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Pr="00276EA6" w:rsidRDefault="00FD481E" w:rsidP="00276EA6">
      <w:pPr>
        <w:pStyle w:val="Title"/>
        <w:shd w:val="clear" w:color="auto" w:fill="auto"/>
        <w:spacing w:line="240" w:lineRule="auto"/>
      </w:pPr>
      <w:r w:rsidRPr="00276EA6">
        <w:t>Birth year, immune history and differences in risk from seasonal influenza H1N1 and H3N2</w:t>
      </w:r>
    </w:p>
    <w:p w14:paraId="4261AA8B" w14:textId="77777777" w:rsidR="00FD481E" w:rsidRPr="00276EA6" w:rsidRDefault="00FD481E" w:rsidP="00276EA6">
      <w:pPr>
        <w:shd w:val="clear" w:color="auto" w:fill="auto"/>
        <w:spacing w:line="240" w:lineRule="auto"/>
      </w:pPr>
    </w:p>
    <w:p w14:paraId="29416B6B" w14:textId="65CD6C30" w:rsidR="00FD481E" w:rsidRPr="00276EA6" w:rsidRDefault="00FD481E" w:rsidP="00276EA6">
      <w:pPr>
        <w:shd w:val="clear" w:color="auto" w:fill="auto"/>
        <w:spacing w:line="240" w:lineRule="auto"/>
        <w:ind w:firstLine="0"/>
        <w:jc w:val="center"/>
      </w:pPr>
      <w:r w:rsidRPr="00276EA6">
        <w:t>Katelyn M Gostic</w:t>
      </w:r>
      <w:r w:rsidRPr="00276EA6">
        <w:rPr>
          <w:rStyle w:val="SubtleEmphasis"/>
        </w:rPr>
        <w:t>1</w:t>
      </w:r>
      <w:r w:rsidRPr="00276EA6">
        <w:t>, Jennifer Whitaker</w:t>
      </w:r>
      <w:r w:rsidRPr="00276EA6">
        <w:rPr>
          <w:rStyle w:val="SubtleEmphasis"/>
        </w:rPr>
        <w:t>2</w:t>
      </w:r>
      <w:r w:rsidRPr="00276EA6">
        <w:t>, Tristan Clark</w:t>
      </w:r>
      <w:r w:rsidRPr="00276EA6">
        <w:rPr>
          <w:rStyle w:val="SubtleEmphasis"/>
        </w:rPr>
        <w:t>3</w:t>
      </w:r>
      <w:r w:rsidRPr="00276EA6">
        <w:t>, Lars Østergaard</w:t>
      </w:r>
      <w:r w:rsidRPr="00276EA6">
        <w:rPr>
          <w:rStyle w:val="SubtleEmphasis"/>
        </w:rPr>
        <w:t>4</w:t>
      </w:r>
      <w:r w:rsidRPr="00276EA6">
        <w:t>, Winnie Tong</w:t>
      </w:r>
      <w:r w:rsidRPr="00276EA6">
        <w:rPr>
          <w:rStyle w:val="SubtleEmphasis"/>
        </w:rPr>
        <w:t>5</w:t>
      </w:r>
      <w:r w:rsidRPr="00276EA6">
        <w:t>, Cecile Viboud</w:t>
      </w:r>
      <w:r w:rsidRPr="00276EA6">
        <w:rPr>
          <w:rStyle w:val="SubtleEmphasis"/>
        </w:rPr>
        <w:t>6</w:t>
      </w:r>
      <w:r w:rsidRPr="00276EA6">
        <w:t>, Michael Worobey</w:t>
      </w:r>
      <w:r w:rsidRPr="00276EA6">
        <w:rPr>
          <w:rStyle w:val="SubtleEmphasis"/>
        </w:rPr>
        <w:t>7</w:t>
      </w:r>
      <w:r w:rsidRPr="00276EA6">
        <w:t>, and James O Lloyd-Smith</w:t>
      </w:r>
      <w:r w:rsidRPr="00276EA6">
        <w:rPr>
          <w:rStyle w:val="SubtleEmphasis"/>
        </w:rPr>
        <w:t>1,6*</w:t>
      </w:r>
    </w:p>
    <w:p w14:paraId="0F0C56D3" w14:textId="77777777" w:rsidR="00FD481E" w:rsidRPr="00276EA6" w:rsidRDefault="00FD481E" w:rsidP="00276EA6">
      <w:pPr>
        <w:shd w:val="clear" w:color="auto" w:fill="auto"/>
        <w:spacing w:line="240" w:lineRule="auto"/>
      </w:pPr>
    </w:p>
    <w:p w14:paraId="24377727" w14:textId="77777777" w:rsidR="00FD481E" w:rsidRPr="00276EA6" w:rsidRDefault="00FD481E" w:rsidP="00276EA6">
      <w:pPr>
        <w:shd w:val="clear" w:color="auto" w:fill="auto"/>
        <w:spacing w:line="240" w:lineRule="auto"/>
      </w:pPr>
    </w:p>
    <w:p w14:paraId="2260A3E6" w14:textId="3ADDBFE6" w:rsidR="00FD481E" w:rsidRPr="00276EA6" w:rsidRDefault="00FD481E" w:rsidP="00276EA6">
      <w:pPr>
        <w:shd w:val="clear" w:color="auto" w:fill="auto"/>
        <w:spacing w:line="240" w:lineRule="auto"/>
        <w:ind w:firstLine="0"/>
      </w:pPr>
      <w:r w:rsidRPr="00276EA6">
        <w:rPr>
          <w:rStyle w:val="SubtleEmphasis"/>
        </w:rPr>
        <w:t>1</w:t>
      </w:r>
      <w:r w:rsidRPr="00276EA6">
        <w:t>Dept. of Ecology and Evolutionary Biology, University of California, Los Angeles, Los Angeles, CA</w:t>
      </w:r>
    </w:p>
    <w:p w14:paraId="707C7476" w14:textId="0D8177CE" w:rsidR="00FD481E" w:rsidRPr="00276EA6" w:rsidRDefault="00FD481E" w:rsidP="00276EA6">
      <w:pPr>
        <w:shd w:val="clear" w:color="auto" w:fill="auto"/>
        <w:spacing w:line="240" w:lineRule="auto"/>
        <w:ind w:firstLine="0"/>
      </w:pPr>
      <w:r w:rsidRPr="00276EA6">
        <w:rPr>
          <w:rStyle w:val="SubtleEmphasis"/>
        </w:rPr>
        <w:t>2</w:t>
      </w:r>
      <w:r w:rsidRPr="00276EA6">
        <w:t>Division of Infectious Diseases, Mayo Clinic, Rochester, MN, USA</w:t>
      </w:r>
    </w:p>
    <w:p w14:paraId="3F7F2E42" w14:textId="5500C5B4" w:rsidR="00FD481E" w:rsidRPr="00276EA6" w:rsidRDefault="00FD481E" w:rsidP="00276EA6">
      <w:pPr>
        <w:shd w:val="clear" w:color="auto" w:fill="auto"/>
        <w:spacing w:line="240" w:lineRule="auto"/>
        <w:ind w:firstLine="0"/>
      </w:pPr>
      <w:r w:rsidRPr="00276EA6">
        <w:rPr>
          <w:rStyle w:val="SubtleEmphasis"/>
        </w:rPr>
        <w:t>3</w:t>
      </w:r>
      <w:r w:rsidRPr="00276EA6">
        <w:t>Southampton General Hospital UK</w:t>
      </w:r>
    </w:p>
    <w:p w14:paraId="0D1E77B7" w14:textId="7D7B66AB" w:rsidR="00FD481E" w:rsidRPr="00276EA6" w:rsidRDefault="00FD481E" w:rsidP="00276EA6">
      <w:pPr>
        <w:shd w:val="clear" w:color="auto" w:fill="auto"/>
        <w:spacing w:line="240" w:lineRule="auto"/>
        <w:ind w:firstLine="0"/>
      </w:pPr>
      <w:r w:rsidRPr="00276EA6">
        <w:rPr>
          <w:rStyle w:val="SubtleEmphasis"/>
        </w:rPr>
        <w:t>4</w:t>
      </w:r>
      <w:r w:rsidRPr="00276EA6">
        <w:t>Department of Infectious Diseases, Skejby Hospital, Århus, Denmark</w:t>
      </w:r>
    </w:p>
    <w:p w14:paraId="64E363DF" w14:textId="352D2050" w:rsidR="00FD481E" w:rsidRPr="00276EA6" w:rsidRDefault="00FD481E" w:rsidP="00276EA6">
      <w:pPr>
        <w:shd w:val="clear" w:color="auto" w:fill="auto"/>
        <w:spacing w:line="240" w:lineRule="auto"/>
        <w:ind w:firstLine="0"/>
      </w:pPr>
      <w:r w:rsidRPr="00276EA6">
        <w:rPr>
          <w:rStyle w:val="SubtleEmphasis"/>
        </w:rPr>
        <w:t>5</w:t>
      </w:r>
      <w:r w:rsidRPr="00276EA6">
        <w:t>St Vincent’s Centre for Applied Medical Research, Sydney, Australia</w:t>
      </w:r>
    </w:p>
    <w:p w14:paraId="027B4B4A" w14:textId="2A8CDD93" w:rsidR="00FD481E" w:rsidRPr="00276EA6" w:rsidRDefault="00FD481E" w:rsidP="00276EA6">
      <w:pPr>
        <w:shd w:val="clear" w:color="auto" w:fill="auto"/>
        <w:spacing w:line="240" w:lineRule="auto"/>
        <w:ind w:firstLine="0"/>
      </w:pPr>
      <w:r w:rsidRPr="00276EA6">
        <w:rPr>
          <w:rStyle w:val="SubtleEmphasis"/>
        </w:rPr>
        <w:t>6</w:t>
      </w:r>
      <w:r w:rsidRPr="00276EA6">
        <w:t>Fogarty International Center, National Institutes of Health, Bethesda, MD</w:t>
      </w:r>
    </w:p>
    <w:p w14:paraId="6A15B284" w14:textId="50A65B57" w:rsidR="00FD481E" w:rsidRPr="00276EA6" w:rsidRDefault="00FD481E" w:rsidP="00276EA6">
      <w:pPr>
        <w:shd w:val="clear" w:color="auto" w:fill="auto"/>
        <w:spacing w:line="240" w:lineRule="auto"/>
        <w:ind w:firstLine="0"/>
      </w:pPr>
      <w:r w:rsidRPr="00276EA6">
        <w:rPr>
          <w:rStyle w:val="SubtleEmphasis"/>
        </w:rPr>
        <w:t>7</w:t>
      </w:r>
      <w:r w:rsidRPr="00276EA6">
        <w:t>Dept. of Ecology and Evolutionary Biology, University of Arizona, Tucson, AZ</w:t>
      </w:r>
    </w:p>
    <w:p w14:paraId="324D48FD" w14:textId="522D1CCA" w:rsidR="00FD481E" w:rsidRPr="00276EA6" w:rsidRDefault="00FD481E" w:rsidP="00276EA6">
      <w:pPr>
        <w:shd w:val="clear" w:color="auto" w:fill="auto"/>
        <w:spacing w:line="240" w:lineRule="auto"/>
        <w:ind w:firstLine="0"/>
      </w:pPr>
      <w:r w:rsidRPr="00276EA6">
        <w:t xml:space="preserve">* </w:t>
      </w:r>
      <w:hyperlink r:id="rId7" w:history="1">
        <w:r w:rsidR="0030589E" w:rsidRPr="00276EA6">
          <w:rPr>
            <w:rStyle w:val="Hyperlink"/>
          </w:rPr>
          <w:t>jlloydsmith@ucla.edu</w:t>
        </w:r>
      </w:hyperlink>
    </w:p>
    <w:p w14:paraId="0B7CE950" w14:textId="77777777" w:rsidR="0030589E" w:rsidRPr="00276EA6" w:rsidRDefault="0030589E" w:rsidP="00276EA6">
      <w:pPr>
        <w:shd w:val="clear" w:color="auto" w:fill="auto"/>
        <w:spacing w:line="240" w:lineRule="auto"/>
        <w:ind w:firstLine="0"/>
      </w:pPr>
    </w:p>
    <w:p w14:paraId="59F5CEAD" w14:textId="77777777" w:rsidR="00FD481E" w:rsidRPr="00276EA6" w:rsidRDefault="00FD481E" w:rsidP="00276EA6">
      <w:pPr>
        <w:shd w:val="clear" w:color="auto" w:fill="auto"/>
        <w:spacing w:line="240" w:lineRule="auto"/>
      </w:pPr>
    </w:p>
    <w:p w14:paraId="358D20D1" w14:textId="7D4662E2" w:rsidR="00FD481E" w:rsidRPr="00276EA6" w:rsidRDefault="00FD481E" w:rsidP="00276EA6">
      <w:pPr>
        <w:pStyle w:val="Heading1"/>
        <w:shd w:val="clear" w:color="auto" w:fill="auto"/>
        <w:spacing w:line="240" w:lineRule="auto"/>
        <w:rPr>
          <w:color w:val="000000" w:themeColor="text1"/>
        </w:rPr>
      </w:pPr>
      <w:r w:rsidRPr="00276EA6">
        <w:rPr>
          <w:color w:val="000000" w:themeColor="text1"/>
        </w:rPr>
        <w:t>Abstract</w:t>
      </w:r>
    </w:p>
    <w:p w14:paraId="51F6180F" w14:textId="14B2C1B9" w:rsidR="001857FE" w:rsidRPr="00FA4853" w:rsidDel="002A0830" w:rsidRDefault="00B972D9" w:rsidP="00276EA6">
      <w:pPr>
        <w:shd w:val="clear" w:color="auto" w:fill="auto"/>
        <w:spacing w:line="240" w:lineRule="auto"/>
        <w:ind w:firstLine="0"/>
        <w:rPr>
          <w:del w:id="0" w:author="Katelyn Gostic" w:date="2019-05-05T18:18:00Z"/>
        </w:rPr>
      </w:pPr>
      <w:r w:rsidRPr="002A0830">
        <w:tab/>
      </w:r>
      <w:r w:rsidR="00FC0E5A" w:rsidRPr="002A0830">
        <w:t xml:space="preserve">Across decades of </w:t>
      </w:r>
      <w:commentRangeStart w:id="1"/>
      <w:del w:id="2" w:author="James Lloyd-Smith" w:date="2019-05-03T14:16:00Z">
        <w:r w:rsidR="00FC0E5A" w:rsidRPr="00FA4853" w:rsidDel="0054138E">
          <w:delText xml:space="preserve">simultaneous seasonal </w:delText>
        </w:r>
      </w:del>
      <w:ins w:id="3" w:author="James Lloyd-Smith" w:date="2019-05-03T14:16:00Z">
        <w:r w:rsidR="0054138E" w:rsidRPr="00FA4853">
          <w:t>c</w:t>
        </w:r>
        <w:commentRangeEnd w:id="1"/>
        <w:r w:rsidR="0054138E" w:rsidRPr="002A0830">
          <w:rPr>
            <w:rStyle w:val="CommentReference"/>
            <w:sz w:val="22"/>
            <w:szCs w:val="22"/>
            <w:rPrChange w:id="4" w:author="Katelyn Gostic" w:date="2019-05-05T18:26:00Z">
              <w:rPr>
                <w:rStyle w:val="CommentReference"/>
              </w:rPr>
            </w:rPrChange>
          </w:rPr>
          <w:commentReference w:id="1"/>
        </w:r>
        <w:r w:rsidR="0054138E" w:rsidRPr="002A0830">
          <w:t>o-</w:t>
        </w:r>
      </w:ins>
      <w:r w:rsidR="00FC0E5A" w:rsidRPr="002A0830">
        <w:t xml:space="preserve">circulation in humans, </w:t>
      </w:r>
      <w:ins w:id="5" w:author="James Lloyd-Smith" w:date="2019-05-03T14:16:00Z">
        <w:r w:rsidR="0054138E" w:rsidRPr="00FA4853">
          <w:t xml:space="preserve">seasonal </w:t>
        </w:r>
      </w:ins>
      <w:r w:rsidR="00FC0E5A" w:rsidRPr="00FA4853">
        <w:t>influenza A subtypes</w:t>
      </w:r>
      <w:r w:rsidRPr="00FA4853">
        <w:t xml:space="preserve"> H1N1 and H3N2</w:t>
      </w:r>
      <w:r w:rsidR="00FC0E5A" w:rsidRPr="00FA4853">
        <w:t xml:space="preserve"> </w:t>
      </w:r>
      <w:r w:rsidRPr="00FA4853">
        <w:t xml:space="preserve">have </w:t>
      </w:r>
      <w:r w:rsidR="00FC0E5A" w:rsidRPr="002A0830">
        <w:t>consistently caused</w:t>
      </w:r>
      <w:r w:rsidR="00EB0A82" w:rsidRPr="002A0830">
        <w:t xml:space="preserve"> different </w:t>
      </w:r>
      <w:r w:rsidR="00FC0E5A" w:rsidRPr="002A0830">
        <w:t>age distributions of infection and mortality</w:t>
      </w:r>
      <w:r w:rsidRPr="002A0830">
        <w:t xml:space="preserve">. H3N2 typically causes the majority of cases in high-risk elderly cohorts, </w:t>
      </w:r>
      <w:r w:rsidR="00FC0E5A" w:rsidRPr="002A0830">
        <w:t xml:space="preserve">and the majority of overall deaths, </w:t>
      </w:r>
      <w:r w:rsidRPr="002A0830">
        <w:t>whereas H1N1 has a greater impact in young</w:t>
      </w:r>
      <w:ins w:id="6" w:author="Katelyn Gostic" w:date="2019-05-05T18:21:00Z">
        <w:r w:rsidR="002A0830" w:rsidRPr="002A0830">
          <w:t xml:space="preserve"> and middle-aged</w:t>
        </w:r>
      </w:ins>
      <w:r w:rsidRPr="002A0830">
        <w:t xml:space="preserve"> adults. </w:t>
      </w:r>
      <w:ins w:id="7" w:author="Katelyn Gostic" w:date="2019-05-05T18:28:00Z">
        <w:r w:rsidR="00FA4853">
          <w:t xml:space="preserve">We re-examine possible drivers of </w:t>
        </w:r>
      </w:ins>
      <w:ins w:id="8" w:author="Katelyn Gostic" w:date="2019-05-05T18:53:00Z">
        <w:r w:rsidR="00664F70">
          <w:t>these</w:t>
        </w:r>
      </w:ins>
      <w:ins w:id="9" w:author="Katelyn Gostic" w:date="2019-05-05T18:28:00Z">
        <w:r w:rsidR="00FA4853">
          <w:t xml:space="preserve"> patterns, </w:t>
        </w:r>
        <w:r w:rsidR="00FA4853">
          <w:rPr>
            <w:rStyle w:val="CommentReference"/>
            <w:sz w:val="22"/>
            <w:szCs w:val="22"/>
          </w:rPr>
          <w:t>m</w:t>
        </w:r>
      </w:ins>
      <w:ins w:id="10" w:author="Katelyn Gostic" w:date="2019-05-05T18:18:00Z">
        <w:r w:rsidR="002A0830" w:rsidRPr="002A0830">
          <w:rPr>
            <w:rStyle w:val="CommentReference"/>
            <w:sz w:val="22"/>
            <w:szCs w:val="22"/>
            <w:rPrChange w:id="11" w:author="Katelyn Gostic" w:date="2019-05-05T18:26:00Z">
              <w:rPr>
                <w:rStyle w:val="CommentReference"/>
              </w:rPr>
            </w:rPrChange>
          </w:rPr>
          <w:t>otivated by the recent discovery of broadly-protective immunity arising from flu viruses encountered in childhood</w:t>
        </w:r>
      </w:ins>
      <w:ins w:id="12" w:author="Katelyn Gostic" w:date="2019-05-05T18:28:00Z">
        <w:r w:rsidR="00FA4853">
          <w:rPr>
            <w:rStyle w:val="CommentReference"/>
            <w:sz w:val="22"/>
            <w:szCs w:val="22"/>
          </w:rPr>
          <w:t>. Using two large, ep</w:t>
        </w:r>
      </w:ins>
      <w:ins w:id="13" w:author="Katelyn Gostic" w:date="2019-05-05T18:29:00Z">
        <w:r w:rsidR="00FA4853">
          <w:rPr>
            <w:rStyle w:val="CommentReference"/>
            <w:sz w:val="22"/>
            <w:szCs w:val="22"/>
          </w:rPr>
          <w:t>idemiological data sets, we tested</w:t>
        </w:r>
      </w:ins>
      <w:ins w:id="14" w:author="Katelyn Gostic" w:date="2019-05-05T18:18:00Z">
        <w:r w:rsidR="002A0830" w:rsidRPr="002A0830">
          <w:rPr>
            <w:rStyle w:val="CommentReference"/>
            <w:sz w:val="22"/>
            <w:szCs w:val="22"/>
            <w:rPrChange w:id="15" w:author="Katelyn Gostic" w:date="2019-05-05T18:26:00Z">
              <w:rPr>
                <w:rStyle w:val="CommentReference"/>
              </w:rPr>
            </w:rPrChange>
          </w:rPr>
          <w:t xml:space="preserve"> the possibility that immune imprinting shapes seasonal flu epidemiology via narrow immune memory to a particular subtype, or via broader immune memory that acts across subtypes. We also explore a separate hypothesis about evolutionary rate.</w:t>
        </w:r>
      </w:ins>
      <w:del w:id="16" w:author="Katelyn Gostic" w:date="2019-05-05T18:18:00Z">
        <w:r w:rsidRPr="002A0830" w:rsidDel="002A0830">
          <w:delText xml:space="preserve">These </w:delText>
        </w:r>
      </w:del>
      <w:ins w:id="17" w:author="James Lloyd-Smith" w:date="2019-05-03T14:17:00Z">
        <w:del w:id="18" w:author="Katelyn Gostic" w:date="2019-05-05T18:18:00Z">
          <w:r w:rsidR="00643BE7" w:rsidRPr="002A0830" w:rsidDel="002A0830">
            <w:delText xml:space="preserve">apparent </w:delText>
          </w:r>
        </w:del>
      </w:ins>
      <w:del w:id="19" w:author="Katelyn Gostic" w:date="2019-05-05T18:18:00Z">
        <w:r w:rsidR="00FC0E5A" w:rsidRPr="00FA4853" w:rsidDel="002A0830">
          <w:delText>differences in age distribution</w:delText>
        </w:r>
        <w:r w:rsidRPr="00FA4853" w:rsidDel="002A0830">
          <w:delText xml:space="preserve"> may in fact be driven by birth year-specific differences in childhood </w:delText>
        </w:r>
        <w:r w:rsidR="00EB0A82" w:rsidRPr="00FA4853" w:rsidDel="002A0830">
          <w:delText>immune</w:delText>
        </w:r>
        <w:r w:rsidRPr="00FA4853" w:rsidDel="002A0830">
          <w:delText xml:space="preserve"> imprinting. Individuals gain particularly strong, lifelong immune memory </w:delText>
        </w:r>
        <w:r w:rsidR="00770F6B" w:rsidRPr="00FA4853" w:rsidDel="002A0830">
          <w:delText xml:space="preserve">against the influenza viruses encountered in childhood, but it is not clear whether narrow immune memory from imprinting to a particular antigenic subtype, or broader immune memory from imprinting to </w:delText>
        </w:r>
        <w:r w:rsidR="00000BCC" w:rsidRPr="00FA4853" w:rsidDel="002A0830">
          <w:delText>conserved epitopes</w:delText>
        </w:r>
        <w:r w:rsidR="00770F6B" w:rsidRPr="00FA4853" w:rsidDel="002A0830">
          <w:delText xml:space="preserve"> governs cohort-specific differences in seasonal influenza risk. </w:delText>
        </w:r>
        <w:r w:rsidR="00FC0E5A" w:rsidRPr="00FA4853" w:rsidDel="002A0830">
          <w:delText>Another hypothesis is that subtype-specific differences in evolutionary rate</w:delText>
        </w:r>
        <w:r w:rsidR="00F57CDD" w:rsidRPr="00FA4853" w:rsidDel="002A0830">
          <w:delText>, rather than imprinting effects,</w:delText>
        </w:r>
        <w:r w:rsidR="00FC0E5A" w:rsidRPr="00FA4853" w:rsidDel="002A0830">
          <w:delText xml:space="preserve"> explain observed differences in age distribution. </w:delText>
        </w:r>
      </w:del>
      <w:ins w:id="20" w:author="Katelyn Gostic" w:date="2019-05-05T18:18:00Z">
        <w:r w:rsidR="002A0830" w:rsidRPr="00FA4853">
          <w:t xml:space="preserve"> </w:t>
        </w:r>
      </w:ins>
    </w:p>
    <w:p w14:paraId="53E08808" w14:textId="5A429338" w:rsidR="00FD481E" w:rsidRPr="00FA4853" w:rsidRDefault="001857FE">
      <w:pPr>
        <w:shd w:val="clear" w:color="auto" w:fill="auto"/>
        <w:spacing w:line="240" w:lineRule="auto"/>
        <w:ind w:firstLine="0"/>
        <w:pPrChange w:id="21" w:author="Katelyn Gostic" w:date="2019-05-05T18:30:00Z">
          <w:pPr>
            <w:shd w:val="clear" w:color="auto" w:fill="auto"/>
            <w:spacing w:line="240" w:lineRule="auto"/>
          </w:pPr>
        </w:pPrChange>
      </w:pPr>
      <w:del w:id="22" w:author="Katelyn Gostic" w:date="2019-05-05T18:30:00Z">
        <w:r w:rsidRPr="00FA4853" w:rsidDel="00FA4853">
          <w:delText>Using</w:delText>
        </w:r>
        <w:r w:rsidR="00794B7F" w:rsidRPr="00FA4853" w:rsidDel="00FA4853">
          <w:delText xml:space="preserve"> two large, seasonal influenza data sets</w:delText>
        </w:r>
        <w:r w:rsidR="00FA6504" w:rsidRPr="00FA4853" w:rsidDel="00FA4853">
          <w:delText xml:space="preserve">, </w:delText>
        </w:r>
        <w:r w:rsidRPr="00FA4853" w:rsidDel="00FA4853">
          <w:delText>w</w:delText>
        </w:r>
        <w:r w:rsidR="005C2BF3" w:rsidRPr="00FA4853" w:rsidDel="00FA4853">
          <w:delText xml:space="preserve">e </w:delText>
        </w:r>
        <w:r w:rsidR="00794B7F" w:rsidRPr="00FA4853" w:rsidDel="00FA4853">
          <w:delText>performed likelihood-based model fitting and model selection.</w:delText>
        </w:r>
        <w:r w:rsidR="00770F6B" w:rsidRPr="00FA4853" w:rsidDel="00FA4853">
          <w:delText xml:space="preserve"> Results </w:delText>
        </w:r>
        <w:r w:rsidR="00C34550" w:rsidRPr="00FA4853" w:rsidDel="00FA4853">
          <w:delText>show</w:delText>
        </w:r>
        <w:r w:rsidR="00AC7D23" w:rsidRPr="00FA4853" w:rsidDel="00FA4853">
          <w:delText>ed that</w:delText>
        </w:r>
        <w:r w:rsidR="00C34550" w:rsidRPr="00FA4853" w:rsidDel="00FA4853">
          <w:delText xml:space="preserve"> narrow</w:delText>
        </w:r>
      </w:del>
      <w:ins w:id="23" w:author="Katelyn Gostic" w:date="2019-05-05T18:30:00Z">
        <w:r w:rsidR="00FA4853">
          <w:t>Likelihood-based model comparison</w:t>
        </w:r>
      </w:ins>
      <w:ins w:id="24" w:author="Katelyn Gostic" w:date="2019-05-05T18:31:00Z">
        <w:r w:rsidR="00FA4853">
          <w:t xml:space="preserve"> showed that</w:t>
        </w:r>
      </w:ins>
      <w:del w:id="25" w:author="Katelyn Gostic" w:date="2019-05-05T18:31:00Z">
        <w:r w:rsidR="00C34550" w:rsidRPr="00FA4853" w:rsidDel="00FA4853">
          <w:delText>,</w:delText>
        </w:r>
      </w:del>
      <w:r w:rsidR="00C34550" w:rsidRPr="00FA4853">
        <w:t xml:space="preserve"> within-subtype imprinting is the strongest driver of cohort-specific </w:t>
      </w:r>
      <w:ins w:id="26" w:author="Katelyn Gostic" w:date="2019-05-05T18:54:00Z">
        <w:r w:rsidR="00664F70">
          <w:t xml:space="preserve">seasonal </w:t>
        </w:r>
      </w:ins>
      <w:del w:id="27" w:author="Katelyn Gostic" w:date="2019-05-05T18:45:00Z">
        <w:r w:rsidR="00C34550" w:rsidRPr="00FA4853" w:rsidDel="00707DCA">
          <w:delText>seasonal influenza risk</w:delText>
        </w:r>
      </w:del>
      <w:ins w:id="28" w:author="Katelyn Gostic" w:date="2019-05-05T18:54:00Z">
        <w:r w:rsidR="00664F70">
          <w:t>influenza risk</w:t>
        </w:r>
      </w:ins>
      <w:r w:rsidR="00C34550" w:rsidRPr="00FA4853">
        <w:t xml:space="preserve">. </w:t>
      </w:r>
      <w:r w:rsidR="00FC0E5A" w:rsidRPr="00FA4853">
        <w:t>The data did not support a strong effect of evolutionary rate</w:t>
      </w:r>
      <w:r w:rsidRPr="00FA4853">
        <w:t>, or of broadly protective imprinting</w:t>
      </w:r>
      <w:del w:id="29" w:author="Katelyn Gostic" w:date="2019-05-05T18:31:00Z">
        <w:r w:rsidRPr="00FA4853" w:rsidDel="00FA4853">
          <w:delText xml:space="preserve"> against seasonal influenza</w:delText>
        </w:r>
      </w:del>
      <w:r w:rsidR="00FC0E5A" w:rsidRPr="00FA4853">
        <w:t>.</w:t>
      </w:r>
      <w:r w:rsidR="00787FCB" w:rsidRPr="00FA4853">
        <w:t xml:space="preserve"> </w:t>
      </w:r>
      <w:commentRangeStart w:id="30"/>
      <w:commentRangeStart w:id="31"/>
      <w:del w:id="32" w:author="Katelyn Gostic" w:date="2019-05-05T18:31:00Z">
        <w:r w:rsidR="00DF55B3" w:rsidRPr="00FA4853" w:rsidDel="00FA4853">
          <w:delText>S</w:delText>
        </w:r>
        <w:r w:rsidRPr="00FA4853" w:rsidDel="00FA4853">
          <w:delText xml:space="preserve">eparate </w:delText>
        </w:r>
      </w:del>
      <w:ins w:id="33" w:author="Katelyn Gostic" w:date="2019-05-05T19:05:00Z">
        <w:r w:rsidR="001A202D">
          <w:t>Our se</w:t>
        </w:r>
      </w:ins>
      <w:ins w:id="34" w:author="Katelyn Gostic" w:date="2019-05-05T18:31:00Z">
        <w:r w:rsidR="00FA4853">
          <w:t>parate</w:t>
        </w:r>
        <w:r w:rsidR="00FA4853" w:rsidRPr="00FA4853">
          <w:t xml:space="preserve"> </w:t>
        </w:r>
      </w:ins>
      <w:r w:rsidRPr="00FA4853">
        <w:t xml:space="preserve">analysis of 2009 pandemic data showed </w:t>
      </w:r>
      <w:del w:id="35" w:author="James Lloyd-Smith" w:date="2019-05-03T21:11:00Z">
        <w:r w:rsidRPr="00FA4853" w:rsidDel="00AF71F6">
          <w:delText xml:space="preserve">some </w:delText>
        </w:r>
      </w:del>
      <w:r w:rsidRPr="00FA4853">
        <w:t>support for broadly protective imprinting during the first</w:t>
      </w:r>
      <w:r w:rsidR="00F57CDD" w:rsidRPr="00FA4853">
        <w:t xml:space="preserve"> </w:t>
      </w:r>
      <w:r w:rsidRPr="00FA4853">
        <w:t>pandemic wave</w:t>
      </w:r>
      <w:r w:rsidR="00DF55B3" w:rsidRPr="00FA4853">
        <w:t>, but not during the second pandemic wave</w:t>
      </w:r>
      <w:r w:rsidRPr="00FA4853">
        <w:t>.</w:t>
      </w:r>
      <w:r w:rsidR="00C34550" w:rsidRPr="00FA4853">
        <w:t xml:space="preserve"> </w:t>
      </w:r>
      <w:r w:rsidR="00DF55B3" w:rsidRPr="00FA4853">
        <w:t xml:space="preserve">Altogether, these population-level patterns mirror within-host immunological outcomes, where </w:t>
      </w:r>
      <w:del w:id="36" w:author="James Lloyd-Smith" w:date="2019-05-03T21:11:00Z">
        <w:r w:rsidR="00DF55B3" w:rsidRPr="00FA4853" w:rsidDel="00AF71F6">
          <w:delText xml:space="preserve">only </w:delText>
        </w:r>
      </w:del>
      <w:del w:id="37" w:author="Katelyn Gostic" w:date="2019-05-05T18:36:00Z">
        <w:r w:rsidR="00DF55B3" w:rsidRPr="00FA4853" w:rsidDel="00707DCA">
          <w:delText xml:space="preserve">exposure </w:delText>
        </w:r>
      </w:del>
      <w:del w:id="38" w:author="Katelyn Gostic" w:date="2019-05-05T18:35:00Z">
        <w:r w:rsidR="00DF55B3" w:rsidRPr="00FA4853" w:rsidDel="00FA4853">
          <w:delText xml:space="preserve">to novel strains, not familiar seasonal strains, can elicit </w:delText>
        </w:r>
      </w:del>
      <w:r w:rsidR="00DF55B3" w:rsidRPr="00FA4853">
        <w:t>broadly protective antibody responses</w:t>
      </w:r>
      <w:commentRangeEnd w:id="30"/>
      <w:ins w:id="39" w:author="Katelyn Gostic" w:date="2019-05-05T18:35:00Z">
        <w:r w:rsidR="00FA4853">
          <w:t xml:space="preserve"> are reliably </w:t>
        </w:r>
      </w:ins>
      <w:ins w:id="40" w:author="Katelyn Gostic" w:date="2019-05-05T18:37:00Z">
        <w:r w:rsidR="00707DCA">
          <w:t>deployed against</w:t>
        </w:r>
      </w:ins>
      <w:ins w:id="41" w:author="Katelyn Gostic" w:date="2019-05-05T18:36:00Z">
        <w:r w:rsidR="00FA4853">
          <w:t xml:space="preserve"> novel flu subtypes, but not </w:t>
        </w:r>
      </w:ins>
      <w:ins w:id="42" w:author="James Lloyd-Smith" w:date="2019-05-03T21:11:00Z">
        <w:del w:id="43" w:author="Katelyn Gostic" w:date="2019-05-05T18:35:00Z">
          <w:r w:rsidR="00AF71F6" w:rsidRPr="00FA4853" w:rsidDel="00FA4853">
            <w:delText>,</w:delText>
          </w:r>
        </w:del>
        <w:del w:id="44" w:author="Katelyn Gostic" w:date="2019-05-05T18:36:00Z">
          <w:r w:rsidR="00AF71F6" w:rsidRPr="00FA4853" w:rsidDel="00FA4853">
            <w:delText xml:space="preserve"> which are not activated </w:delText>
          </w:r>
        </w:del>
        <w:del w:id="45" w:author="Katelyn Gostic" w:date="2019-05-05T18:37:00Z">
          <w:r w:rsidR="00AF71F6" w:rsidRPr="00FA4853" w:rsidDel="00707DCA">
            <w:delText>by</w:delText>
          </w:r>
        </w:del>
      </w:ins>
      <w:ins w:id="46" w:author="Katelyn Gostic" w:date="2019-05-05T18:37:00Z">
        <w:r w:rsidR="00707DCA">
          <w:t xml:space="preserve">against </w:t>
        </w:r>
      </w:ins>
      <w:ins w:id="47" w:author="James Lloyd-Smith" w:date="2019-05-03T21:11:00Z">
        <w:del w:id="48" w:author="Katelyn Gostic" w:date="2019-05-05T18:37:00Z">
          <w:r w:rsidR="00AF71F6" w:rsidRPr="00FA4853" w:rsidDel="00707DCA">
            <w:delText xml:space="preserve"> </w:delText>
          </w:r>
        </w:del>
        <w:r w:rsidR="00AF71F6" w:rsidRPr="00FA4853">
          <w:t>familiar seasonal strains</w:t>
        </w:r>
      </w:ins>
      <w:r w:rsidR="00D03D67" w:rsidRPr="002A0830">
        <w:rPr>
          <w:rStyle w:val="CommentReference"/>
          <w:sz w:val="22"/>
          <w:szCs w:val="22"/>
          <w:rPrChange w:id="49" w:author="Katelyn Gostic" w:date="2019-05-05T18:26:00Z">
            <w:rPr>
              <w:rStyle w:val="CommentReference"/>
            </w:rPr>
          </w:rPrChange>
        </w:rPr>
        <w:commentReference w:id="30"/>
      </w:r>
      <w:commentRangeEnd w:id="31"/>
      <w:r w:rsidR="0054138E" w:rsidRPr="002A0830">
        <w:rPr>
          <w:rStyle w:val="CommentReference"/>
          <w:sz w:val="22"/>
          <w:szCs w:val="22"/>
          <w:rPrChange w:id="50" w:author="Katelyn Gostic" w:date="2019-05-05T18:26:00Z">
            <w:rPr>
              <w:rStyle w:val="CommentReference"/>
            </w:rPr>
          </w:rPrChange>
        </w:rPr>
        <w:commentReference w:id="31"/>
      </w:r>
      <w:r w:rsidR="00DF55B3" w:rsidRPr="002A0830">
        <w:t xml:space="preserve">. </w:t>
      </w:r>
      <w:del w:id="51" w:author="Katelyn Gostic" w:date="2019-05-05T18:41:00Z">
        <w:r w:rsidR="00DF55B3" w:rsidRPr="002A0830" w:rsidDel="00707DCA">
          <w:delText xml:space="preserve">These findings confirm that narrow, homologous immunity drives protection against seasonal influenza, </w:delText>
        </w:r>
        <w:r w:rsidR="004E6708" w:rsidRPr="00FA4853" w:rsidDel="00707DCA">
          <w:delText xml:space="preserve">but </w:delText>
        </w:r>
        <w:r w:rsidR="00DF55B3" w:rsidRPr="00FA4853" w:rsidDel="00707DCA">
          <w:delText xml:space="preserve">also highlight the </w:delText>
        </w:r>
        <w:r w:rsidR="00000BCC" w:rsidRPr="00FA4853" w:rsidDel="00707DCA">
          <w:delText xml:space="preserve">potential </w:delText>
        </w:r>
        <w:r w:rsidR="00DF55B3" w:rsidRPr="00FA4853" w:rsidDel="00707DCA">
          <w:delText xml:space="preserve">difficulty of inducing broadly protective immune responses against familiar, seasonal strains using </w:delText>
        </w:r>
        <w:r w:rsidR="004E6708" w:rsidRPr="00FA4853" w:rsidDel="00707DCA">
          <w:delText xml:space="preserve">universal influenza </w:delText>
        </w:r>
        <w:r w:rsidR="00DF55B3" w:rsidRPr="00FA4853" w:rsidDel="00707DCA">
          <w:delText>vaccines</w:delText>
        </w:r>
      </w:del>
      <w:ins w:id="52" w:author="Katelyn Gostic" w:date="2019-05-05T19:06:00Z">
        <w:r w:rsidR="001A202D">
          <w:t>O</w:t>
        </w:r>
      </w:ins>
      <w:ins w:id="53" w:author="Katelyn Gostic" w:date="2019-05-05T18:49:00Z">
        <w:r w:rsidR="00664F70">
          <w:t xml:space="preserve">ur findings emphasize that </w:t>
        </w:r>
      </w:ins>
      <w:ins w:id="54" w:author="Katelyn Gostic" w:date="2019-05-05T19:00:00Z">
        <w:r w:rsidR="001A202D">
          <w:t xml:space="preserve">childhood exposures can imprint a lifelong immunological bias toward particular influenza </w:t>
        </w:r>
      </w:ins>
      <w:ins w:id="55" w:author="Katelyn Gostic" w:date="2019-05-05T19:04:00Z">
        <w:r w:rsidR="001A202D">
          <w:t>subtypes</w:t>
        </w:r>
      </w:ins>
      <w:ins w:id="56" w:author="Katelyn Gostic" w:date="2019-05-05T18:51:00Z">
        <w:r w:rsidR="00664F70">
          <w:t>,</w:t>
        </w:r>
      </w:ins>
      <w:ins w:id="57" w:author="Katelyn Gostic" w:date="2019-05-05T18:54:00Z">
        <w:r w:rsidR="00664F70">
          <w:t xml:space="preserve"> and </w:t>
        </w:r>
      </w:ins>
      <w:ins w:id="58" w:author="Katelyn Gostic" w:date="2019-05-05T19:04:00Z">
        <w:r w:rsidR="001A202D">
          <w:t xml:space="preserve">shape </w:t>
        </w:r>
      </w:ins>
      <w:ins w:id="59" w:author="Katelyn Gostic" w:date="2019-05-05T18:58:00Z">
        <w:r w:rsidR="001A202D">
          <w:t>epidemic age distributions</w:t>
        </w:r>
      </w:ins>
      <w:r w:rsidR="00DF55B3" w:rsidRPr="00FA4853">
        <w:t>.</w:t>
      </w:r>
      <w:ins w:id="60" w:author="Katelyn Gostic" w:date="2019-05-05T18:54:00Z">
        <w:r w:rsidR="00664F70">
          <w:t xml:space="preserve"> </w:t>
        </w:r>
      </w:ins>
      <w:ins w:id="61" w:author="Katelyn Gostic" w:date="2019-05-05T18:58:00Z">
        <w:r w:rsidR="001A202D">
          <w:t xml:space="preserve">These results </w:t>
        </w:r>
      </w:ins>
      <w:ins w:id="62" w:author="Katelyn Gostic" w:date="2019-05-05T19:05:00Z">
        <w:r w:rsidR="001A202D">
          <w:t>illuminate the epidemiological impacts of antigenic seniority, indicating</w:t>
        </w:r>
      </w:ins>
      <w:ins w:id="63" w:author="Katelyn Gostic" w:date="2019-05-05T18:58:00Z">
        <w:r w:rsidR="001A202D">
          <w:t xml:space="preserve"> that l</w:t>
        </w:r>
      </w:ins>
      <w:ins w:id="64" w:author="Katelyn Gostic" w:date="2019-05-05T18:56:00Z">
        <w:r w:rsidR="00664F70">
          <w:t xml:space="preserve">ess “senior” antibody responses acquired later in life </w:t>
        </w:r>
      </w:ins>
      <w:ins w:id="65" w:author="Katelyn Gostic" w:date="2019-05-05T18:59:00Z">
        <w:r w:rsidR="001A202D">
          <w:t>do not provide the same strength of protection as responses imprinted in childhood.</w:t>
        </w:r>
      </w:ins>
      <w:ins w:id="66" w:author="Katelyn Gostic" w:date="2019-05-05T18:57:00Z">
        <w:r w:rsidR="001A202D">
          <w:t xml:space="preserve"> </w:t>
        </w:r>
      </w:ins>
      <w:r w:rsidR="00DF55B3" w:rsidRPr="00FA4853">
        <w:t xml:space="preserve"> </w:t>
      </w:r>
      <w:del w:id="67" w:author="Katelyn Gostic" w:date="2019-05-05T19:05:00Z">
        <w:r w:rsidR="00DF55B3" w:rsidRPr="00FA4853" w:rsidDel="001A202D">
          <w:delText>Furthermore, t</w:delText>
        </w:r>
      </w:del>
      <w:ins w:id="68" w:author="Katelyn Gostic" w:date="2019-05-05T19:07:00Z">
        <w:r w:rsidR="001A202D">
          <w:t>Finally, t</w:t>
        </w:r>
      </w:ins>
      <w:r w:rsidR="00DF55B3" w:rsidRPr="00FA4853">
        <w:t xml:space="preserve">hese results imply that </w:t>
      </w:r>
      <w:r w:rsidR="00D03D67" w:rsidRPr="00FA4853">
        <w:t xml:space="preserve">H1N1’s mortality burden (currently low) may increase in the </w:t>
      </w:r>
      <w:r w:rsidR="004E6708" w:rsidRPr="00FA4853">
        <w:t>coming decades, as</w:t>
      </w:r>
      <w:r w:rsidR="00D03D67" w:rsidRPr="00FA4853">
        <w:t xml:space="preserve"> cohorts </w:t>
      </w:r>
      <w:r w:rsidR="004E6708" w:rsidRPr="00FA4853">
        <w:t>that lack H1N1-specific imprinting</w:t>
      </w:r>
      <w:r w:rsidR="00D03D67" w:rsidRPr="00FA4853">
        <w:t xml:space="preserve"> </w:t>
      </w:r>
      <w:r w:rsidR="004E6708" w:rsidRPr="00FA4853">
        <w:t>eventually become elderly</w:t>
      </w:r>
      <w:r w:rsidR="00D03D67" w:rsidRPr="00FA4853">
        <w:t>.</w:t>
      </w:r>
    </w:p>
    <w:p w14:paraId="2220513E" w14:textId="77777777" w:rsidR="00FD481E" w:rsidRPr="00276EA6" w:rsidRDefault="00FD481E" w:rsidP="00276EA6">
      <w:pPr>
        <w:shd w:val="clear" w:color="auto" w:fill="auto"/>
        <w:spacing w:line="240" w:lineRule="auto"/>
      </w:pPr>
    </w:p>
    <w:p w14:paraId="4FF5991E" w14:textId="77777777" w:rsidR="00FD481E" w:rsidRPr="00276EA6" w:rsidRDefault="00FD481E" w:rsidP="00276EA6">
      <w:pPr>
        <w:shd w:val="clear" w:color="auto" w:fill="auto"/>
        <w:spacing w:line="240" w:lineRule="auto"/>
      </w:pPr>
    </w:p>
    <w:p w14:paraId="44C61808" w14:textId="77777777" w:rsidR="00FD481E" w:rsidRPr="00276EA6" w:rsidRDefault="00FD481E" w:rsidP="00276EA6">
      <w:pPr>
        <w:shd w:val="clear" w:color="auto" w:fill="auto"/>
        <w:spacing w:line="240" w:lineRule="auto"/>
      </w:pPr>
      <w:r w:rsidRPr="00276EA6">
        <w:br w:type="page"/>
      </w:r>
    </w:p>
    <w:p w14:paraId="34CDF076" w14:textId="51E8CADA" w:rsidR="00FA4853" w:rsidRPr="00B7003C" w:rsidDel="00B7003C" w:rsidRDefault="00FA4853">
      <w:pPr>
        <w:rPr>
          <w:del w:id="69" w:author="Katelyn Gostic" w:date="2019-05-05T19:07:00Z"/>
          <w:b/>
        </w:rPr>
        <w:sectPr w:rsidR="00FA4853" w:rsidRPr="00B7003C" w:rsidDel="00B7003C" w:rsidSect="0030589E">
          <w:pgSz w:w="12240" w:h="15840"/>
          <w:pgMar w:top="1440" w:right="1440" w:bottom="1440" w:left="1440" w:header="720" w:footer="720" w:gutter="0"/>
          <w:cols w:space="720"/>
          <w:docGrid w:linePitch="360"/>
        </w:sectPr>
        <w:pPrChange w:id="70" w:author="Katelyn Gostic" w:date="2019-05-05T18:27:00Z">
          <w:pPr>
            <w:pStyle w:val="Heading1"/>
            <w:shd w:val="clear" w:color="auto" w:fill="auto"/>
          </w:pPr>
        </w:pPrChange>
      </w:pPr>
    </w:p>
    <w:p w14:paraId="2619A099" w14:textId="4D905306" w:rsidR="00FD481E" w:rsidRPr="00276EA6" w:rsidRDefault="00FD481E" w:rsidP="00276EA6">
      <w:pPr>
        <w:pStyle w:val="Heading1"/>
        <w:shd w:val="clear" w:color="auto" w:fill="auto"/>
      </w:pPr>
      <w:r w:rsidRPr="00276EA6">
        <w:t>Introduction</w:t>
      </w:r>
    </w:p>
    <w:p w14:paraId="5453D0F5" w14:textId="3D257C37" w:rsidR="00812530" w:rsidRPr="00276EA6" w:rsidRDefault="009B4937" w:rsidP="00276EA6">
      <w:pPr>
        <w:shd w:val="clear" w:color="auto" w:fill="auto"/>
      </w:pPr>
      <w:r w:rsidRPr="00276EA6">
        <w:t xml:space="preserve">Childhood exposures to influenza leave an immunological imprint, which has reverberating, lifelong impacts on </w:t>
      </w:r>
      <w:r w:rsidR="00000BCC">
        <w:t>antibody-based immune memory</w:t>
      </w:r>
      <w:r w:rsidRPr="00276EA6">
        <w:t xml:space="preserve">. </w:t>
      </w:r>
      <w:r w:rsidR="0030589E" w:rsidRPr="00276EA6">
        <w:t xml:space="preserve">Foundational work on this phenomenon, </w:t>
      </w:r>
      <w:r w:rsidR="00BB5BA8" w:rsidRPr="00276EA6">
        <w:t>also known as</w:t>
      </w:r>
      <w:r w:rsidR="0030589E" w:rsidRPr="00276EA6">
        <w:t xml:space="preserve"> original antigenic sin</w:t>
      </w:r>
      <w:r w:rsidR="00F50FDC" w:rsidRPr="00276EA6">
        <w:t xml:space="preserve"> </w:t>
      </w:r>
      <w:r w:rsidR="00F50FDC" w:rsidRPr="00276EA6">
        <w:fldChar w:fldCharType="begin"/>
      </w:r>
      <w:r w:rsidR="00F50FDC" w:rsidRPr="00276EA6">
        <w:instrText xml:space="preserve"> ADDIN ZOTERO_ITEM CSL_CITATION {"citationID":"vkODUPi3","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F50FDC" w:rsidRPr="00276EA6">
        <w:fldChar w:fldCharType="separate"/>
      </w:r>
      <w:r w:rsidR="00F50FDC" w:rsidRPr="00276EA6">
        <w:rPr>
          <w:noProof/>
        </w:rPr>
        <w:t>(1)</w:t>
      </w:r>
      <w:r w:rsidR="00F50FDC" w:rsidRPr="00276EA6">
        <w:fldChar w:fldCharType="end"/>
      </w:r>
      <w:r w:rsidR="0030589E" w:rsidRPr="00276EA6">
        <w:t xml:space="preserve"> </w:t>
      </w:r>
      <w:r w:rsidR="00E1338D" w:rsidRPr="00276EA6">
        <w:t>or</w:t>
      </w:r>
      <w:r w:rsidR="0030589E" w:rsidRPr="00276EA6">
        <w:t xml:space="preserve"> antigenic seniority</w:t>
      </w:r>
      <w:r w:rsidR="00F50FDC" w:rsidRPr="00276EA6">
        <w:t xml:space="preserve"> </w:t>
      </w:r>
      <w:r w:rsidR="00F50FDC" w:rsidRPr="00276EA6">
        <w:fldChar w:fldCharType="begin"/>
      </w:r>
      <w:r w:rsidR="00F50FDC" w:rsidRPr="00276EA6">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F50FDC" w:rsidRPr="00276EA6">
        <w:rPr>
          <w:rFonts w:ascii="Cambria Math" w:hAnsi="Cambria Math" w:cs="Cambria Math"/>
        </w:rPr>
        <w:instrText>∶</w:instrText>
      </w:r>
      <w:r w:rsidR="00F50FDC" w:rsidRPr="00276EA6">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F50FDC" w:rsidRPr="00276EA6">
        <w:fldChar w:fldCharType="separate"/>
      </w:r>
      <w:r w:rsidR="00F50FDC" w:rsidRPr="00276EA6">
        <w:rPr>
          <w:noProof/>
        </w:rPr>
        <w:t>(2)</w:t>
      </w:r>
      <w:r w:rsidR="00F50FDC" w:rsidRPr="00276EA6">
        <w:fldChar w:fldCharType="end"/>
      </w:r>
      <w:r w:rsidR="00E87F7D" w:rsidRPr="00276EA6">
        <w:t>, s</w:t>
      </w:r>
      <w:r w:rsidR="0030589E" w:rsidRPr="00276EA6">
        <w:t>howed that individuals of all ages maintain the highest serological titers against influenza strains encountered in childhood</w:t>
      </w:r>
      <w:r w:rsidR="00F50FDC" w:rsidRPr="00276EA6">
        <w:t>, and</w:t>
      </w:r>
      <w:r w:rsidR="0030589E" w:rsidRPr="00276EA6">
        <w:t xml:space="preserve"> not necessarily against contemporary strains of the same subtype.</w:t>
      </w:r>
      <w:r w:rsidR="00BB5BA8" w:rsidRPr="00276EA6">
        <w:t xml:space="preserve"> </w:t>
      </w:r>
      <w:r w:rsidR="00B20431" w:rsidRPr="00276EA6">
        <w:t xml:space="preserve">Although </w:t>
      </w:r>
      <w:r w:rsidR="00AC7D23" w:rsidRPr="00276EA6">
        <w:t xml:space="preserve">foundational studies by </w:t>
      </w:r>
      <w:r w:rsidR="00B20431" w:rsidRPr="00276EA6">
        <w:t>Francis</w:t>
      </w:r>
      <w:r w:rsidR="00AC7D23" w:rsidRPr="00276EA6">
        <w:t xml:space="preserve"> </w:t>
      </w:r>
      <w:r w:rsidR="00AC7D23" w:rsidRPr="00276EA6">
        <w:fldChar w:fldCharType="begin"/>
      </w:r>
      <w:r w:rsidR="00AC7D23" w:rsidRPr="00276EA6">
        <w:instrText xml:space="preserve"> ADDIN ZOTERO_ITEM CSL_CITATION {"citationID":"SmZLgAth","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AC7D23" w:rsidRPr="00276EA6">
        <w:fldChar w:fldCharType="separate"/>
      </w:r>
      <w:r w:rsidR="00AC7D23" w:rsidRPr="00276EA6">
        <w:rPr>
          <w:noProof/>
        </w:rPr>
        <w:t>(1)</w:t>
      </w:r>
      <w:r w:rsidR="00AC7D23" w:rsidRPr="00276EA6">
        <w:fldChar w:fldCharType="end"/>
      </w:r>
      <w:r w:rsidR="00B20431" w:rsidRPr="00276EA6">
        <w:t>, and later Lessler</w:t>
      </w:r>
      <w:r w:rsidR="00AC7D23" w:rsidRPr="00276EA6">
        <w:t xml:space="preserve"> et al. </w:t>
      </w:r>
      <w:r w:rsidR="00AC7D23" w:rsidRPr="00276EA6">
        <w:fldChar w:fldCharType="begin"/>
      </w:r>
      <w:r w:rsidR="00AC7D23" w:rsidRPr="00276EA6">
        <w:instrText xml:space="preserve"> ADDIN ZOTERO_ITEM CSL_CITATION {"citationID":"lgAnVQ2u","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AC7D23" w:rsidRPr="00276EA6">
        <w:rPr>
          <w:rFonts w:ascii="Cambria Math" w:hAnsi="Cambria Math" w:cs="Cambria Math"/>
        </w:rPr>
        <w:instrText>∶</w:instrText>
      </w:r>
      <w:r w:rsidR="00AC7D23" w:rsidRPr="00276EA6">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AC7D23" w:rsidRPr="00276EA6">
        <w:fldChar w:fldCharType="separate"/>
      </w:r>
      <w:r w:rsidR="00AC7D23" w:rsidRPr="00276EA6">
        <w:rPr>
          <w:noProof/>
        </w:rPr>
        <w:t>(2)</w:t>
      </w:r>
      <w:r w:rsidR="00AC7D23" w:rsidRPr="00276EA6">
        <w:fldChar w:fldCharType="end"/>
      </w:r>
      <w:r w:rsidR="00B20431" w:rsidRPr="00276EA6">
        <w:t>, argued that immune imprinting from childhood would not</w:t>
      </w:r>
      <w:r w:rsidR="00812530" w:rsidRPr="00276EA6">
        <w:t xml:space="preserve"> interfere with effective, </w:t>
      </w:r>
      <w:r w:rsidR="00812530" w:rsidRPr="00276EA6">
        <w:rPr>
          <w:i/>
        </w:rPr>
        <w:t>de</w:t>
      </w:r>
      <w:del w:id="71" w:author="James Lloyd-Smith" w:date="2019-05-03T14:32:00Z">
        <w:r w:rsidR="00812530" w:rsidRPr="00276EA6" w:rsidDel="00551516">
          <w:rPr>
            <w:i/>
          </w:rPr>
          <w:delText>-</w:delText>
        </w:r>
      </w:del>
      <w:ins w:id="72" w:author="James Lloyd-Smith" w:date="2019-05-03T14:32:00Z">
        <w:r w:rsidR="00551516">
          <w:rPr>
            <w:i/>
          </w:rPr>
          <w:t xml:space="preserve"> </w:t>
        </w:r>
      </w:ins>
      <w:r w:rsidR="00812530" w:rsidRPr="00276EA6">
        <w:rPr>
          <w:i/>
        </w:rPr>
        <w:t xml:space="preserve">novo </w:t>
      </w:r>
      <w:r w:rsidR="00812530" w:rsidRPr="00276EA6">
        <w:t>antibody responses later in life</w:t>
      </w:r>
      <w:r w:rsidR="00B20431" w:rsidRPr="00276EA6">
        <w:t xml:space="preserve">, </w:t>
      </w:r>
      <w:r w:rsidR="00812530" w:rsidRPr="00276EA6">
        <w:t xml:space="preserve">their findings </w:t>
      </w:r>
      <w:r w:rsidR="000A60EF" w:rsidRPr="00276EA6">
        <w:t xml:space="preserve">ignited decades of </w:t>
      </w:r>
      <w:del w:id="73" w:author="Katelyn Gostic" w:date="2019-05-06T11:54:00Z">
        <w:r w:rsidR="000A60EF" w:rsidRPr="00276EA6" w:rsidDel="00FF5A17">
          <w:delText>scientific interest in the potential</w:delText>
        </w:r>
      </w:del>
      <w:ins w:id="74" w:author="Katelyn Gostic" w:date="2019-05-06T11:54:00Z">
        <w:r w:rsidR="00FF5A17">
          <w:t>unresolved scientific debate about the potential</w:t>
        </w:r>
      </w:ins>
      <w:r w:rsidR="000A60EF" w:rsidRPr="00276EA6">
        <w:t xml:space="preserve"> </w:t>
      </w:r>
      <w:r w:rsidR="00000BCC">
        <w:t>negative impacts of antigenic sin</w:t>
      </w:r>
      <w:ins w:id="75" w:author="Katelyn Gostic" w:date="2019-05-06T12:30:00Z">
        <w:r w:rsidR="00E41BD2">
          <w:t>, where cross-reactive memory B c</w:t>
        </w:r>
      </w:ins>
      <w:ins w:id="76" w:author="Katelyn Gostic" w:date="2019-05-06T12:31:00Z">
        <w:r w:rsidR="00E41BD2">
          <w:t xml:space="preserve">ells might exclude true, </w:t>
        </w:r>
        <w:r w:rsidR="00E41BD2">
          <w:rPr>
            <w:i/>
          </w:rPr>
          <w:t xml:space="preserve">de novo </w:t>
        </w:r>
        <w:r w:rsidR="00E41BD2">
          <w:t>responses from the naïve B cell pool</w:t>
        </w:r>
      </w:ins>
      <w:r w:rsidR="00000BCC">
        <w:t xml:space="preserve"> </w:t>
      </w:r>
      <w:r w:rsidR="00812530" w:rsidRPr="00276EA6">
        <w:fldChar w:fldCharType="begin"/>
      </w:r>
      <w:r w:rsidR="00871931" w:rsidRPr="00276EA6">
        <w:instrText xml:space="preserve"> ADDIN ZOTERO_ITEM CSL_CITATION {"citationID":"qrdSFanI","properties":{"formattedCitation":"(3,4)","plainCitation":"(3,4)","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id":1039,"uris":["http://zotero.org/groups/2313999/items/R7XEJ6IH"],"uri":["http://zotero.org/groups/2313999/items/R7XEJ6IH"],"itemData":{"id":1039,"type":"article-journal","title":"Original Antigenic Sin: How First Exposure Shapes Lifelong Anti–Influenza Virus Immune Responses","container-title":"The Journal of Immunology","page":"335-340","volume":"202","issue":"2","source":"www.jimmunol.org","abstract":"The term “original antigenic sin” (OAS) was first used in the 1960s to describe how one’s first exposure to influenza virus shapes the outcome of subsequent exposures to antigenically related strains. In the decades that have passed, OAS-like responses have been shown to play an integral role in both protection from and susceptibility to infections. OAS may also have an important deterministic role in the differential efficacy of influenza vaccine responses observed for various age cohorts across seasons. In this article, we review how the understanding of OAS has progressed from its initial description and highlight important outstanding questions in need of further study.","DOI":"10.4049/jimmunol.1801149","ISSN":"0022-1767, 1550-6606","note":"PMID: 30617114","title-short":"Original Antigenic Sin","language":"en","author":[{"family":"Zhang","given":"Ali"},{"family":"Stacey","given":"Hannah D."},{"family":"Mullarkey","given":"Caitlin E."},{"family":"Miller","given":"Matthew S."}],"issued":{"date-parts":[["2019",1,15]]}}}],"schema":"https://github.com/citation-style-language/schema/raw/master/csl-citation.json"} </w:instrText>
      </w:r>
      <w:r w:rsidR="00812530" w:rsidRPr="00276EA6">
        <w:fldChar w:fldCharType="separate"/>
      </w:r>
      <w:r w:rsidR="000249D2" w:rsidRPr="00276EA6">
        <w:rPr>
          <w:noProof/>
        </w:rPr>
        <w:t>(3,4)</w:t>
      </w:r>
      <w:r w:rsidR="00812530" w:rsidRPr="00276EA6">
        <w:fldChar w:fldCharType="end"/>
      </w:r>
      <w:r w:rsidR="00B20431" w:rsidRPr="00276EA6">
        <w:t xml:space="preserve">. </w:t>
      </w:r>
    </w:p>
    <w:p w14:paraId="67B39411" w14:textId="47161573" w:rsidR="0030589E" w:rsidRPr="00276EA6" w:rsidRDefault="00812530" w:rsidP="00276EA6">
      <w:pPr>
        <w:shd w:val="clear" w:color="auto" w:fill="auto"/>
      </w:pPr>
      <w:r w:rsidRPr="00276EA6">
        <w:t>A new wave of studies has instead focused on</w:t>
      </w:r>
      <w:r w:rsidR="0030589E" w:rsidRPr="00276EA6">
        <w:t xml:space="preserve"> potential </w:t>
      </w:r>
      <w:r w:rsidRPr="00276EA6">
        <w:t xml:space="preserve">benefits </w:t>
      </w:r>
      <w:r w:rsidR="004E6708" w:rsidRPr="00276EA6">
        <w:t xml:space="preserve">of </w:t>
      </w:r>
      <w:r w:rsidR="00BB5BA8" w:rsidRPr="00276EA6">
        <w:t xml:space="preserve">immune </w:t>
      </w:r>
      <w:r w:rsidR="009B4937" w:rsidRPr="00276EA6">
        <w:t>imprinting</w:t>
      </w:r>
      <w:r w:rsidR="004E6708" w:rsidRPr="00276EA6">
        <w:t xml:space="preserve">. Childhood imprinting </w:t>
      </w:r>
      <w:r w:rsidR="000249D2" w:rsidRPr="00276EA6">
        <w:t xml:space="preserve">is thought to have shaped </w:t>
      </w:r>
      <w:r w:rsidR="004E6708" w:rsidRPr="00276EA6">
        <w:t>population</w:t>
      </w:r>
      <w:r w:rsidR="000A60EF" w:rsidRPr="00276EA6">
        <w:t xml:space="preserve"> immunity against every</w:t>
      </w:r>
      <w:r w:rsidR="000249D2" w:rsidRPr="00276EA6">
        <w:t xml:space="preserve"> pandemic in the modern epidemiological record </w:t>
      </w:r>
      <w:r w:rsidR="000249D2" w:rsidRPr="00276EA6">
        <w:fldChar w:fldCharType="begin"/>
      </w:r>
      <w:r w:rsidR="00A91633" w:rsidRPr="00276EA6">
        <w:instrText xml:space="preserve"> ADDIN ZOTERO_ITEM CSL_CITATION {"citationID":"vTaTiNeI","properties":{"formattedCitation":"(5\\uc0\\u8211{}11)","plainCitation":"(5–11)","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title-short":"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title-short":"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0249D2" w:rsidRPr="00276EA6">
        <w:fldChar w:fldCharType="separate"/>
      </w:r>
      <w:r w:rsidR="00B42541" w:rsidRPr="00276EA6">
        <w:rPr>
          <w:color w:val="000000"/>
        </w:rPr>
        <w:t>(5–11)</w:t>
      </w:r>
      <w:r w:rsidR="000249D2" w:rsidRPr="00276EA6">
        <w:fldChar w:fldCharType="end"/>
      </w:r>
      <w:r w:rsidR="000249D2" w:rsidRPr="00276EA6">
        <w:t xml:space="preserve">. </w:t>
      </w:r>
      <w:r w:rsidR="004E6708" w:rsidRPr="00276EA6">
        <w:t>W</w:t>
      </w:r>
      <w:r w:rsidR="00B42541" w:rsidRPr="00276EA6">
        <w:t>e</w:t>
      </w:r>
      <w:r w:rsidR="004E6708" w:rsidRPr="00276EA6">
        <w:t xml:space="preserve"> also</w:t>
      </w:r>
      <w:r w:rsidR="00B42541" w:rsidRPr="00276EA6">
        <w:t xml:space="preserve"> now know that i</w:t>
      </w:r>
      <w:r w:rsidR="0030589E" w:rsidRPr="00276EA6">
        <w:t xml:space="preserve">mmune imprinting can provide broad, </w:t>
      </w:r>
      <w:del w:id="77" w:author="James Lloyd-Smith" w:date="2019-05-03T14:40:00Z">
        <w:r w:rsidR="0030589E" w:rsidRPr="00276EA6" w:rsidDel="00197158">
          <w:delText>heterologous (</w:delText>
        </w:r>
      </w:del>
      <w:commentRangeStart w:id="78"/>
      <w:r w:rsidR="0030589E" w:rsidRPr="00276EA6">
        <w:t>cross-subtype</w:t>
      </w:r>
      <w:commentRangeEnd w:id="78"/>
      <w:r w:rsidR="00A93740">
        <w:rPr>
          <w:rStyle w:val="CommentReference"/>
        </w:rPr>
        <w:commentReference w:id="78"/>
      </w:r>
      <w:del w:id="79" w:author="James Lloyd-Smith" w:date="2019-05-03T14:40:00Z">
        <w:r w:rsidR="0030589E" w:rsidRPr="00276EA6" w:rsidDel="00197158">
          <w:delText>)</w:delText>
        </w:r>
      </w:del>
      <w:r w:rsidR="0030589E" w:rsidRPr="00276EA6">
        <w:t xml:space="preserve"> protection against novel, emerging avian</w:t>
      </w:r>
      <w:r w:rsidR="00750183" w:rsidRPr="00276EA6">
        <w:t xml:space="preserve"> </w:t>
      </w:r>
      <w:r w:rsidR="006546BE" w:rsidRPr="00276EA6">
        <w:t xml:space="preserve">influenza viruses </w:t>
      </w:r>
      <w:r w:rsidR="00750183" w:rsidRPr="00276EA6">
        <w:fldChar w:fldCharType="begin"/>
      </w:r>
      <w:r w:rsidR="00B42541" w:rsidRPr="00276EA6">
        <w:instrText xml:space="preserve"> ADDIN ZOTERO_ITEM CSL_CITATION {"citationID":"S6ZXPKMW","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750183" w:rsidRPr="00276EA6">
        <w:fldChar w:fldCharType="separate"/>
      </w:r>
      <w:r w:rsidR="00B42541" w:rsidRPr="00276EA6">
        <w:rPr>
          <w:noProof/>
        </w:rPr>
        <w:t>(12)</w:t>
      </w:r>
      <w:r w:rsidR="00750183" w:rsidRPr="00276EA6">
        <w:fldChar w:fldCharType="end"/>
      </w:r>
      <w:r w:rsidR="00C436B3" w:rsidRPr="00276EA6">
        <w:t xml:space="preserve">. As </w:t>
      </w:r>
      <w:r w:rsidR="000A60EF" w:rsidRPr="00276EA6">
        <w:t>avian and pandemic influenza viruses were historically</w:t>
      </w:r>
      <w:r w:rsidR="000249D2" w:rsidRPr="00276EA6">
        <w:t xml:space="preserve"> </w:t>
      </w:r>
      <w:r w:rsidR="008170EE" w:rsidRPr="00276EA6">
        <w:t xml:space="preserve">considered too novel to </w:t>
      </w:r>
      <w:r w:rsidR="00000BCC">
        <w:t>encounter substantial</w:t>
      </w:r>
      <w:r w:rsidR="008170EE" w:rsidRPr="00276EA6">
        <w:t xml:space="preserve"> </w:t>
      </w:r>
      <w:r w:rsidR="00000BCC">
        <w:t>population</w:t>
      </w:r>
      <w:r w:rsidR="008170EE" w:rsidRPr="00276EA6">
        <w:t xml:space="preserve"> immunity </w:t>
      </w:r>
      <w:r w:rsidR="000A60EF" w:rsidRPr="00276EA6">
        <w:t xml:space="preserve">as they emerged </w:t>
      </w:r>
      <w:r w:rsidR="00C436B3" w:rsidRPr="00276EA6">
        <w:t>in</w:t>
      </w:r>
      <w:r w:rsidR="000A60EF" w:rsidRPr="00276EA6">
        <w:t>to</w:t>
      </w:r>
      <w:r w:rsidR="00C436B3" w:rsidRPr="00276EA6">
        <w:t xml:space="preserve"> humans, the existence of any protection from imprinting is a welcome </w:t>
      </w:r>
      <w:del w:id="80" w:author="James Lloyd-Smith" w:date="2019-05-03T14:35:00Z">
        <w:r w:rsidR="00C436B3" w:rsidRPr="00276EA6" w:rsidDel="00551516">
          <w:delText>benefit</w:delText>
        </w:r>
      </w:del>
      <w:ins w:id="81" w:author="James Lloyd-Smith" w:date="2019-05-03T14:35:00Z">
        <w:r w:rsidR="00551516">
          <w:t>discovery</w:t>
        </w:r>
      </w:ins>
      <w:r w:rsidR="00C436B3" w:rsidRPr="00276EA6">
        <w:t>.</w:t>
      </w:r>
      <w:r w:rsidR="006546BE" w:rsidRPr="00276EA6">
        <w:t xml:space="preserve"> </w:t>
      </w:r>
    </w:p>
    <w:p w14:paraId="6F443301" w14:textId="40AB8545" w:rsidR="0030589E" w:rsidRPr="0010345F" w:rsidRDefault="00AC7D23" w:rsidP="00276EA6">
      <w:pPr>
        <w:shd w:val="clear" w:color="auto" w:fill="auto"/>
      </w:pPr>
      <w:r w:rsidRPr="00276EA6">
        <w:t>Recent studies</w:t>
      </w:r>
      <w:r w:rsidR="008170EE" w:rsidRPr="00276EA6">
        <w:t xml:space="preserve"> have</w:t>
      </w:r>
      <w:r w:rsidR="0030589E" w:rsidRPr="00276EA6">
        <w:t xml:space="preserve"> also highlighted</w:t>
      </w:r>
      <w:ins w:id="82" w:author="James Lloyd-Smith" w:date="2019-05-03T14:34:00Z">
        <w:r w:rsidR="00551516">
          <w:t xml:space="preserve"> the ability of</w:t>
        </w:r>
      </w:ins>
      <w:r w:rsidR="0030589E" w:rsidRPr="00276EA6">
        <w:t xml:space="preserve"> imprinting</w:t>
      </w:r>
      <w:del w:id="83" w:author="James Lloyd-Smith" w:date="2019-05-03T14:34:00Z">
        <w:r w:rsidR="0030589E" w:rsidRPr="00276EA6" w:rsidDel="00551516">
          <w:delText>’s ability</w:delText>
        </w:r>
      </w:del>
      <w:r w:rsidR="0030589E" w:rsidRPr="00276EA6">
        <w:t xml:space="preserve"> to shape multiple layers of influenza immune memory, both broad and narrow. Influenza’s immunodominant epitopes, the primary targets of most </w:t>
      </w:r>
      <w:r w:rsidR="0030589E" w:rsidRPr="0010345F">
        <w:t xml:space="preserve">antibody responses, show considerable structural diversity and </w:t>
      </w:r>
      <w:r w:rsidR="009B4937" w:rsidRPr="0010345F">
        <w:t>drift antigenically</w:t>
      </w:r>
      <w:r w:rsidR="0030589E" w:rsidRPr="0010345F">
        <w:t xml:space="preserve"> over time. As a result, most seasonal influenza immunity provides only narrow, ephemeral</w:t>
      </w:r>
      <w:r w:rsidR="008170EE" w:rsidRPr="0010345F">
        <w:t xml:space="preserve">, </w:t>
      </w:r>
      <w:r w:rsidR="0030589E" w:rsidRPr="0010345F">
        <w:t>protection</w:t>
      </w:r>
      <w:ins w:id="84" w:author="Katelyn Gostic" w:date="2019-05-06T11:55:00Z">
        <w:r w:rsidR="00FF5A17">
          <w:t xml:space="preserve"> against </w:t>
        </w:r>
      </w:ins>
      <w:ins w:id="85" w:author="Katelyn Gostic" w:date="2019-05-06T11:56:00Z">
        <w:r w:rsidR="00FF5A17">
          <w:t xml:space="preserve">closely related </w:t>
        </w:r>
      </w:ins>
      <w:ins w:id="86" w:author="Katelyn Gostic" w:date="2019-05-06T11:55:00Z">
        <w:r w:rsidR="00FF5A17">
          <w:t>variants of the same hemagglutinin (HA) or neuraminidase (NA) subtype</w:t>
        </w:r>
      </w:ins>
      <w:r w:rsidR="0030589E" w:rsidRPr="0010345F">
        <w:t>.</w:t>
      </w:r>
      <w:ins w:id="87" w:author="Katelyn Gostic" w:date="2019-05-06T12:01:00Z">
        <w:r w:rsidR="00692FF3">
          <w:t xml:space="preserve"> </w:t>
        </w:r>
      </w:ins>
      <w:del w:id="88" w:author="Katelyn Gostic" w:date="2019-05-06T12:02:00Z">
        <w:r w:rsidR="0030589E" w:rsidRPr="0010345F" w:rsidDel="00692FF3">
          <w:delText xml:space="preserve"> </w:delText>
        </w:r>
      </w:del>
      <w:r w:rsidR="0030589E" w:rsidRPr="0010345F">
        <w:t>Until recently, broader</w:t>
      </w:r>
      <w:del w:id="89" w:author="James Lloyd-Smith" w:date="2019-05-03T14:37:00Z">
        <w:r w:rsidR="0030589E" w:rsidRPr="0010345F" w:rsidDel="0055245D">
          <w:delText>,</w:delText>
        </w:r>
      </w:del>
      <w:r w:rsidR="0030589E" w:rsidRPr="0010345F">
        <w:t xml:space="preserve"> </w:t>
      </w:r>
      <w:commentRangeStart w:id="90"/>
      <w:r w:rsidR="0030589E" w:rsidRPr="0010345F">
        <w:t xml:space="preserve">cross-subtype (heterologous) </w:t>
      </w:r>
      <w:commentRangeEnd w:id="90"/>
      <w:r w:rsidR="0055245D">
        <w:rPr>
          <w:rStyle w:val="CommentReference"/>
        </w:rPr>
        <w:commentReference w:id="90"/>
      </w:r>
      <w:del w:id="91" w:author="Katelyn Gostic" w:date="2019-05-06T12:08:00Z">
        <w:r w:rsidR="0030589E" w:rsidRPr="0010345F" w:rsidDel="008A2B54">
          <w:delText>responses were</w:delText>
        </w:r>
      </w:del>
      <w:ins w:id="92" w:author="Katelyn Gostic" w:date="2019-05-06T12:08:00Z">
        <w:r w:rsidR="008A2B54">
          <w:t>protection was</w:t>
        </w:r>
      </w:ins>
      <w:r w:rsidR="0030589E" w:rsidRPr="0010345F">
        <w:t xml:space="preserve"> considered rare or anomalous, and so research on immune imprinting focused </w:t>
      </w:r>
      <w:r w:rsidR="00812530" w:rsidRPr="0010345F">
        <w:t>primarily</w:t>
      </w:r>
      <w:r w:rsidR="0030589E" w:rsidRPr="0010345F">
        <w:t xml:space="preserve"> on narrow</w:t>
      </w:r>
      <w:del w:id="93" w:author="James Lloyd-Smith" w:date="2019-05-03T14:38:00Z">
        <w:r w:rsidR="0030589E" w:rsidRPr="0010345F" w:rsidDel="00197158">
          <w:delText>,</w:delText>
        </w:r>
      </w:del>
      <w:r w:rsidR="0030589E" w:rsidRPr="0010345F">
        <w:t xml:space="preserve"> within-subtype (homologous) </w:t>
      </w:r>
      <w:ins w:id="94" w:author="Katelyn Gostic" w:date="2019-05-06T12:08:00Z">
        <w:r w:rsidR="008A2B54">
          <w:t>cross-protection</w:t>
        </w:r>
      </w:ins>
      <w:del w:id="95" w:author="Katelyn Gostic" w:date="2019-05-06T12:07:00Z">
        <w:r w:rsidR="0030589E" w:rsidRPr="0010345F" w:rsidDel="008A2B54">
          <w:delText>responses</w:delText>
        </w:r>
      </w:del>
      <w:r w:rsidR="0030589E" w:rsidRPr="0010345F">
        <w:t>.</w:t>
      </w:r>
      <w:ins w:id="96" w:author="Katelyn Gostic" w:date="2019-05-06T12:08:00Z">
        <w:r w:rsidR="008A2B54">
          <w:t xml:space="preserve"> For example, </w:t>
        </w:r>
      </w:ins>
      <w:ins w:id="97" w:author="Katelyn Gostic" w:date="2019-05-06T12:09:00Z">
        <w:r w:rsidR="008A2B54">
          <w:t xml:space="preserve">the original study on antigenic seniority only </w:t>
        </w:r>
      </w:ins>
      <w:ins w:id="98" w:author="Katelyn Gostic" w:date="2019-05-06T12:10:00Z">
        <w:r w:rsidR="008A2B54">
          <w:t>analyzed patterns of cross-reactivity among seasonal variants of subtype H3N2.</w:t>
        </w:r>
      </w:ins>
      <w:r w:rsidR="0030589E" w:rsidRPr="0010345F">
        <w:t xml:space="preserve"> </w:t>
      </w:r>
    </w:p>
    <w:p w14:paraId="26659D9C" w14:textId="65E4D2A4" w:rsidR="0030589E" w:rsidRPr="00276EA6" w:rsidRDefault="009B4937" w:rsidP="00276EA6">
      <w:pPr>
        <w:shd w:val="clear" w:color="auto" w:fill="auto"/>
      </w:pPr>
      <w:r w:rsidRPr="0010345F">
        <w:lastRenderedPageBreak/>
        <w:t>More recently</w:t>
      </w:r>
      <w:r w:rsidR="0030589E" w:rsidRPr="0010345F">
        <w:t>, the 2009 H1N1 pandemic, and subsequent efforts to develop a universal influenza vaccine</w:t>
      </w:r>
      <w:ins w:id="99" w:author="James Lloyd-Smith" w:date="2019-05-03T14:40:00Z">
        <w:r w:rsidR="00FA3F08">
          <w:t xml:space="preserve">, </w:t>
        </w:r>
      </w:ins>
      <w:ins w:id="100" w:author="James Lloyd-Smith" w:date="2019-05-03T14:41:00Z">
        <w:r w:rsidR="00FA3F08">
          <w:t>have</w:t>
        </w:r>
      </w:ins>
      <w:r w:rsidR="0030589E" w:rsidRPr="0010345F">
        <w:t xml:space="preserve"> dr</w:t>
      </w:r>
      <w:ins w:id="101" w:author="James Lloyd-Smith" w:date="2019-05-03T14:41:00Z">
        <w:r w:rsidR="00FA3F08">
          <w:t>awn</w:t>
        </w:r>
      </w:ins>
      <w:del w:id="102" w:author="James Lloyd-Smith" w:date="2019-05-03T14:41:00Z">
        <w:r w:rsidR="0030589E" w:rsidRPr="0010345F" w:rsidDel="00FA3F08">
          <w:delText>ew</w:delText>
        </w:r>
      </w:del>
      <w:r w:rsidR="0030589E" w:rsidRPr="0010345F">
        <w:t xml:space="preserve"> attention to antibody responses that </w:t>
      </w:r>
      <w:r w:rsidR="008170EE" w:rsidRPr="0010345F">
        <w:t xml:space="preserve">can indeed </w:t>
      </w:r>
      <w:r w:rsidR="0030589E" w:rsidRPr="0010345F">
        <w:t>provide broad, heterologous protection</w:t>
      </w:r>
      <w:ins w:id="103" w:author="Katelyn Gostic" w:date="2019-05-06T12:11:00Z">
        <w:r w:rsidR="008A2B54">
          <w:t xml:space="preserve"> </w:t>
        </w:r>
      </w:ins>
      <w:del w:id="104" w:author="Katelyn Gostic" w:date="2019-05-06T12:11:00Z">
        <w:r w:rsidR="0019181F" w:rsidRPr="0010345F" w:rsidDel="008A2B54">
          <w:delText xml:space="preserve"> </w:delText>
        </w:r>
      </w:del>
      <w:r w:rsidR="00A225FF" w:rsidRPr="0010345F">
        <w:fldChar w:fldCharType="begin"/>
      </w:r>
      <w:r w:rsidR="00000BCC" w:rsidRPr="0010345F">
        <w:instrText xml:space="preserve"> ADDIN ZOTERO_ITEM CSL_CITATION {"citationID":"Vj73p2lG","properties":{"formattedCitation":"(13\\uc0\\u8211{}15)","plainCitation":"(13–15)","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00A225FF" w:rsidRPr="0010345F">
        <w:fldChar w:fldCharType="separate"/>
      </w:r>
      <w:r w:rsidR="00000BCC" w:rsidRPr="0010345F">
        <w:rPr>
          <w:color w:val="000000"/>
        </w:rPr>
        <w:t>(13–15)</w:t>
      </w:r>
      <w:r w:rsidR="00A225FF" w:rsidRPr="0010345F">
        <w:fldChar w:fldCharType="end"/>
      </w:r>
      <w:r w:rsidR="0030589E" w:rsidRPr="0010345F">
        <w:t xml:space="preserve">. </w:t>
      </w:r>
      <w:r w:rsidRPr="0010345F">
        <w:t>Broadly protective</w:t>
      </w:r>
      <w:r w:rsidR="0030589E" w:rsidRPr="0010345F">
        <w:t xml:space="preserve"> antibodies that target conserved </w:t>
      </w:r>
      <w:del w:id="105" w:author="Katelyn Gostic" w:date="2019-05-06T12:11:00Z">
        <w:r w:rsidR="0030589E" w:rsidRPr="0010345F" w:rsidDel="008A2B54">
          <w:delText>epitopes on the HA stalk</w:delText>
        </w:r>
      </w:del>
      <w:ins w:id="106" w:author="Katelyn Gostic" w:date="2019-05-06T12:11:00Z">
        <w:r w:rsidR="008A2B54">
          <w:t>HA epitopes</w:t>
        </w:r>
      </w:ins>
      <w:r w:rsidR="0030589E" w:rsidRPr="0010345F">
        <w:t xml:space="preserve"> have been particularly well studied</w:t>
      </w:r>
      <w:r w:rsidR="00C436B3" w:rsidRPr="0010345F">
        <w:t xml:space="preserve">, and </w:t>
      </w:r>
      <w:r w:rsidR="00B42541" w:rsidRPr="0010345F">
        <w:t>are</w:t>
      </w:r>
      <w:r w:rsidR="008170EE" w:rsidRPr="0010345F">
        <w:t xml:space="preserve"> common in existing</w:t>
      </w:r>
      <w:del w:id="107" w:author="James Lloyd-Smith" w:date="2019-05-03T14:42:00Z">
        <w:r w:rsidR="008170EE" w:rsidRPr="0010345F" w:rsidDel="00E4315B">
          <w:delText>,</w:delText>
        </w:r>
      </w:del>
      <w:r w:rsidR="008170EE" w:rsidRPr="0010345F">
        <w:t xml:space="preserve"> human antibody repertoires </w:t>
      </w:r>
      <w:r w:rsidR="00A225FF" w:rsidRPr="0010345F">
        <w:fldChar w:fldCharType="begin"/>
      </w:r>
      <w:r w:rsidR="00871931" w:rsidRPr="0010345F">
        <w:instrText xml:space="preserve"> ADDIN ZOTERO_ITEM CSL_CITATION {"citationID":"bzSmchp6","properties":{"formattedCitation":"(13\\uc0\\u8211{}16)","plainCitation":"(13–16)","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title-short":"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schema":"https://github.com/citation-style-language/schema/raw/master/csl-citation.json"} </w:instrText>
      </w:r>
      <w:r w:rsidR="00A225FF" w:rsidRPr="0010345F">
        <w:fldChar w:fldCharType="separate"/>
      </w:r>
      <w:r w:rsidR="00A225FF" w:rsidRPr="0010345F">
        <w:rPr>
          <w:color w:val="000000"/>
        </w:rPr>
        <w:t>(13–16)</w:t>
      </w:r>
      <w:r w:rsidR="00A225FF" w:rsidRPr="0010345F">
        <w:fldChar w:fldCharType="end"/>
      </w:r>
      <w:r w:rsidR="0030589E" w:rsidRPr="0010345F">
        <w:t xml:space="preserve">. </w:t>
      </w:r>
      <w:r w:rsidR="00A225FF" w:rsidRPr="0010345F">
        <w:t>These broadly protective</w:t>
      </w:r>
      <w:r w:rsidR="0030589E" w:rsidRPr="0010345F">
        <w:t xml:space="preserve"> antibodies </w:t>
      </w:r>
      <w:r w:rsidRPr="0010345F">
        <w:t>typically</w:t>
      </w:r>
      <w:r w:rsidR="0030589E" w:rsidRPr="0010345F">
        <w:t xml:space="preserve"> provide cross protection at the HA group-level, i.e. across all subtypes in </w:t>
      </w:r>
      <w:commentRangeStart w:id="108"/>
      <w:r w:rsidR="00C436B3" w:rsidRPr="0010345F">
        <w:t>genetic</w:t>
      </w:r>
      <w:r w:rsidR="0030589E" w:rsidRPr="0010345F">
        <w:t xml:space="preserve"> group 1, or group 2 of the HA tree</w:t>
      </w:r>
      <w:r w:rsidR="00B42541" w:rsidRPr="0010345F">
        <w:t xml:space="preserve"> </w:t>
      </w:r>
      <w:commentRangeEnd w:id="108"/>
      <w:r w:rsidR="00E4315B">
        <w:rPr>
          <w:rStyle w:val="CommentReference"/>
        </w:rPr>
        <w:commentReference w:id="108"/>
      </w:r>
      <w:r w:rsidR="00A225FF" w:rsidRPr="0010345F">
        <w:fldChar w:fldCharType="begin"/>
      </w:r>
      <w:r w:rsidR="00A225FF" w:rsidRPr="0010345F">
        <w:instrText xml:space="preserve"> ADDIN ZOTERO_ITEM CSL_CITATION {"citationID":"66XaLOIe","properties":{"formattedCitation":"(14)","plainCitation":"(14)","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A225FF" w:rsidRPr="0010345F">
        <w:fldChar w:fldCharType="separate"/>
      </w:r>
      <w:r w:rsidR="00A225FF" w:rsidRPr="0010345F">
        <w:rPr>
          <w:noProof/>
        </w:rPr>
        <w:t>(14)</w:t>
      </w:r>
      <w:r w:rsidR="00A225FF" w:rsidRPr="0010345F">
        <w:fldChar w:fldCharType="end"/>
      </w:r>
      <w:r w:rsidR="0030589E" w:rsidRPr="0010345F">
        <w:t xml:space="preserve">. Recently, we showed that childhood </w:t>
      </w:r>
      <w:commentRangeStart w:id="109"/>
      <w:r w:rsidR="0030589E" w:rsidRPr="0010345F">
        <w:t xml:space="preserve">imprinting strongly shapes </w:t>
      </w:r>
      <w:r w:rsidRPr="0010345F">
        <w:t>the population-level impacts of these broadly protective</w:t>
      </w:r>
      <w:r w:rsidR="00AC7D23" w:rsidRPr="0010345F">
        <w:t>, HA group-level</w:t>
      </w:r>
      <w:r w:rsidRPr="0010345F">
        <w:t xml:space="preserve"> responses</w:t>
      </w:r>
      <w:r w:rsidR="00C436B3" w:rsidRPr="0010345F">
        <w:t xml:space="preserve"> </w:t>
      </w:r>
      <w:commentRangeEnd w:id="109"/>
      <w:r w:rsidR="00E4315B">
        <w:rPr>
          <w:rStyle w:val="CommentReference"/>
        </w:rPr>
        <w:commentReference w:id="109"/>
      </w:r>
      <w:r w:rsidR="00C436B3" w:rsidRPr="0010345F">
        <w:t>against avian influenza</w:t>
      </w:r>
      <w:r w:rsidR="0030589E" w:rsidRPr="0010345F">
        <w:t xml:space="preserve">. </w:t>
      </w:r>
      <w:r w:rsidR="004E6708" w:rsidRPr="0010345F">
        <w:t>Individuals</w:t>
      </w:r>
      <w:r w:rsidR="0030589E" w:rsidRPr="0010345F">
        <w:t xml:space="preserve"> show strong, lifelong protection against novel</w:t>
      </w:r>
      <w:del w:id="110" w:author="James Lloyd-Smith" w:date="2019-05-03T14:44:00Z">
        <w:r w:rsidR="0030589E" w:rsidRPr="0010345F" w:rsidDel="00E4315B">
          <w:delText>,</w:delText>
        </w:r>
      </w:del>
      <w:r w:rsidR="0030589E" w:rsidRPr="0010345F">
        <w:t xml:space="preserve"> avian influenza viruses from the</w:t>
      </w:r>
      <w:r w:rsidR="0030589E" w:rsidRPr="00276EA6">
        <w:t xml:space="preserve"> same HA group</w:t>
      </w:r>
      <w:r w:rsidR="00C436B3" w:rsidRPr="00276EA6">
        <w:t xml:space="preserve"> as the seasonal strains </w:t>
      </w:r>
      <w:r w:rsidR="004E6708" w:rsidRPr="00276EA6">
        <w:t>that circulated</w:t>
      </w:r>
      <w:r w:rsidR="000A60EF" w:rsidRPr="00276EA6">
        <w:t xml:space="preserve"> </w:t>
      </w:r>
      <w:r w:rsidR="004E6708" w:rsidRPr="00276EA6">
        <w:t>shortly after their birth year</w:t>
      </w:r>
      <w:r w:rsidR="00B42541" w:rsidRPr="00276EA6">
        <w:t xml:space="preserve"> </w:t>
      </w:r>
      <w:r w:rsidR="00B42541" w:rsidRPr="00276EA6">
        <w:fldChar w:fldCharType="begin"/>
      </w:r>
      <w:r w:rsidR="00B42541" w:rsidRPr="00276EA6">
        <w:instrText xml:space="preserve"> ADDIN ZOTERO_ITEM CSL_CITATION {"citationID":"sXtwCIFa","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B42541" w:rsidRPr="00276EA6">
        <w:fldChar w:fldCharType="separate"/>
      </w:r>
      <w:r w:rsidR="00B42541" w:rsidRPr="00276EA6">
        <w:rPr>
          <w:noProof/>
        </w:rPr>
        <w:t>(12)</w:t>
      </w:r>
      <w:r w:rsidR="00B42541" w:rsidRPr="00276EA6">
        <w:fldChar w:fldCharType="end"/>
      </w:r>
      <w:r w:rsidR="0030589E" w:rsidRPr="00276EA6">
        <w:t>.</w:t>
      </w:r>
    </w:p>
    <w:p w14:paraId="235C210C" w14:textId="57735BE8" w:rsidR="0030589E" w:rsidRPr="00276EA6" w:rsidRDefault="0030589E" w:rsidP="00276EA6">
      <w:pPr>
        <w:shd w:val="clear" w:color="auto" w:fill="auto"/>
      </w:pPr>
      <w:r w:rsidRPr="00276EA6">
        <w:t xml:space="preserve">Similar imprinting effects may also shape </w:t>
      </w:r>
      <w:r w:rsidR="004E6708" w:rsidRPr="00276EA6">
        <w:t>birth year-specific risk from familiar, seasonal influenza viruses.</w:t>
      </w:r>
      <w:r w:rsidRPr="00276EA6">
        <w:t xml:space="preserve"> Since 1977, two distinct subtypes of influenza A, H1N1 and H3N2, have circulated seasonally in humans, and these subtypes show </w:t>
      </w:r>
      <w:commentRangeStart w:id="111"/>
      <w:commentRangeStart w:id="112"/>
      <w:r w:rsidRPr="00276EA6">
        <w:t xml:space="preserve">consistent </w:t>
      </w:r>
      <w:commentRangeEnd w:id="111"/>
      <w:r w:rsidR="00A96AB5">
        <w:rPr>
          <w:rStyle w:val="CommentReference"/>
        </w:rPr>
        <w:commentReference w:id="111"/>
      </w:r>
      <w:commentRangeEnd w:id="112"/>
      <w:r w:rsidR="00692FF3">
        <w:rPr>
          <w:rStyle w:val="CommentReference"/>
        </w:rPr>
        <w:commentReference w:id="112"/>
      </w:r>
      <w:r w:rsidRPr="00276EA6">
        <w:t>differences in age distribution</w:t>
      </w:r>
      <w:r w:rsidR="005869F2" w:rsidRPr="00276EA6">
        <w:t xml:space="preserve"> </w:t>
      </w:r>
      <w:r w:rsidR="005869F2" w:rsidRPr="00276EA6">
        <w:fldChar w:fldCharType="begin"/>
      </w:r>
      <w:r w:rsidR="00871931" w:rsidRPr="00276EA6">
        <w:instrText xml:space="preserve"> ADDIN ZOTERO_ITEM CSL_CITATION {"citationID":"La3LidQd","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rsidRPr="00276EA6">
        <w:fldChar w:fldCharType="separate"/>
      </w:r>
      <w:r w:rsidR="00A225FF" w:rsidRPr="00276EA6">
        <w:rPr>
          <w:color w:val="000000"/>
        </w:rPr>
        <w:t>(17–20)</w:t>
      </w:r>
      <w:r w:rsidR="005869F2" w:rsidRPr="00276EA6">
        <w:fldChar w:fldCharType="end"/>
      </w:r>
      <w:r w:rsidRPr="00276EA6">
        <w:t xml:space="preserve">. H3N2 causes the vast majority of cases in </w:t>
      </w:r>
      <w:r w:rsidR="009B4937" w:rsidRPr="00276EA6">
        <w:t>older adults</w:t>
      </w:r>
      <w:r w:rsidRPr="00276EA6">
        <w:t xml:space="preserve">, while H1N1 causes a greater proportion of cases in younger </w:t>
      </w:r>
      <w:r w:rsidR="00000BCC">
        <w:t>adults</w:t>
      </w:r>
      <w:r w:rsidRPr="00276EA6">
        <w:t>. These differences in age distribution are qualitatively consistent with childhood imprinting patterns, in that older cohorts</w:t>
      </w:r>
      <w:ins w:id="113" w:author="James Lloyd-Smith" w:date="2019-05-03T14:52:00Z">
        <w:r w:rsidR="00165DB6">
          <w:t xml:space="preserve"> (i.e. those born before 1957 when H2N2 replaced H1N1)</w:t>
        </w:r>
      </w:ins>
      <w:r w:rsidRPr="00276EA6">
        <w:t xml:space="preserve"> were almost certainly exposed to historical variants of H1N1 in childhood, and may now be preferentially protected against modern, seasonal H1N1</w:t>
      </w:r>
      <w:r w:rsidR="005869F2" w:rsidRPr="00276EA6">
        <w:t xml:space="preserve"> </w:t>
      </w:r>
      <w:r w:rsidR="005869F2" w:rsidRPr="00276EA6">
        <w:fldChar w:fldCharType="begin"/>
      </w:r>
      <w:r w:rsidR="00871931" w:rsidRPr="00276EA6">
        <w:instrText xml:space="preserve"> ADDIN ZOTERO_ITEM CSL_CITATION {"citationID":"a1WQXtj4","properties":{"formattedCitation":"(18\\uc0\\u8211{}20)","plainCitation":"(18–20)","noteIndex":0},"citationItems":[{"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rsidRPr="00276EA6">
        <w:fldChar w:fldCharType="separate"/>
      </w:r>
      <w:r w:rsidR="00A225FF" w:rsidRPr="00276EA6">
        <w:rPr>
          <w:color w:val="000000"/>
        </w:rPr>
        <w:t>(18–20)</w:t>
      </w:r>
      <w:r w:rsidR="005869F2" w:rsidRPr="00276EA6">
        <w:fldChar w:fldCharType="end"/>
      </w:r>
      <w:r w:rsidRPr="00276EA6">
        <w:t xml:space="preserve">. Likewise, </w:t>
      </w:r>
      <w:r w:rsidR="00000BCC">
        <w:t>younger adults</w:t>
      </w:r>
      <w:r w:rsidRPr="00276EA6">
        <w:t xml:space="preserve"> have the highest probabilities of childhood imprinting to H3N2, which is consistent with greater incidence of the opposite seasonal subtype, H1N1. </w:t>
      </w:r>
    </w:p>
    <w:p w14:paraId="7E540005" w14:textId="550480E5" w:rsidR="0030589E" w:rsidRPr="00276EA6" w:rsidRDefault="00000BCC" w:rsidP="00CB0303">
      <w:pPr>
        <w:shd w:val="clear" w:color="auto" w:fill="auto"/>
      </w:pPr>
      <w:r>
        <w:t xml:space="preserve">Here, we aim to test whether </w:t>
      </w:r>
      <w:r w:rsidR="00CB0303">
        <w:t xml:space="preserve">birth year-specific risk from seasonal influenza is primarily driven by broad imprinting to a specific HA group, or by narrower imprinting to a specific HA or </w:t>
      </w:r>
      <w:commentRangeStart w:id="114"/>
      <w:r w:rsidR="00CB0303">
        <w:t xml:space="preserve">NA </w:t>
      </w:r>
      <w:commentRangeEnd w:id="114"/>
      <w:r w:rsidR="00C4098A">
        <w:rPr>
          <w:rStyle w:val="CommentReference"/>
        </w:rPr>
        <w:commentReference w:id="114"/>
      </w:r>
      <w:r w:rsidR="00CB0303">
        <w:t>subtype</w:t>
      </w:r>
      <w:r w:rsidR="0030589E" w:rsidRPr="00276EA6">
        <w:t>. If HA subtype-level imprinting is the key driver, then childhood imprinting to H1</w:t>
      </w:r>
      <w:del w:id="115" w:author="James Lloyd-Smith" w:date="2019-05-03T14:53:00Z">
        <w:r w:rsidR="0030589E" w:rsidRPr="00276EA6" w:rsidDel="00C4098A">
          <w:delText>,</w:delText>
        </w:r>
      </w:del>
      <w:r w:rsidR="0030589E" w:rsidRPr="00276EA6">
        <w:t xml:space="preserve"> or to H3 </w:t>
      </w:r>
      <w:del w:id="116" w:author="James Lloyd-Smith" w:date="2019-05-03T14:54:00Z">
        <w:r w:rsidR="0030589E" w:rsidRPr="00276EA6" w:rsidDel="00C4098A">
          <w:delText xml:space="preserve">might </w:delText>
        </w:r>
      </w:del>
      <w:ins w:id="117" w:author="James Lloyd-Smith" w:date="2019-05-03T14:54:00Z">
        <w:r w:rsidR="00C4098A">
          <w:t>would</w:t>
        </w:r>
        <w:r w:rsidR="00C4098A" w:rsidRPr="00276EA6">
          <w:t xml:space="preserve"> </w:t>
        </w:r>
      </w:ins>
      <w:r w:rsidR="0030589E" w:rsidRPr="00276EA6">
        <w:t>provide lifelong protection against seasonal variants of the same HA subtype. Similarly, childhood imprinting might act strongly at the NA subtype level, providing lifelong protection specific to N1 or to N2 (</w:t>
      </w:r>
      <w:r w:rsidR="0030589E" w:rsidRPr="00276EA6">
        <w:rPr>
          <w:rStyle w:val="SubtitleChar"/>
        </w:rPr>
        <w:t>Fig.</w:t>
      </w:r>
      <w:r w:rsidR="0030589E" w:rsidRPr="00276EA6">
        <w:rPr>
          <w:b/>
          <w:i/>
        </w:rPr>
        <w:t xml:space="preserve"> </w:t>
      </w:r>
      <w:r w:rsidR="005869F2" w:rsidRPr="00276EA6">
        <w:rPr>
          <w:b/>
          <w:i/>
        </w:rPr>
        <w:t>1</w:t>
      </w:r>
      <w:r w:rsidR="005869F2" w:rsidRPr="00276EA6">
        <w:t>).</w:t>
      </w:r>
      <w:r w:rsidR="0030589E" w:rsidRPr="00276EA6">
        <w:t xml:space="preserve"> Alternatively, broad</w:t>
      </w:r>
      <w:commentRangeStart w:id="118"/>
      <w:del w:id="119" w:author="James Lloyd-Smith" w:date="2019-05-03T14:55:00Z">
        <w:r w:rsidR="0030589E" w:rsidRPr="00276EA6" w:rsidDel="00356284">
          <w:delText>,</w:delText>
        </w:r>
      </w:del>
      <w:commentRangeEnd w:id="118"/>
      <w:r w:rsidR="00356284">
        <w:rPr>
          <w:rStyle w:val="CommentReference"/>
        </w:rPr>
        <w:commentReference w:id="118"/>
      </w:r>
      <w:r w:rsidR="0030589E" w:rsidRPr="00276EA6">
        <w:t xml:space="preserve"> HA group-level imprinting might drive seasonal influenza cohort effects. Although the </w:t>
      </w:r>
      <w:commentRangeStart w:id="120"/>
      <w:commentRangeStart w:id="121"/>
      <w:del w:id="122" w:author="Katelyn Gostic" w:date="2019-05-06T12:37:00Z">
        <w:r w:rsidR="0030589E" w:rsidRPr="00276EA6" w:rsidDel="00E41BD2">
          <w:delText xml:space="preserve">antibodies </w:delText>
        </w:r>
      </w:del>
      <w:commentRangeEnd w:id="120"/>
      <w:ins w:id="123" w:author="Katelyn Gostic" w:date="2019-05-06T12:37:00Z">
        <w:r w:rsidR="00E41BD2">
          <w:t>B cell clones</w:t>
        </w:r>
        <w:r w:rsidR="00E41BD2" w:rsidRPr="00276EA6">
          <w:t xml:space="preserve"> </w:t>
        </w:r>
      </w:ins>
      <w:r w:rsidR="00984A6F">
        <w:rPr>
          <w:rStyle w:val="CommentReference"/>
        </w:rPr>
        <w:commentReference w:id="120"/>
      </w:r>
      <w:commentRangeEnd w:id="121"/>
      <w:r w:rsidR="008A2B54">
        <w:rPr>
          <w:rStyle w:val="CommentReference"/>
        </w:rPr>
        <w:commentReference w:id="121"/>
      </w:r>
      <w:r w:rsidR="0030589E" w:rsidRPr="00276EA6">
        <w:t xml:space="preserve">involved in group-level protection usually play a minimal role in immunity against </w:t>
      </w:r>
      <w:r w:rsidR="0030589E" w:rsidRPr="00276EA6">
        <w:lastRenderedPageBreak/>
        <w:t xml:space="preserve">familiar, seasonal influenza viruses, these </w:t>
      </w:r>
      <w:del w:id="124" w:author="Katelyn Gostic" w:date="2019-05-06T12:37:00Z">
        <w:r w:rsidR="0030589E" w:rsidRPr="00276EA6" w:rsidDel="00E41BD2">
          <w:delText xml:space="preserve">antibodies </w:delText>
        </w:r>
      </w:del>
      <w:ins w:id="125" w:author="Katelyn Gostic" w:date="2019-05-06T12:37:00Z">
        <w:r w:rsidR="00E41BD2">
          <w:t>broadly protective clones</w:t>
        </w:r>
        <w:r w:rsidR="00E41BD2" w:rsidRPr="00276EA6">
          <w:t xml:space="preserve"> </w:t>
        </w:r>
      </w:ins>
      <w:r w:rsidR="0030589E" w:rsidRPr="00276EA6">
        <w:t xml:space="preserve">can rise in frequency and play a strong role in immunity if the host lacks immune memory of </w:t>
      </w:r>
      <w:r w:rsidR="00A6279B" w:rsidRPr="00276EA6">
        <w:t xml:space="preserve">more </w:t>
      </w:r>
      <w:r w:rsidR="009B4937" w:rsidRPr="00276EA6">
        <w:t>variable</w:t>
      </w:r>
      <w:r w:rsidR="00A6279B" w:rsidRPr="00276EA6">
        <w:t>,</w:t>
      </w:r>
      <w:r w:rsidR="0030589E" w:rsidRPr="00276EA6">
        <w:t xml:space="preserve"> immunodominant epitopes </w:t>
      </w:r>
      <w:r w:rsidR="00A225FF" w:rsidRPr="00276EA6">
        <w:fldChar w:fldCharType="begin"/>
      </w:r>
      <w:ins w:id="126" w:author="Katelyn Gostic" w:date="2019-05-06T12:38:00Z">
        <w:r w:rsidR="00E41BD2">
          <w:instrText xml:space="preserve"> ADDIN ZOTERO_ITEM CSL_CITATION {"citationID":"b3R9HWGa","properties":{"formattedCitation":"(13\\uc0\\u8211{}15,21,22)","plainCitation":"(13–15,21,22)","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179,"uris":["http://zotero.org/groups/2313999/items/VJAT4EP9"],"uri":["http://zotero.org/groups/2313999/items/VJAT4EP9"],"itemData":{"id":1179,"type":"article-journal","title":"Pandemic H1N1 Influenza Infection and Vaccination in Humans Induces Cross-Protective Antibodies that Target the Hemagglutinin Stem","container-title":"Frontiers in Immunology","volume":"3","source":"PubMed Central","abstract":"Most monoclonal antibodies (mAbs) generated from humans infected or vaccinated with the 2009 pandemic H1N1 (pdmH1N1) influenza virus targeted the hemagglutinin (HA) stem. These anti-HA stem mAbs mostly used IGHV1-69 and bound readily to epitopes on the conventional seasonal influenza and pdmH1N1 vaccines. The anti-HA stem mAbs neutralized pdmH1N1, seasonal influenza H1N1 and avian H5N1 influenza viruses by inhibiting HA-mediated fusion of membranes and protected against and treated heterologous lethal infections in mice with H5N1 influenza virus. This demonstrated that therapeutic mAbs could be generated a few months after the new virus emerged. Human immunization with the pdmH1N1 vaccine induced circulating antibodies that when passively transferred, protected mice from lethal, heterologous H5N1 influenza infections. We observed that the dominant heterosubtypic antibody response against the HA stem correlated with the relative absence of memory B cells against the HA head of pdmH1N1, thus enabling the rare heterosubtypic memory B cells induced by seasonal influenza and specific for conserved sites on the HA stem to compete for T-cell help. These results support the notion that broadly protective antibodies against influenza would be induced by successive vaccination with conventional influenza vaccines based on subtypes of HA in viruses not circulating in humans.","URL":"https://www.ncbi.nlm.nih.gov/pmc/articles/PMC3347682/","DOI":"10.3389/fimmu.2012.00087","ISSN":"1664-3224","note":"PMID: 22586427\nPMCID: PMC3347682","journalAbbreviation":"Front Immunol","author":[{"family":"Thomson","given":"C. A."},{"family":"Wang","given":"Y."},{"family":"Jackson","given":"L. M."},{"family":"Olson","given":"M."},{"family":"Wang","given":"W."},{"family":"Liavonchanka","given":"A."},{"family":"Keleta","given":"L."},{"family":"Silva","given":"V."},{"family":"Diederich","given":"S."},{"family":"Jones","given":"R. B."},{"family":"Gubbay","given":"J."},{"family":"Pasick","given":"J."},{"family":"Petric","given":"M."},{"family":"Jean","given":"François"},{"family":"Allen","given":"V. G."},{"family":"Brown","given":"E. G."},{"family":"Rini","given":"J. M."},{"family":"Schrader","given":"J. W."}],"issued":{"date-parts":[["2012",5,8]]},"accessed":{"date-parts":[["2019",4,15]]}}},{"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instrText>
        </w:r>
      </w:ins>
      <w:del w:id="127" w:author="Katelyn Gostic" w:date="2019-05-06T12:38:00Z">
        <w:r w:rsidR="00467547" w:rsidRPr="00276EA6" w:rsidDel="00E41BD2">
          <w:delInstrText xml:space="preserve"> ADDIN ZOTERO_ITEM CSL_CITATION {"citationID":"QvVYCewS","properties":{"formattedCitation":"(13\\uc0\\u8211{}15,21)","plainCitation":"(13–15,21)","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179,"uris":["http://zotero.org/groups/2313999/items/VJAT4EP9"],"uri":["http://zotero.org/groups/2313999/items/VJAT4EP9"],"itemData":{"id":1179,"type":"article-journal","title":"Pandemic H1N1 Influenza Infection and Vaccination in Humans Induces Cross-Protective Antibodies that Target the Hemagglutinin Stem","container-title":"Frontiers in Immunology","volume":"3","source":"PubMed Central","abstract":"Most monoclonal antibodies (mAbs) generated from humans infected or vaccinated with the 2009 pandemic H1N1 (pdmH1N1) influenza virus targeted the hemagglutinin (HA) stem. These anti-HA stem mAbs mostly used IGHV1-69 and bound readily to epitopes on the conventional seasonal influenza and pdmH1N1 vaccines. The anti-HA stem mAbs neutralized pdmH1N1, seasonal influenza H1N1 and avian H5N1 influenza viruses by inhibiting HA-mediated fusion of membranes and protected against and treated heterologous lethal infections in mice with H5N1 influenza virus. This demonstrated that therapeutic mAbs could be generated a few months after the new virus emerged. Human immunization with the pdmH1N1 vaccine induced circulating antibodies that when passively transferred, protected mice from lethal, heterologous H5N1 influenza infections. We observed that the dominant heterosubtypic antibody response against the HA stem correlated with the relative absence of memory B cells against the HA head of pdmH1N1, thus enabling the rare heterosubtypic memory B cells induced by seasonal influenza and specific for conserved sites on the HA stem to compete for T-cell help. These results support the notion that broadly protective antibodies against influenza would be induced by successive vaccination with conventional influenza vaccines based on subtypes of HA in viruses not circulating in humans.","URL":"https://www.ncbi.nlm.nih.gov/pmc/articles/PMC3347682/","DOI":"10.3389/fimmu.2012.00087","ISSN":"1664-3224","note":"PMID: 22586427\nPMCID: PMC3347682","journalAbbreviation":"Front Immunol","author":[{"family":"Thomson","given":"C. A."},{"family":"Wang","given":"Y."},{"family":"Jackson","given":"L. M."},{"family":"Olson","given":"M."},{"family":"Wang","given":"W."},{"family":"Liavonchanka","given":"A."},{"family":"Keleta","given":"L."},{"family":"Silva","given":"V."},{"family":"Diederich","given":"S."},{"family":"Jones","given":"R. B."},{"family":"Gubbay","given":"J."},{"family":"Pasick","given":"J."},{"family":"Petric","given":"M."},{"family":"Jean","given":"François"},{"family":"Allen","given":"V. G."},{"family":"Brown","given":"E. G."},{"family":"Rini","given":"J. M."},{"family":"Schrader","given":"J. W."}],"issued":{"date-parts":[["2012",5,8]]},"accessed":{"date-parts":[["2019",4,15]]}}}],"schema":"https://github.com/citation-style-language/schema/raw/master/csl-citation.json"} </w:delInstrText>
        </w:r>
      </w:del>
      <w:r w:rsidR="00A225FF" w:rsidRPr="00276EA6">
        <w:fldChar w:fldCharType="separate"/>
      </w:r>
      <w:ins w:id="128" w:author="Katelyn Gostic" w:date="2019-05-06T12:38:00Z">
        <w:r w:rsidR="00E41BD2" w:rsidRPr="00E41BD2">
          <w:rPr>
            <w:color w:val="000000"/>
            <w:rPrChange w:id="129" w:author="Katelyn Gostic" w:date="2019-05-06T12:38:00Z">
              <w:rPr/>
            </w:rPrChange>
          </w:rPr>
          <w:t>(13–15,21,22)</w:t>
        </w:r>
      </w:ins>
      <w:del w:id="130" w:author="Katelyn Gostic" w:date="2019-05-06T12:38:00Z">
        <w:r w:rsidR="00467547" w:rsidRPr="00E41BD2" w:rsidDel="00E41BD2">
          <w:rPr>
            <w:color w:val="000000"/>
          </w:rPr>
          <w:delText>(13–15,21)</w:delText>
        </w:r>
      </w:del>
      <w:r w:rsidR="00A225FF" w:rsidRPr="00276EA6">
        <w:fldChar w:fldCharType="end"/>
      </w:r>
      <w:r w:rsidR="0030589E" w:rsidRPr="00276EA6">
        <w:t xml:space="preserve">. Thus, in theory, HA group-level immune memory may serve as a second line of defense against drifted seasonal strains, called in as backup to target conserved epitopes when narrow, first-line </w:t>
      </w:r>
      <w:commentRangeStart w:id="131"/>
      <w:del w:id="132" w:author="Katelyn Gostic" w:date="2019-05-06T12:38:00Z">
        <w:r w:rsidR="0030589E" w:rsidRPr="00276EA6" w:rsidDel="00E41BD2">
          <w:delText xml:space="preserve">antibodies </w:delText>
        </w:r>
      </w:del>
      <w:ins w:id="133" w:author="Katelyn Gostic" w:date="2019-05-06T12:38:00Z">
        <w:r w:rsidR="00E41BD2">
          <w:t>memory B cells</w:t>
        </w:r>
        <w:r w:rsidR="00E41BD2" w:rsidRPr="00276EA6">
          <w:t xml:space="preserve"> </w:t>
        </w:r>
      </w:ins>
      <w:r w:rsidR="0030589E" w:rsidRPr="00276EA6">
        <w:t>are unable to recognize</w:t>
      </w:r>
      <w:commentRangeEnd w:id="131"/>
      <w:r w:rsidR="00984A6F">
        <w:rPr>
          <w:rStyle w:val="CommentReference"/>
        </w:rPr>
        <w:commentReference w:id="131"/>
      </w:r>
      <w:r w:rsidR="0030589E" w:rsidRPr="00276EA6">
        <w:t xml:space="preserve"> their drifted, variable targets. If HA group</w:t>
      </w:r>
      <w:r w:rsidR="009B4937" w:rsidRPr="00276EA6">
        <w:t>-</w:t>
      </w:r>
      <w:r w:rsidR="0030589E" w:rsidRPr="00276EA6">
        <w:t xml:space="preserve">level imprinting </w:t>
      </w:r>
      <w:r w:rsidR="009B4937" w:rsidRPr="00276EA6">
        <w:t>strongly shapes</w:t>
      </w:r>
      <w:r w:rsidR="0030589E" w:rsidRPr="00276EA6">
        <w:t xml:space="preserve"> cohort effects, then cohorts imprinted to H1 or H2 (both group 1) should be protected against modern, seasonal H1N1, while only cohorts imprinted to H3 (group 2) would be protected against modern, seasonal H3N2 (</w:t>
      </w:r>
      <w:r w:rsidR="0030589E" w:rsidRPr="00276EA6">
        <w:rPr>
          <w:rStyle w:val="SubtitleChar"/>
        </w:rPr>
        <w:t>Fig.</w:t>
      </w:r>
      <w:r w:rsidR="005869F2" w:rsidRPr="00276EA6">
        <w:rPr>
          <w:rStyle w:val="SubtitleChar"/>
        </w:rPr>
        <w:t xml:space="preserve"> </w:t>
      </w:r>
      <w:commentRangeStart w:id="134"/>
      <w:r w:rsidR="005869F2" w:rsidRPr="00276EA6">
        <w:rPr>
          <w:rStyle w:val="SubtitleChar"/>
        </w:rPr>
        <w:t>1</w:t>
      </w:r>
      <w:commentRangeEnd w:id="134"/>
      <w:r w:rsidR="004C6DE0">
        <w:rPr>
          <w:rStyle w:val="CommentReference"/>
        </w:rPr>
        <w:commentReference w:id="134"/>
      </w:r>
      <w:ins w:id="135" w:author="Katelyn Gostic" w:date="2019-05-06T12:39:00Z">
        <w:r w:rsidR="00E41BD2">
          <w:rPr>
            <w:rStyle w:val="SubtitleChar"/>
          </w:rPr>
          <w:t>A-B</w:t>
        </w:r>
      </w:ins>
      <w:r w:rsidR="0030589E" w:rsidRPr="00276EA6">
        <w:t>).</w:t>
      </w:r>
      <w:r w:rsidR="009B4937" w:rsidRPr="00276EA6">
        <w:t xml:space="preserve"> </w:t>
      </w:r>
      <w:r w:rsidR="00AC7D23" w:rsidRPr="00276EA6">
        <w:t xml:space="preserve">Furthermore, because broadly protective influenza immunity is most often deployed against </w:t>
      </w:r>
      <w:del w:id="136" w:author="Katelyn Gostic" w:date="2019-05-06T12:39:00Z">
        <w:r w:rsidR="00AC7D23" w:rsidRPr="00276EA6" w:rsidDel="00E41BD2">
          <w:delText>antigenically novel strains</w:delText>
        </w:r>
      </w:del>
      <w:ins w:id="137" w:author="Katelyn Gostic" w:date="2019-05-06T12:39:00Z">
        <w:r w:rsidR="00E41BD2">
          <w:t>novel influenza subtypes (i.e. antigenic subtypes that have never previously circulated in humans)</w:t>
        </w:r>
      </w:ins>
      <w:r w:rsidR="00AC7D23" w:rsidRPr="00276EA6">
        <w:t>, whose conserved epitopes may provide the only recognizable immune targets, we predict that broad, group-level imprinting will show stronger impacts during the 2009 H1N1 pandemic than during normal, seasonal H1N1 circulation.</w:t>
      </w:r>
    </w:p>
    <w:p w14:paraId="7791C7E2" w14:textId="15372590" w:rsidR="0030589E" w:rsidRPr="00276EA6" w:rsidRDefault="009B4937" w:rsidP="00276EA6">
      <w:pPr>
        <w:shd w:val="clear" w:color="auto" w:fill="auto"/>
      </w:pPr>
      <w:r w:rsidRPr="00276EA6">
        <w:t>In addition to cohort effects from childhood imprinting, d</w:t>
      </w:r>
      <w:r w:rsidR="0030589E" w:rsidRPr="00276EA6">
        <w:t>ifferences in H1N1 and H3N2’s rates of antigenic drift</w:t>
      </w:r>
      <w:r w:rsidRPr="00276EA6">
        <w:t xml:space="preserve"> may also contribute to differences in subtype-specific age distribution</w:t>
      </w:r>
      <w:r w:rsidR="0030589E" w:rsidRPr="00276EA6">
        <w:t xml:space="preserve">. Subtype </w:t>
      </w:r>
      <w:commentRangeStart w:id="138"/>
      <w:del w:id="139" w:author="Katelyn Gostic" w:date="2019-05-06T12:39:00Z">
        <w:r w:rsidR="0030589E" w:rsidRPr="00276EA6" w:rsidDel="00E41BD2">
          <w:delText>H1N1 drifts more slowly than H3N2</w:delText>
        </w:r>
      </w:del>
      <w:ins w:id="140" w:author="Katelyn Gostic" w:date="2019-05-06T12:39:00Z">
        <w:r w:rsidR="00E41BD2">
          <w:t>H3N2 drifts slightly faster than H</w:t>
        </w:r>
      </w:ins>
      <w:ins w:id="141" w:author="Katelyn Gostic" w:date="2019-05-06T12:40:00Z">
        <w:r w:rsidR="00E41BD2">
          <w:t>1N1</w:t>
        </w:r>
      </w:ins>
      <w:r w:rsidR="0030589E" w:rsidRPr="00276EA6">
        <w:t>,</w:t>
      </w:r>
      <w:commentRangeEnd w:id="138"/>
      <w:r w:rsidR="009217E5">
        <w:rPr>
          <w:rStyle w:val="CommentReference"/>
        </w:rPr>
        <w:commentReference w:id="138"/>
      </w:r>
      <w:r w:rsidR="0030589E" w:rsidRPr="00276EA6">
        <w:t xml:space="preserve"> and as a result, H3N2 may be more able to cause infections in older, immunologically experienced cohorts, whereas H1N1 may </w:t>
      </w:r>
      <w:r w:rsidRPr="00276EA6">
        <w:t>be relatively restricted to incidence in immunologically naïve children</w:t>
      </w:r>
      <w:r w:rsidR="0030589E" w:rsidRPr="00276EA6">
        <w:t xml:space="preserve"> </w:t>
      </w:r>
      <w:r w:rsidR="00A66228" w:rsidRPr="00276EA6">
        <w:fldChar w:fldCharType="begin"/>
      </w:r>
      <w:ins w:id="142" w:author="Katelyn Gostic" w:date="2019-05-06T12:38:00Z">
        <w:r w:rsidR="00E41BD2">
          <w:instrText xml:space="preserve"> ADDIN ZOTERO_ITEM CSL_CITATION {"citationID":"jeqedPOs","properties":{"formattedCitation":"(23)","plainCitation":"(23)","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ins>
      <w:del w:id="143" w:author="Katelyn Gostic" w:date="2019-05-06T12:38:00Z">
        <w:r w:rsidR="00467547" w:rsidRPr="00276EA6" w:rsidDel="00E41BD2">
          <w:delInstrText xml:space="preserve"> ADDIN ZOTERO_ITEM CSL_CITATION {"citationID":"jeqedPOs","properties":{"formattedCitation":"(22)","plainCitation":"(22)","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delInstrText>
        </w:r>
      </w:del>
      <w:r w:rsidR="00A66228" w:rsidRPr="00276EA6">
        <w:fldChar w:fldCharType="separate"/>
      </w:r>
      <w:ins w:id="144" w:author="Katelyn Gostic" w:date="2019-05-06T12:38:00Z">
        <w:r w:rsidR="00E41BD2">
          <w:rPr>
            <w:noProof/>
          </w:rPr>
          <w:t>(23)</w:t>
        </w:r>
      </w:ins>
      <w:del w:id="145" w:author="Katelyn Gostic" w:date="2019-05-06T12:38:00Z">
        <w:r w:rsidR="00467547" w:rsidRPr="00E41BD2" w:rsidDel="00E41BD2">
          <w:rPr>
            <w:noProof/>
          </w:rPr>
          <w:delText>(22)</w:delText>
        </w:r>
      </w:del>
      <w:r w:rsidR="00A66228" w:rsidRPr="00276EA6">
        <w:fldChar w:fldCharType="end"/>
      </w:r>
      <w:r w:rsidR="005869F2" w:rsidRPr="00276EA6">
        <w:t>.</w:t>
      </w:r>
    </w:p>
    <w:p w14:paraId="3549F1C7" w14:textId="5030B3ED" w:rsidR="00CF59BD" w:rsidRPr="00276EA6" w:rsidRDefault="009B4937" w:rsidP="00276EA6">
      <w:pPr>
        <w:shd w:val="clear" w:color="auto" w:fill="auto"/>
      </w:pPr>
      <w:r w:rsidRPr="00276EA6">
        <w:t xml:space="preserve">Using two large data sets on seasonal influenza incidence, which together represent </w:t>
      </w:r>
      <w:r w:rsidR="00CF59BD" w:rsidRPr="00276EA6">
        <w:t>22,041 confirmed influenza A cases across 18 years and 15 countries</w:t>
      </w:r>
      <w:r w:rsidRPr="00276EA6">
        <w:t xml:space="preserve">, we tested whether observed differences in age distribution of H1N1 and H3N2 cases are primarily driven by cohort effects from childhood imprinting, or by other factors. </w:t>
      </w:r>
      <w:del w:id="146" w:author="Katelyn Gostic" w:date="2019-05-06T12:40:00Z">
        <w:r w:rsidRPr="00276EA6" w:rsidDel="00E41BD2">
          <w:delText xml:space="preserve">We compared age distributions of infection caused by H1N1 and H3N2, and confirmed that subtype-specific differences in risk are </w:delText>
        </w:r>
        <w:r w:rsidR="00B15E4C" w:rsidRPr="00276EA6" w:rsidDel="00E41BD2">
          <w:delText>consistent with previously observed patterns, and with histories of childhood imprinting</w:delText>
        </w:r>
        <w:r w:rsidRPr="00276EA6" w:rsidDel="00E41BD2">
          <w:delText xml:space="preserve">. </w:delText>
        </w:r>
      </w:del>
      <w:r w:rsidRPr="00276EA6">
        <w:t xml:space="preserve">To test whether HA group-level imprinting, HA subtype-level imprinting, NA subtype-level imprinting or no effect of imprinting was most consistent with observed patterns, we developed a suite of models, fitted models to data using maximum likelihood, and performed model selection using AIC. Additionally, to test whether differences in H1N1 and H3N2’s rates of antigenic advance </w:t>
      </w:r>
      <w:r w:rsidR="00B15E4C" w:rsidRPr="00276EA6">
        <w:t>were</w:t>
      </w:r>
      <w:r w:rsidRPr="00276EA6">
        <w:t xml:space="preserve"> a dominant driver of observed subtype-specific differences in age distribution, we analyzed </w:t>
      </w:r>
      <w:r w:rsidRPr="00276EA6">
        <w:lastRenderedPageBreak/>
        <w:t xml:space="preserve">the relationships between the </w:t>
      </w:r>
      <w:r w:rsidR="00BB5BA8" w:rsidRPr="00276EA6">
        <w:t xml:space="preserve">annual </w:t>
      </w:r>
      <w:r w:rsidRPr="00276EA6">
        <w:t xml:space="preserve">magnitude of antigenic advance, and </w:t>
      </w:r>
      <w:r w:rsidR="00B15E4C" w:rsidRPr="00276EA6">
        <w:t xml:space="preserve">season-specific </w:t>
      </w:r>
      <w:r w:rsidR="00CB0303">
        <w:t>age distributions of infection</w:t>
      </w:r>
      <w:r w:rsidR="00B15E4C" w:rsidRPr="00276EA6">
        <w:t>.</w:t>
      </w:r>
    </w:p>
    <w:p w14:paraId="03CD9E98" w14:textId="77777777" w:rsidR="00CB0303" w:rsidRDefault="00CB0303" w:rsidP="00276EA6">
      <w:pPr>
        <w:pStyle w:val="Heading1"/>
        <w:shd w:val="clear" w:color="auto" w:fill="auto"/>
      </w:pPr>
    </w:p>
    <w:p w14:paraId="634BB341" w14:textId="6A9C2894" w:rsidR="00AF6BE1" w:rsidRPr="00276EA6" w:rsidRDefault="00AF6BE1" w:rsidP="00276EA6">
      <w:pPr>
        <w:pStyle w:val="Heading1"/>
        <w:shd w:val="clear" w:color="auto" w:fill="auto"/>
      </w:pPr>
      <w:commentRangeStart w:id="147"/>
      <w:r w:rsidRPr="00276EA6">
        <w:t>The Data</w:t>
      </w:r>
      <w:commentRangeEnd w:id="147"/>
      <w:r w:rsidR="00923C67">
        <w:rPr>
          <w:rStyle w:val="CommentReference"/>
          <w:b w:val="0"/>
        </w:rPr>
        <w:commentReference w:id="147"/>
      </w:r>
    </w:p>
    <w:p w14:paraId="761DC79D" w14:textId="695E8A67" w:rsidR="00AF6BE1" w:rsidRPr="00276EA6" w:rsidRDefault="00AF6BE1" w:rsidP="00276EA6">
      <w:pPr>
        <w:shd w:val="clear" w:color="auto" w:fill="auto"/>
      </w:pPr>
      <w:r w:rsidRPr="00276EA6">
        <w:t xml:space="preserve">We analyzed two large epidemiological data sets. The first was provided by the Arizona Dept. of Health Services (AZDHS), and contained 18,812 H1N1 and H3N2 cases, confirmed using a combination of rapid tests, serology and PCR, per established department protocols </w:t>
      </w:r>
      <w:r w:rsidRPr="00276EA6">
        <w:fldChar w:fldCharType="begin"/>
      </w:r>
      <w:ins w:id="148" w:author="Katelyn Gostic" w:date="2019-05-06T12:38:00Z">
        <w:r w:rsidR="00E41BD2">
          <w:instrText xml:space="preserve"> ADDIN ZOTERO_ITEM CSL_CITATION {"citationID":"OBSs1nfU","properties":{"formattedCitation":"(24)","plainCitation":"(24)","noteIndex":0},"citationItems":[{"id":1081,"uris":["http://zotero.org/groups/2313999/items/7S7DV4A3"],"uri":["http://zotero.org/groups/2313999/items/7S7DV4A3"],"itemData":{"id":1081,"type":"article","title":"Case Definitions for Communicable Morbidities","URL":"https://www.azdhs.gov/documents/preparedness/epidemiology-disease-control/disease-investigation-resources/case-definitions.pdf","author":[{"literal":"Arizona Department of Health Services"}],"issued":{"date-parts":[["2019"]]}}}],"schema":"https://github.com/citation-style-language/schema/raw/master/csl-citation.json"} </w:instrText>
        </w:r>
      </w:ins>
      <w:del w:id="149" w:author="Katelyn Gostic" w:date="2019-05-06T12:38:00Z">
        <w:r w:rsidR="00467547" w:rsidRPr="00276EA6" w:rsidDel="00E41BD2">
          <w:delInstrText xml:space="preserve"> ADDIN ZOTERO_ITEM CSL_CITATION {"citationID":"OBSs1nfU","properties":{"formattedCitation":"(23)","plainCitation":"(23)","noteIndex":0},"citationItems":[{"id":1081,"uris":["http://zotero.org/groups/2313999/items/7S7DV4A3"],"uri":["http://zotero.org/groups/2313999/items/7S7DV4A3"],"itemData":{"id":1081,"type":"article","title":"Case Definitions for Communicable Morbidities","URL":"https://www.azdhs.gov/documents/preparedness/epidemiology-disease-control/disease-investigation-resources/case-definitions.pdf","author":[{"literal":"Arizona Department of Health Services"}],"issued":{"date-parts":[["2019"]]}}}],"schema":"https://github.com/citation-style-language/schema/raw/master/csl-citation.json"} </w:delInstrText>
        </w:r>
      </w:del>
      <w:r w:rsidRPr="00276EA6">
        <w:fldChar w:fldCharType="separate"/>
      </w:r>
      <w:ins w:id="150" w:author="Katelyn Gostic" w:date="2019-05-06T12:38:00Z">
        <w:r w:rsidR="00E41BD2">
          <w:rPr>
            <w:noProof/>
          </w:rPr>
          <w:t>(24)</w:t>
        </w:r>
      </w:ins>
      <w:del w:id="151" w:author="Katelyn Gostic" w:date="2019-05-06T12:38:00Z">
        <w:r w:rsidR="00467547" w:rsidRPr="00E41BD2" w:rsidDel="00E41BD2">
          <w:rPr>
            <w:noProof/>
          </w:rPr>
          <w:delText>(23)</w:delText>
        </w:r>
      </w:del>
      <w:r w:rsidRPr="00276EA6">
        <w:fldChar w:fldCharType="end"/>
      </w:r>
      <w:r w:rsidRPr="00276EA6">
        <w:t xml:space="preserve">. Cases were observed across 22 years of influenza surveillance, from the 1993-1994 influenza season through the 2014-2015 season, </w:t>
      </w:r>
      <w:r w:rsidR="00F80CC0" w:rsidRPr="00276EA6">
        <w:t>but</w:t>
      </w:r>
      <w:r w:rsidRPr="00276EA6">
        <w:t xml:space="preserve"> </w:t>
      </w:r>
      <w:r w:rsidR="00F80CC0" w:rsidRPr="00276EA6">
        <w:t>within-season sample sizes increased dramatically during and after the 2009 pandemic</w:t>
      </w:r>
      <w:del w:id="152" w:author="Katelyn Gostic" w:date="2019-05-06T12:41:00Z">
        <w:r w:rsidR="00F80CC0" w:rsidRPr="00276EA6" w:rsidDel="008E7BD1">
          <w:delText>, which precipitated increases in sampling efficiency</w:delText>
        </w:r>
      </w:del>
      <w:r w:rsidRPr="00276EA6">
        <w:t xml:space="preserve"> (</w:t>
      </w:r>
      <w:r w:rsidRPr="002D7D40">
        <w:rPr>
          <w:rStyle w:val="SubtitleChar"/>
        </w:rPr>
        <w:t>Table 1</w:t>
      </w:r>
      <w:r w:rsidRPr="00276EA6">
        <w:t xml:space="preserve">). Per epidemiological standards, </w:t>
      </w:r>
      <w:r w:rsidR="00B15E4C" w:rsidRPr="00276EA6">
        <w:t>the Arizona influenza season</w:t>
      </w:r>
      <w:r w:rsidRPr="00276EA6">
        <w:t xml:space="preserve"> was defined as beginning in epidemiological week 40 (around early October) and ending in week 39 of the following year. </w:t>
      </w:r>
    </w:p>
    <w:p w14:paraId="6F7FCC51" w14:textId="14E87F81" w:rsidR="00AF6BE1" w:rsidRPr="00276EA6" w:rsidRDefault="00AF6BE1" w:rsidP="00276EA6">
      <w:pPr>
        <w:shd w:val="clear" w:color="auto" w:fill="auto"/>
      </w:pPr>
      <w:r w:rsidRPr="00276EA6">
        <w:t xml:space="preserve">A second data set provided by the INSIGHT outpatient study </w:t>
      </w:r>
      <w:r w:rsidR="00D157B3" w:rsidRPr="00276EA6">
        <w:t xml:space="preserve">(http://insight.ccbr.umn.edu/) </w:t>
      </w:r>
      <w:r w:rsidRPr="00276EA6">
        <w:t xml:space="preserve">contained </w:t>
      </w:r>
      <w:r w:rsidR="00D157B3" w:rsidRPr="00276EA6">
        <w:t xml:space="preserve">3,612 </w:t>
      </w:r>
      <w:r w:rsidRPr="00276EA6">
        <w:t>PCR-confirmed H1N1 and H3N2 cases, observed across 16 countries between 2009 and 2016</w:t>
      </w:r>
      <w:r w:rsidR="002D7D40">
        <w:t xml:space="preserve"> (</w:t>
      </w:r>
      <w:r w:rsidR="002D7D40" w:rsidRPr="002D7D40">
        <w:rPr>
          <w:rStyle w:val="SubtitleChar"/>
        </w:rPr>
        <w:t>Table 2</w:t>
      </w:r>
      <w:r w:rsidR="002D7D40">
        <w:t>)</w:t>
      </w:r>
      <w:r w:rsidRPr="00276EA6">
        <w:t xml:space="preserve">. The INSIGHT data contained information not available in the AZDHS data, including the age distribution of cases that tested negative for influenza, and three binary </w:t>
      </w:r>
      <w:r w:rsidR="00B15E4C" w:rsidRPr="00276EA6">
        <w:t>medical</w:t>
      </w:r>
      <w:r w:rsidRPr="00276EA6">
        <w:t xml:space="preserve"> history</w:t>
      </w:r>
      <w:r w:rsidR="00B15E4C" w:rsidRPr="00276EA6">
        <w:t xml:space="preserve"> variables</w:t>
      </w:r>
      <w:r w:rsidRPr="00276EA6">
        <w:t xml:space="preserve">: antiviral treatment used, presence of any underlying conditions, and recent influenza vaccination. </w:t>
      </w:r>
      <w:commentRangeStart w:id="153"/>
      <w:r w:rsidRPr="00276EA6">
        <w:t>Note</w:t>
      </w:r>
      <w:r w:rsidR="00B15E4C" w:rsidRPr="00276EA6">
        <w:t xml:space="preserve"> that </w:t>
      </w:r>
      <w:r w:rsidRPr="00276EA6">
        <w:t>we use the non-specific term “recent influenza vaccination” because some study sites recorded whether patients had been vaccinated in the past 6 months, and others recorded whether patients had been vaccinated in the past 12 months.</w:t>
      </w:r>
      <w:commentRangeEnd w:id="153"/>
      <w:r w:rsidR="00D157B3" w:rsidRPr="00276EA6">
        <w:rPr>
          <w:rStyle w:val="CommentReference"/>
        </w:rPr>
        <w:commentReference w:id="153"/>
      </w:r>
      <w:r w:rsidRPr="00276EA6">
        <w:t xml:space="preserve"> </w:t>
      </w:r>
      <w:commentRangeStart w:id="154"/>
      <w:commentRangeStart w:id="155"/>
      <w:r w:rsidRPr="00276EA6">
        <w:t xml:space="preserve">To facilitate comparison between data sets, we defined INSIGHT cases enrolled </w:t>
      </w:r>
      <w:r w:rsidR="00B15E4C" w:rsidRPr="00276EA6">
        <w:t>from</w:t>
      </w:r>
      <w:r w:rsidRPr="00276EA6">
        <w:t xml:space="preserve"> Oct-May as part of the Northern Hemisphere influenza season, and cases enrolled </w:t>
      </w:r>
      <w:r w:rsidR="00B15E4C" w:rsidRPr="00276EA6">
        <w:t>from</w:t>
      </w:r>
      <w:r w:rsidRPr="00276EA6">
        <w:t xml:space="preserve"> June-Sept as part of the Southern Hemisphere season. </w:t>
      </w:r>
      <w:r w:rsidR="00B15E4C" w:rsidRPr="00276EA6">
        <w:t>These definitions were used to facilitate comparison between data sets. O</w:t>
      </w:r>
      <w:r w:rsidRPr="00276EA6">
        <w:t>ctober 1 roughly aligns with the week 40 N</w:t>
      </w:r>
      <w:r w:rsidR="00D83A50">
        <w:t xml:space="preserve">orthern </w:t>
      </w:r>
      <w:r w:rsidRPr="00276EA6">
        <w:t>H</w:t>
      </w:r>
      <w:r w:rsidR="00D83A50">
        <w:t>emisphere</w:t>
      </w:r>
      <w:r w:rsidRPr="00276EA6">
        <w:t xml:space="preserve"> season start date used in the Arizona data set.</w:t>
      </w:r>
      <w:commentRangeEnd w:id="154"/>
      <w:r w:rsidR="00CB0303">
        <w:rPr>
          <w:rStyle w:val="CommentReference"/>
        </w:rPr>
        <w:commentReference w:id="154"/>
      </w:r>
      <w:commentRangeEnd w:id="155"/>
      <w:r w:rsidR="0091293E">
        <w:rPr>
          <w:rStyle w:val="CommentReference"/>
        </w:rPr>
        <w:commentReference w:id="155"/>
      </w:r>
    </w:p>
    <w:p w14:paraId="0D9F210B" w14:textId="77777777" w:rsidR="008E7BD1" w:rsidRDefault="008E7BD1" w:rsidP="00276EA6">
      <w:pPr>
        <w:pStyle w:val="Heading3"/>
        <w:shd w:val="clear" w:color="auto" w:fill="auto"/>
        <w:rPr>
          <w:ins w:id="156" w:author="Katelyn Gostic" w:date="2019-05-06T12:42:00Z"/>
        </w:rPr>
      </w:pPr>
    </w:p>
    <w:p w14:paraId="03AF049C" w14:textId="77777777" w:rsidR="008E7BD1" w:rsidRDefault="008E7BD1" w:rsidP="00276EA6">
      <w:pPr>
        <w:pStyle w:val="Heading3"/>
        <w:shd w:val="clear" w:color="auto" w:fill="auto"/>
        <w:rPr>
          <w:ins w:id="157" w:author="Katelyn Gostic" w:date="2019-05-06T12:42:00Z"/>
        </w:rPr>
      </w:pPr>
    </w:p>
    <w:p w14:paraId="428B27B7" w14:textId="798879A1" w:rsidR="009555CB" w:rsidRPr="00276EA6" w:rsidRDefault="009555CB" w:rsidP="00276EA6">
      <w:pPr>
        <w:pStyle w:val="Heading3"/>
        <w:shd w:val="clear" w:color="auto" w:fill="auto"/>
      </w:pPr>
      <w:r w:rsidRPr="00276EA6">
        <w:lastRenderedPageBreak/>
        <w:t>Differences between datasets</w:t>
      </w:r>
    </w:p>
    <w:p w14:paraId="0990A668" w14:textId="6D63E709" w:rsidR="00D157B3" w:rsidRPr="00276EA6" w:rsidRDefault="00D157B3" w:rsidP="00276EA6">
      <w:pPr>
        <w:shd w:val="clear" w:color="auto" w:fill="auto"/>
      </w:pPr>
      <w:r w:rsidRPr="00276EA6">
        <w:t>The INSIGHT data</w:t>
      </w:r>
      <w:r w:rsidR="009555CB" w:rsidRPr="00276EA6">
        <w:t xml:space="preserve">set was </w:t>
      </w:r>
      <w:proofErr w:type="gramStart"/>
      <w:r w:rsidR="009555CB" w:rsidRPr="00276EA6">
        <w:t>smaller</w:t>
      </w:r>
      <w:r w:rsidRPr="00276EA6">
        <w:t xml:space="preserve">, </w:t>
      </w:r>
      <w:r w:rsidR="009555CB" w:rsidRPr="00276EA6">
        <w:t>and</w:t>
      </w:r>
      <w:proofErr w:type="gramEnd"/>
      <w:r w:rsidR="009555CB" w:rsidRPr="00276EA6">
        <w:t xml:space="preserve"> </w:t>
      </w:r>
      <w:r w:rsidRPr="00276EA6">
        <w:t>sampled across a shorter period of time</w:t>
      </w:r>
      <w:r w:rsidR="009555CB" w:rsidRPr="00276EA6">
        <w:t xml:space="preserve"> than the AZDHS data. The INSIGHT data also excluded children under age 18, and enrolled relatively few </w:t>
      </w:r>
      <w:r w:rsidR="00F80CC0" w:rsidRPr="00276EA6">
        <w:t xml:space="preserve">elderly and young adult </w:t>
      </w:r>
      <w:r w:rsidR="00DB642D">
        <w:t>subjects, whereas the AZDHS data contained cases large numbers of cases at the extremes of age</w:t>
      </w:r>
      <w:r w:rsidR="00871899">
        <w:t>, including in children</w:t>
      </w:r>
      <w:r w:rsidR="00DB642D">
        <w:t xml:space="preserve"> </w:t>
      </w:r>
      <w:r w:rsidR="009555CB" w:rsidRPr="00276EA6">
        <w:t>(</w:t>
      </w:r>
      <w:r w:rsidR="009555CB" w:rsidRPr="0010345F">
        <w:rPr>
          <w:rStyle w:val="SubtitleChar"/>
        </w:rPr>
        <w:t>Fig. S</w:t>
      </w:r>
      <w:r w:rsidR="0010345F" w:rsidRPr="0010345F">
        <w:rPr>
          <w:rStyle w:val="SubtitleChar"/>
        </w:rPr>
        <w:t>1</w:t>
      </w:r>
      <w:r w:rsidR="009555CB" w:rsidRPr="00276EA6">
        <w:t xml:space="preserve">). </w:t>
      </w:r>
      <w:r w:rsidR="00871899">
        <w:t>T</w:t>
      </w:r>
      <w:r w:rsidR="009555CB" w:rsidRPr="00276EA6">
        <w:t>he INSIGHT data sampled a greater geographic range, contained denominator data on the age distribution of all tested cases, and contained details on patient medical history that were not available in the AZDHS data.</w:t>
      </w:r>
    </w:p>
    <w:p w14:paraId="4C9B098A" w14:textId="77777777" w:rsidR="009555CB" w:rsidRPr="00276EA6" w:rsidRDefault="009555CB" w:rsidP="00276EA6">
      <w:pPr>
        <w:shd w:val="clear" w:color="auto" w:fill="auto"/>
      </w:pPr>
    </w:p>
    <w:p w14:paraId="3F7FF922" w14:textId="6053CA9C" w:rsidR="00622512" w:rsidRPr="00276EA6" w:rsidRDefault="00622512" w:rsidP="00276EA6">
      <w:pPr>
        <w:pStyle w:val="Heading1"/>
        <w:shd w:val="clear" w:color="auto" w:fill="auto"/>
      </w:pPr>
      <w:r w:rsidRPr="00276EA6">
        <w:t>The Model</w:t>
      </w:r>
    </w:p>
    <w:p w14:paraId="7DD0F61B" w14:textId="77777777" w:rsidR="00AF6BE1" w:rsidRPr="00276EA6" w:rsidRDefault="00AF6BE1" w:rsidP="00276EA6">
      <w:pPr>
        <w:pStyle w:val="Heading2"/>
        <w:shd w:val="clear" w:color="auto" w:fill="auto"/>
      </w:pPr>
      <w:r w:rsidRPr="00276EA6">
        <w:t>Reconstructed imprinting patterns</w:t>
      </w:r>
    </w:p>
    <w:p w14:paraId="1404CC17" w14:textId="4745DD69" w:rsidR="00C9194E" w:rsidRPr="00276EA6" w:rsidRDefault="00C9194E" w:rsidP="00276EA6">
      <w:pPr>
        <w:shd w:val="clear" w:color="auto" w:fill="auto"/>
      </w:pPr>
      <w:r w:rsidRPr="00276EA6">
        <w:t>Reconstructed, birth year-specific probabilities of imprinting mirror the timeline of influenza circulation in humans (</w:t>
      </w:r>
      <w:r w:rsidRPr="00276EA6">
        <w:rPr>
          <w:rStyle w:val="SubtitleChar"/>
        </w:rPr>
        <w:t>Fig. 1A</w:t>
      </w:r>
      <w:r w:rsidRPr="00276EA6">
        <w:t xml:space="preserve">). </w:t>
      </w:r>
      <w:del w:id="158" w:author="Katelyn Gostic" w:date="2019-05-06T12:47:00Z">
        <w:r w:rsidRPr="00276EA6" w:rsidDel="008E7BD1">
          <w:delText>Older cohorts</w:delText>
        </w:r>
      </w:del>
      <w:ins w:id="159" w:author="Katelyn Gostic" w:date="2019-05-06T12:47:00Z">
        <w:r w:rsidR="008E7BD1">
          <w:t>Most individuals</w:t>
        </w:r>
      </w:ins>
      <w:r w:rsidRPr="00276EA6">
        <w:t xml:space="preserve"> born between pandemics in 1918 and 1957 imprinted to H1N1, and middle-aged cohorts born between pandemics in 1957 and 1968</w:t>
      </w:r>
      <w:ins w:id="160" w:author="Katelyn Gostic" w:date="2019-05-06T12:48:00Z">
        <w:r w:rsidR="008E7BD1">
          <w:t xml:space="preserve"> almost all</w:t>
        </w:r>
      </w:ins>
      <w:r w:rsidRPr="00276EA6">
        <w:t xml:space="preserve"> imprinted to H2N2</w:t>
      </w:r>
      <w:ins w:id="161" w:author="Katelyn Gostic" w:date="2019-05-06T12:43:00Z">
        <w:r w:rsidR="008E7BD1">
          <w:t xml:space="preserve"> (note that </w:t>
        </w:r>
      </w:ins>
      <w:ins w:id="162" w:author="Katelyn Gostic" w:date="2019-05-06T12:48:00Z">
        <w:r w:rsidR="008E7BD1">
          <w:t xml:space="preserve">because the first influenza exposure may occur after the first year of life, </w:t>
        </w:r>
      </w:ins>
      <w:ins w:id="163" w:author="Katelyn Gostic" w:date="2019-05-06T12:49:00Z">
        <w:r w:rsidR="008E7BD1">
          <w:t>individuals born in the years leading up to a pandemic have some probability of imprinting to the new pandemic subtype)</w:t>
        </w:r>
      </w:ins>
      <w:commentRangeStart w:id="164"/>
      <w:r w:rsidRPr="00276EA6">
        <w:t>.</w:t>
      </w:r>
      <w:commentRangeEnd w:id="164"/>
      <w:r w:rsidR="00CD3039">
        <w:rPr>
          <w:rStyle w:val="CommentReference"/>
        </w:rPr>
        <w:commentReference w:id="164"/>
      </w:r>
      <w:r w:rsidRPr="00276EA6">
        <w:t xml:space="preserve"> Ever since its emergence in 1968, H3N2 has dominated seasonal circulation in humans, and caused the majority of imprinting in younger cohorts. However, H1N1 has also caused some seasonal circulation since 1977, and thus a fraction of post-1977 cohorts are imprinted to H1N1.</w:t>
      </w:r>
    </w:p>
    <w:p w14:paraId="38942C05" w14:textId="465546CA" w:rsidR="00C9194E" w:rsidRPr="00276EA6" w:rsidRDefault="00B15E4C" w:rsidP="00276EA6">
      <w:pPr>
        <w:shd w:val="clear" w:color="auto" w:fill="auto"/>
      </w:pPr>
      <w:r w:rsidRPr="00276EA6">
        <w:t xml:space="preserve">We reconstructed birth year-specific probabilities of imprinting to H1N1, H2N2 and H3N2 using methods described previously </w:t>
      </w:r>
      <w:r w:rsidRPr="00276EA6">
        <w:fldChar w:fldCharType="begin"/>
      </w:r>
      <w:r w:rsidRPr="00276EA6">
        <w:instrText xml:space="preserve"> ADDIN ZOTERO_ITEM CSL_CITATION {"citationID":"G2PgsrC8","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276EA6">
        <w:fldChar w:fldCharType="separate"/>
      </w:r>
      <w:r w:rsidRPr="00276EA6">
        <w:rPr>
          <w:noProof/>
        </w:rPr>
        <w:t>(12)</w:t>
      </w:r>
      <w:r w:rsidRPr="00276EA6">
        <w:fldChar w:fldCharType="end"/>
      </w:r>
      <w:r w:rsidRPr="00276EA6">
        <w:t xml:space="preserve">. </w:t>
      </w:r>
      <w:r w:rsidR="00C9194E" w:rsidRPr="00276EA6">
        <w:t xml:space="preserve">We repeated reconstructions for every country and year of case observation in the data. Country-specific reconstructions differed only in the virological surveillance data used to estimate the fraction of seasonal influenza cases caused by H1N1 or H3N2 in recent decades, and year-specific reconstructions differed only in the birth years that remained young enough (ages 0-12) to have </w:t>
      </w:r>
      <w:del w:id="165" w:author="James Lloyd-Smith" w:date="2019-05-03T16:38:00Z">
        <w:r w:rsidR="00D157B3" w:rsidRPr="00276EA6" w:rsidDel="008A5EA6">
          <w:delText xml:space="preserve">some </w:delText>
        </w:r>
      </w:del>
      <w:ins w:id="166" w:author="James Lloyd-Smith" w:date="2019-05-03T16:38:00Z">
        <w:r w:rsidR="008A5EA6">
          <w:t xml:space="preserve">a </w:t>
        </w:r>
        <w:r w:rsidR="00A44D3D">
          <w:t>non-negligible</w:t>
        </w:r>
        <w:r w:rsidR="008A5EA6" w:rsidRPr="00276EA6">
          <w:t xml:space="preserve"> </w:t>
        </w:r>
      </w:ins>
      <w:r w:rsidR="00D157B3" w:rsidRPr="00276EA6">
        <w:t>probability of not yet having imprinted</w:t>
      </w:r>
      <w:r w:rsidR="00C9194E" w:rsidRPr="00276EA6">
        <w:t xml:space="preserve">. </w:t>
      </w:r>
      <w:r w:rsidR="00C9194E" w:rsidRPr="000B1313">
        <w:t>Code to perform reconstructions is available at</w:t>
      </w:r>
      <w:r w:rsidR="000B1313" w:rsidRPr="000B1313">
        <w:t xml:space="preserve"> </w:t>
      </w:r>
      <w:r w:rsidR="000B1313" w:rsidRPr="000B1313">
        <w:rPr>
          <w:highlight w:val="yellow"/>
        </w:rPr>
        <w:t>%%DOI HERE%%</w:t>
      </w:r>
      <w:r w:rsidR="00C9194E" w:rsidRPr="000B1313">
        <w:rPr>
          <w:highlight w:val="yellow"/>
        </w:rPr>
        <w:t>.</w:t>
      </w:r>
    </w:p>
    <w:p w14:paraId="0DD30827" w14:textId="77777777" w:rsidR="00AF6BE1" w:rsidRPr="00276EA6" w:rsidRDefault="00AF6BE1" w:rsidP="00276EA6">
      <w:pPr>
        <w:shd w:val="clear" w:color="auto" w:fill="auto"/>
      </w:pPr>
    </w:p>
    <w:p w14:paraId="73EC7211" w14:textId="77777777" w:rsidR="00AF6BE1" w:rsidRPr="00276EA6" w:rsidRDefault="00AF6BE1" w:rsidP="00276EA6">
      <w:pPr>
        <w:pStyle w:val="Heading2"/>
        <w:shd w:val="clear" w:color="auto" w:fill="auto"/>
      </w:pPr>
      <w:r w:rsidRPr="00276EA6">
        <w:t>Expected age distributions under alternate imprinting models</w:t>
      </w:r>
    </w:p>
    <w:p w14:paraId="50E0F554" w14:textId="3BB25E7A" w:rsidR="00AF6BE1" w:rsidRPr="00276EA6" w:rsidRDefault="00AF6BE1" w:rsidP="00276EA6">
      <w:pPr>
        <w:shd w:val="clear" w:color="auto" w:fill="auto"/>
        <w:rPr>
          <w:color w:val="000000" w:themeColor="text1"/>
        </w:rPr>
      </w:pPr>
      <w:r w:rsidRPr="00276EA6">
        <w:t>All tested models assumed childhood imprinting to H1N1 would protect against modern, seasonal H1N1, and that childhood imprinting to H3N2 would protect against modern, seasonal H3N2</w:t>
      </w:r>
      <w:ins w:id="167" w:author="James Lloyd-Smith" w:date="2019-05-03T16:39:00Z">
        <w:r w:rsidR="00470AC4">
          <w:t xml:space="preserve"> </w:t>
        </w:r>
        <w:r w:rsidR="00470AC4" w:rsidRPr="00276EA6">
          <w:rPr>
            <w:color w:val="000000" w:themeColor="text1"/>
          </w:rPr>
          <w:t>(</w:t>
        </w:r>
        <w:r w:rsidR="00470AC4" w:rsidRPr="00276EA6">
          <w:rPr>
            <w:rStyle w:val="SubtitleChar"/>
          </w:rPr>
          <w:t>Fig. 1</w:t>
        </w:r>
        <w:r w:rsidR="00470AC4">
          <w:rPr>
            <w:rStyle w:val="SubtitleChar"/>
          </w:rPr>
          <w:t>B)</w:t>
        </w:r>
      </w:ins>
      <w:r w:rsidRPr="00276EA6">
        <w:t xml:space="preserve">. </w:t>
      </w:r>
      <w:r w:rsidRPr="00276EA6">
        <w:rPr>
          <w:color w:val="000000" w:themeColor="text1"/>
        </w:rPr>
        <w:t>Collinearities between the predictions of different imprinting models (</w:t>
      </w:r>
      <w:r w:rsidRPr="00276EA6">
        <w:rPr>
          <w:rStyle w:val="SubtitleChar"/>
        </w:rPr>
        <w:t>Fig. 1G-I</w:t>
      </w:r>
      <w:r w:rsidRPr="00276EA6">
        <w:rPr>
          <w:color w:val="000000" w:themeColor="text1"/>
        </w:rPr>
        <w:t xml:space="preserve">) were inevitable, given the limited diversity of influenza circulation in humans over the past century. </w:t>
      </w:r>
      <w:commentRangeStart w:id="168"/>
      <w:del w:id="169" w:author="Katelyn Gostic" w:date="2019-05-06T12:50:00Z">
        <w:r w:rsidRPr="00276EA6" w:rsidDel="008E7BD1">
          <w:rPr>
            <w:color w:val="000000" w:themeColor="text1"/>
          </w:rPr>
          <w:delText>However, differences in the shape of predicted risk in</w:delText>
        </w:r>
      </w:del>
      <w:ins w:id="170" w:author="Katelyn Gostic" w:date="2019-05-06T12:50:00Z">
        <w:r w:rsidR="008E7BD1">
          <w:rPr>
            <w:color w:val="000000" w:themeColor="text1"/>
          </w:rPr>
          <w:t>These</w:t>
        </w:r>
      </w:ins>
      <w:r w:rsidRPr="00276EA6">
        <w:rPr>
          <w:color w:val="000000" w:themeColor="text1"/>
        </w:rPr>
        <w:t xml:space="preserve"> middle-aged, H2N2 imprinted cohorts </w:t>
      </w:r>
      <w:del w:id="171" w:author="Katelyn Gostic" w:date="2019-05-06T12:50:00Z">
        <w:r w:rsidRPr="00276EA6" w:rsidDel="008E7BD1">
          <w:rPr>
            <w:color w:val="000000" w:themeColor="text1"/>
          </w:rPr>
          <w:delText xml:space="preserve">provided </w:delText>
        </w:r>
      </w:del>
      <w:ins w:id="172" w:author="Katelyn Gostic" w:date="2019-05-06T12:50:00Z">
        <w:r w:rsidR="008E7BD1">
          <w:rPr>
            <w:color w:val="000000" w:themeColor="text1"/>
          </w:rPr>
          <w:t>are crucial, because they provide the only</w:t>
        </w:r>
        <w:r w:rsidR="008E7BD1" w:rsidRPr="00276EA6">
          <w:rPr>
            <w:color w:val="000000" w:themeColor="text1"/>
          </w:rPr>
          <w:t xml:space="preserve"> </w:t>
        </w:r>
      </w:ins>
      <w:r w:rsidRPr="00276EA6">
        <w:rPr>
          <w:color w:val="000000" w:themeColor="text1"/>
        </w:rPr>
        <w:t xml:space="preserve">leverage to differentiate between imprinting at the HA subtype, </w:t>
      </w:r>
      <w:del w:id="173" w:author="Katelyn Gostic" w:date="2019-05-06T12:50:00Z">
        <w:r w:rsidRPr="00276EA6" w:rsidDel="008E7BD1">
          <w:rPr>
            <w:color w:val="000000" w:themeColor="text1"/>
          </w:rPr>
          <w:delText xml:space="preserve">HA group or </w:delText>
        </w:r>
      </w:del>
      <w:r w:rsidRPr="00276EA6">
        <w:rPr>
          <w:color w:val="000000" w:themeColor="text1"/>
        </w:rPr>
        <w:t>NA subtype</w:t>
      </w:r>
      <w:ins w:id="174" w:author="Katelyn Gostic" w:date="2019-05-06T12:50:00Z">
        <w:r w:rsidR="008E7BD1">
          <w:rPr>
            <w:color w:val="000000" w:themeColor="text1"/>
          </w:rPr>
          <w:t xml:space="preserve"> or HA group-level</w:t>
        </w:r>
      </w:ins>
      <w:r w:rsidRPr="00276EA6">
        <w:rPr>
          <w:color w:val="000000" w:themeColor="text1"/>
        </w:rPr>
        <w:t xml:space="preserve"> level</w:t>
      </w:r>
      <w:commentRangeEnd w:id="168"/>
      <w:r w:rsidR="0093627B">
        <w:rPr>
          <w:rStyle w:val="CommentReference"/>
        </w:rPr>
        <w:commentReference w:id="168"/>
      </w:r>
      <w:r w:rsidRPr="00276EA6">
        <w:rPr>
          <w:color w:val="000000" w:themeColor="text1"/>
        </w:rPr>
        <w:t xml:space="preserve"> (</w:t>
      </w:r>
      <w:r w:rsidRPr="00276EA6">
        <w:rPr>
          <w:rStyle w:val="SubtitleChar"/>
        </w:rPr>
        <w:t>Fig. 1</w:t>
      </w:r>
      <w:r w:rsidRPr="00276EA6">
        <w:rPr>
          <w:color w:val="000000" w:themeColor="text1"/>
        </w:rPr>
        <w:t>).</w:t>
      </w:r>
      <w:ins w:id="175" w:author="Katelyn Gostic" w:date="2019-05-06T12:51:00Z">
        <w:r w:rsidR="008E7BD1">
          <w:rPr>
            <w:color w:val="000000" w:themeColor="text1"/>
          </w:rPr>
          <w:t xml:space="preserve"> </w:t>
        </w:r>
      </w:ins>
    </w:p>
    <w:p w14:paraId="61307ACB" w14:textId="594FFE1E" w:rsidR="00AF6BE1" w:rsidRPr="00276EA6" w:rsidRDefault="00AF6BE1" w:rsidP="00276EA6">
      <w:pPr>
        <w:shd w:val="clear" w:color="auto" w:fill="auto"/>
      </w:pPr>
      <w:r w:rsidRPr="00276EA6">
        <w:t>To tease apart age-specific risk factors from birth year-specific imprinting effects, we noted that age-specific risk factors</w:t>
      </w:r>
      <w:ins w:id="176" w:author="James Lloyd-Smith" w:date="2019-05-03T16:41:00Z">
        <w:r w:rsidR="00B268BB">
          <w:t xml:space="preserve"> for influenza</w:t>
        </w:r>
      </w:ins>
      <w:ins w:id="177" w:author="James Lloyd-Smith" w:date="2019-05-03T16:42:00Z">
        <w:r w:rsidR="00267632">
          <w:t xml:space="preserve"> infection</w:t>
        </w:r>
      </w:ins>
      <w:r w:rsidRPr="00276EA6">
        <w:t xml:space="preserve"> are largely subtype-independent. Specifically, age-specific risk, or age-specific probabilities of case ascertainment could be influenced by medical factors like age-specific vaccine coverage, age-specific risk of severe disease, and immunosenescence, or by behavioral factors like age-assorted social mixing, and age-specific healthcare seeking behavior. </w:t>
      </w:r>
      <w:del w:id="178" w:author="James Lloyd-Smith" w:date="2019-05-03T16:42:00Z">
        <w:r w:rsidRPr="00276EA6" w:rsidDel="00BC46A0">
          <w:delText>But a</w:delText>
        </w:r>
      </w:del>
      <w:ins w:id="179" w:author="James Lloyd-Smith" w:date="2019-05-03T16:42:00Z">
        <w:r w:rsidR="00BC46A0">
          <w:t>A</w:t>
        </w:r>
      </w:ins>
      <w:r w:rsidRPr="00276EA6">
        <w:t>ll these factors should have similar impacts on any influenza subtype.</w:t>
      </w:r>
    </w:p>
    <w:p w14:paraId="5CDCF1CD" w14:textId="6CE43E4D" w:rsidR="008C04AA" w:rsidRPr="00276EA6" w:rsidRDefault="00AF6BE1" w:rsidP="00276EA6">
      <w:pPr>
        <w:shd w:val="clear" w:color="auto" w:fill="auto"/>
      </w:pPr>
      <w:r w:rsidRPr="00276EA6">
        <w:t>Thus, we fit a single step function to characterize the shape of age-specific risk of any confirmed influenza infection. Then, we modeled residual, subtype-specific differences in risk as a function of birth year</w:t>
      </w:r>
      <w:ins w:id="180" w:author="James Lloyd-Smith" w:date="2019-05-03T16:42:00Z">
        <w:r w:rsidR="00115228">
          <w:t>, which enable</w:t>
        </w:r>
      </w:ins>
      <w:ins w:id="181" w:author="James Lloyd-Smith" w:date="2019-05-03T16:43:00Z">
        <w:r w:rsidR="00115228">
          <w:t xml:space="preserve">d us to focus on the </w:t>
        </w:r>
      </w:ins>
      <w:del w:id="182" w:author="James Lloyd-Smith" w:date="2019-05-03T16:43:00Z">
        <w:r w:rsidRPr="00276EA6" w:rsidDel="00115228">
          <w:delText xml:space="preserve"> (i.e. as a function</w:delText>
        </w:r>
      </w:del>
      <w:ins w:id="183" w:author="James Lloyd-Smith" w:date="2019-05-03T16:43:00Z">
        <w:r w:rsidR="00115228">
          <w:t>possible role</w:t>
        </w:r>
      </w:ins>
      <w:r w:rsidRPr="00276EA6">
        <w:t xml:space="preserve"> of imprinting status</w:t>
      </w:r>
      <w:del w:id="184" w:author="James Lloyd-Smith" w:date="2019-05-03T16:43:00Z">
        <w:r w:rsidRPr="00276EA6" w:rsidDel="00115228">
          <w:delText>)</w:delText>
        </w:r>
      </w:del>
      <w:r w:rsidRPr="00276EA6">
        <w:t>.</w:t>
      </w:r>
      <w:r w:rsidR="000B1313">
        <w:t xml:space="preserve"> Note that for a given birth cohort, age-specific risk changed over time, and depended specifically on the individual’s age in the year of case observation, whereas birth year-specific risk was fixed</w:t>
      </w:r>
      <w:ins w:id="185" w:author="James Lloyd-Smith" w:date="2019-05-03T16:43:00Z">
        <w:r w:rsidR="00620CF7">
          <w:t xml:space="preserve"> for all </w:t>
        </w:r>
      </w:ins>
      <w:del w:id="186" w:author="James Lloyd-Smith" w:date="2019-05-03T16:43:00Z">
        <w:r w:rsidR="000B1313" w:rsidDel="00620CF7">
          <w:delText xml:space="preserve">, no matter the </w:delText>
        </w:r>
      </w:del>
      <w:r w:rsidR="000B1313">
        <w:t>year</w:t>
      </w:r>
      <w:ins w:id="187" w:author="James Lloyd-Smith" w:date="2019-05-03T16:43:00Z">
        <w:r w:rsidR="00620CF7">
          <w:t>s</w:t>
        </w:r>
      </w:ins>
      <w:r w:rsidR="000B1313">
        <w:t xml:space="preserve"> of case observation. </w:t>
      </w:r>
      <w:r w:rsidRPr="00276EA6">
        <w:t>Finally, each tested model used a linear combination of age-specific risk (</w:t>
      </w:r>
      <w:r w:rsidRPr="00276EA6">
        <w:rPr>
          <w:rStyle w:val="SubtitleChar"/>
        </w:rPr>
        <w:t>Fig. 1C</w:t>
      </w:r>
      <w:r w:rsidRPr="00276EA6">
        <w:t>) and birth year-specific risk (</w:t>
      </w:r>
      <w:r w:rsidRPr="00276EA6">
        <w:rPr>
          <w:rStyle w:val="SubtitleChar"/>
        </w:rPr>
        <w:t>Fig. 1D-F</w:t>
      </w:r>
      <w:r w:rsidRPr="00276EA6">
        <w:t>) to generate an expected distribution of H1N1 or H3N2 incidence (</w:t>
      </w:r>
      <w:r w:rsidRPr="00276EA6">
        <w:rPr>
          <w:rStyle w:val="SubtitleChar"/>
        </w:rPr>
        <w:t>Fig. 1G-I</w:t>
      </w:r>
      <w:r w:rsidRPr="00276EA6">
        <w:t>).</w:t>
      </w:r>
      <w:r w:rsidR="00010DB3" w:rsidRPr="00276EA6">
        <w:t xml:space="preserve"> </w:t>
      </w:r>
    </w:p>
    <w:p w14:paraId="399D3DAF" w14:textId="07BDB30D" w:rsidR="00AF6BE1" w:rsidRPr="00276EA6" w:rsidRDefault="008C04AA" w:rsidP="00276EA6">
      <w:pPr>
        <w:shd w:val="clear" w:color="auto" w:fill="auto"/>
        <w:rPr>
          <w:color w:val="000000" w:themeColor="text1"/>
        </w:rPr>
      </w:pPr>
      <w:r w:rsidRPr="00276EA6">
        <w:rPr>
          <w:color w:val="000000" w:themeColor="text1"/>
        </w:rPr>
        <w:t>To test quantitatively whether observed, subtype-specific differences in age distribution were most consistent with imprinting at the HA subtype, NA subtype or HA group level,</w:t>
      </w:r>
      <w:ins w:id="188" w:author="James Lloyd-Smith" w:date="2019-05-03T16:45:00Z">
        <w:r w:rsidR="00D96178">
          <w:rPr>
            <w:color w:val="000000" w:themeColor="text1"/>
          </w:rPr>
          <w:t xml:space="preserve"> or with no contribution of imprinting,</w:t>
        </w:r>
      </w:ins>
      <w:r w:rsidRPr="00276EA6">
        <w:rPr>
          <w:color w:val="000000" w:themeColor="text1"/>
        </w:rPr>
        <w:t xml:space="preserve"> we fitted a suite of models to each data set using a multinomial likelihood</w:t>
      </w:r>
      <w:del w:id="189" w:author="James Lloyd-Smith" w:date="2019-05-03T16:45:00Z">
        <w:r w:rsidRPr="00276EA6" w:rsidDel="00857DEF">
          <w:rPr>
            <w:color w:val="000000" w:themeColor="text1"/>
          </w:rPr>
          <w:delText>,</w:delText>
        </w:r>
      </w:del>
      <w:r w:rsidRPr="00276EA6">
        <w:rPr>
          <w:color w:val="000000" w:themeColor="text1"/>
        </w:rPr>
        <w:t xml:space="preserve"> and then performed model selection using AIC. Technical details and a link to all relevant code are provided in the </w:t>
      </w:r>
      <w:r w:rsidRPr="000B1313">
        <w:rPr>
          <w:rStyle w:val="SubtitleChar"/>
        </w:rPr>
        <w:t>Methods</w:t>
      </w:r>
      <w:r w:rsidRPr="00276EA6">
        <w:rPr>
          <w:color w:val="000000" w:themeColor="text1"/>
        </w:rPr>
        <w:t>.</w:t>
      </w:r>
    </w:p>
    <w:p w14:paraId="60404352" w14:textId="77777777" w:rsidR="008C04AA" w:rsidRPr="00276EA6" w:rsidRDefault="008C04AA" w:rsidP="00276EA6">
      <w:pPr>
        <w:shd w:val="clear" w:color="auto" w:fill="auto"/>
        <w:rPr>
          <w:color w:val="000000" w:themeColor="text1"/>
        </w:rPr>
      </w:pPr>
    </w:p>
    <w:p w14:paraId="2AA287FC" w14:textId="4D901C98" w:rsidR="00AF6BE1" w:rsidRPr="00276EA6" w:rsidRDefault="00AF6BE1" w:rsidP="00276EA6">
      <w:pPr>
        <w:pStyle w:val="Heading3"/>
        <w:shd w:val="clear" w:color="auto" w:fill="auto"/>
      </w:pPr>
      <w:r w:rsidRPr="00276EA6">
        <w:t>AZDHS Models</w:t>
      </w:r>
    </w:p>
    <w:p w14:paraId="417DD696" w14:textId="6AA8D31C" w:rsidR="00AF6BE1" w:rsidRPr="00276EA6" w:rsidRDefault="00AF6BE1" w:rsidP="00276EA6">
      <w:pPr>
        <w:shd w:val="clear" w:color="auto" w:fill="auto"/>
      </w:pPr>
      <w:r w:rsidRPr="00276EA6">
        <w:t xml:space="preserve">We fit a set of four models to the AZDHS data set. The simplest model contained only age-specific risk (A), and more complex models added effects from imprinting at the HA subtype level (S), at the HA group level (G), or at the NA subtype level (N). The age-specific risk curve took the form of a step function, in which relative risk was fixed to 1 in age bin 0-4, and one free parameter was fit to relative risk in each of the following 12 age bins: {5-10, 11-17, 18-24, 25-31, 32-38, 39-45, 46-52, 53-59, 60-66, 67-73, 74-80, 81+}. Within models that contained imprinting effects, </w:t>
      </w:r>
      <w:r w:rsidR="00010DB3" w:rsidRPr="00276EA6">
        <w:t xml:space="preserve">two </w:t>
      </w:r>
      <w:r w:rsidRPr="00276EA6">
        <w:t>additional free parameters estimated the relative risk of confirmed H1N1 or H3N2 infection given imprinting protection.</w:t>
      </w:r>
    </w:p>
    <w:p w14:paraId="5BCDFE0C" w14:textId="169ABC6A" w:rsidR="00AF6BE1" w:rsidRPr="00276EA6" w:rsidRDefault="00AF6BE1" w:rsidP="00276EA6">
      <w:pPr>
        <w:shd w:val="clear" w:color="auto" w:fill="auto"/>
        <w:ind w:firstLine="0"/>
      </w:pPr>
    </w:p>
    <w:p w14:paraId="0ED4797D" w14:textId="3E2F0417" w:rsidR="00AF6BE1" w:rsidRPr="00276EA6" w:rsidRDefault="00AF6BE1" w:rsidP="00276EA6">
      <w:pPr>
        <w:pStyle w:val="Heading3"/>
        <w:shd w:val="clear" w:color="auto" w:fill="auto"/>
      </w:pPr>
      <w:r w:rsidRPr="00276EA6">
        <w:t>INSIGHT Models</w:t>
      </w:r>
    </w:p>
    <w:p w14:paraId="08457B31" w14:textId="78DFE634" w:rsidR="00AF6BE1" w:rsidRPr="00276EA6" w:rsidRDefault="00AF6BE1" w:rsidP="00276EA6">
      <w:pPr>
        <w:shd w:val="clear" w:color="auto" w:fill="auto"/>
      </w:pPr>
      <w:r w:rsidRPr="00276EA6">
        <w:t xml:space="preserve">When fitting to the INSIGHT data, which contained additional medical details, the suite of tested models included three additional risk factors: vaccination (V), antiviral treatment (T), and presence of underlying conditions (U). Factors T and U each added one free parameter, which characterized the relative risk of any influenza infection, given antiviral treatment or given the presence of underlying conditions. </w:t>
      </w:r>
      <w:r w:rsidR="00D00DD4" w:rsidRPr="00276EA6">
        <w:t>F</w:t>
      </w:r>
      <w:r w:rsidRPr="00276EA6">
        <w:t xml:space="preserve">actor V added two free parameters which characterized the relative risk of H1N1 or of H3N2 infection, given </w:t>
      </w:r>
      <w:r w:rsidR="00D00DD4" w:rsidRPr="00276EA6">
        <w:t>recent influenza vaccination</w:t>
      </w:r>
      <w:r w:rsidRPr="00276EA6">
        <w:t>.</w:t>
      </w:r>
      <w:ins w:id="190" w:author="Katelyn Gostic" w:date="2019-05-06T12:52:00Z">
        <w:r w:rsidR="002D6568">
          <w:t xml:space="preserve"> Differences in vaccine effectiveness across study years would not have been identifiable, and so we did not include them in the model. </w:t>
        </w:r>
      </w:ins>
      <w:commentRangeStart w:id="191"/>
      <w:r w:rsidRPr="00276EA6">
        <w:t xml:space="preserve"> </w:t>
      </w:r>
      <w:commentRangeEnd w:id="191"/>
      <w:r w:rsidR="007D0420">
        <w:rPr>
          <w:rStyle w:val="CommentReference"/>
        </w:rPr>
        <w:commentReference w:id="191"/>
      </w:r>
      <w:r w:rsidRPr="00276EA6">
        <w:t>We tested all possible combinations of V, T, and U, in and each of the three imprinting hypotheses (S, N and G), for a total of 32 tested INSIGHT models.</w:t>
      </w:r>
      <w:r w:rsidR="00010DB3" w:rsidRPr="00276EA6">
        <w:t xml:space="preserve"> All tested models contained age-specific risk (A).</w:t>
      </w:r>
    </w:p>
    <w:p w14:paraId="157A3465" w14:textId="64263415" w:rsidR="00D00DD4" w:rsidRPr="00276EA6" w:rsidRDefault="00D00DD4" w:rsidP="00276EA6">
      <w:pPr>
        <w:shd w:val="clear" w:color="auto" w:fill="auto"/>
      </w:pPr>
    </w:p>
    <w:p w14:paraId="28A90291" w14:textId="549119EA" w:rsidR="00D00DD4" w:rsidRPr="00276EA6" w:rsidRDefault="00D00DD4" w:rsidP="00276EA6">
      <w:pPr>
        <w:pStyle w:val="Heading3"/>
        <w:shd w:val="clear" w:color="auto" w:fill="auto"/>
      </w:pPr>
      <w:r w:rsidRPr="00276EA6">
        <w:t>Interpretation of the age-specific risk curve</w:t>
      </w:r>
    </w:p>
    <w:p w14:paraId="29857854" w14:textId="5DC188AB" w:rsidR="00622512" w:rsidRPr="00276EA6" w:rsidRDefault="00010DB3" w:rsidP="00276EA6">
      <w:pPr>
        <w:shd w:val="clear" w:color="auto" w:fill="auto"/>
      </w:pPr>
      <w:r w:rsidRPr="00276EA6">
        <w:t>T</w:t>
      </w:r>
      <w:r w:rsidR="00AF6BE1" w:rsidRPr="00276EA6">
        <w:t xml:space="preserve">he INSIGHT study collected denominator data on the age distribution of </w:t>
      </w:r>
      <w:r w:rsidRPr="00276EA6">
        <w:t>all tested cases (including cases that tested negative for influenza), whereas the AZDHS data contained only information on confirmed cases, with no age-specific denominators. When fitting to INSIGHT data, we input the age distribution of all tested cases as the null, expected age distribution in each country and season</w:t>
      </w:r>
      <w:r w:rsidR="00AF6BE1" w:rsidRPr="00276EA6">
        <w:t xml:space="preserve">. Because </w:t>
      </w:r>
      <w:r w:rsidR="00AF6BE1" w:rsidRPr="00276EA6">
        <w:lastRenderedPageBreak/>
        <w:t xml:space="preserve">these denominator data were not available in the AZDHS dataset, the age-specific risk curves fit to each data set must be interpreted differently. Age-specific risk curves fitted to INSIGHT data only represented, age-specific differences in the rate of testing positive for influenza, residual to </w:t>
      </w:r>
      <w:r w:rsidRPr="00276EA6">
        <w:t>observed denominators</w:t>
      </w:r>
      <w:r w:rsidR="00AF6BE1" w:rsidRPr="00276EA6">
        <w:t>. On the other hand, age-specific risk curves fitted to the AZDHS data captured all aspects of the infection and case observation process. Thus, curves fitted to INSIGHT data showed much less variation between age groups than curves fitted to AZDHS data.</w:t>
      </w:r>
    </w:p>
    <w:p w14:paraId="3D586837" w14:textId="257AE0CC" w:rsidR="00D00DD4" w:rsidRPr="00276EA6" w:rsidRDefault="00D00DD4" w:rsidP="00276EA6">
      <w:pPr>
        <w:shd w:val="clear" w:color="auto" w:fill="auto"/>
      </w:pPr>
    </w:p>
    <w:p w14:paraId="760ECB7F" w14:textId="4816D97A" w:rsidR="009555CB" w:rsidRPr="00276EA6" w:rsidRDefault="009555CB" w:rsidP="00276EA6">
      <w:pPr>
        <w:shd w:val="clear" w:color="auto" w:fill="auto"/>
      </w:pPr>
    </w:p>
    <w:p w14:paraId="2FA1F2E4" w14:textId="77777777" w:rsidR="009555CB" w:rsidRPr="00276EA6" w:rsidRDefault="009555CB" w:rsidP="00276EA6">
      <w:pPr>
        <w:shd w:val="clear" w:color="auto" w:fill="auto"/>
      </w:pPr>
    </w:p>
    <w:p w14:paraId="109AAFED" w14:textId="60440B8B" w:rsidR="005008B8" w:rsidRPr="00276EA6" w:rsidRDefault="0030589E" w:rsidP="00276EA6">
      <w:pPr>
        <w:pStyle w:val="Heading1"/>
        <w:shd w:val="clear" w:color="auto" w:fill="auto"/>
      </w:pPr>
      <w:r w:rsidRPr="00276EA6">
        <w:t>Results</w:t>
      </w:r>
    </w:p>
    <w:p w14:paraId="195BDAC3" w14:textId="77777777" w:rsidR="005008B8" w:rsidRPr="00276EA6" w:rsidRDefault="005008B8" w:rsidP="00276EA6">
      <w:pPr>
        <w:pStyle w:val="Heading3"/>
        <w:shd w:val="clear" w:color="auto" w:fill="auto"/>
      </w:pPr>
      <w:r w:rsidRPr="00276EA6">
        <w:t>Subtype-specific differences in age distribution</w:t>
      </w:r>
    </w:p>
    <w:p w14:paraId="73E41F23" w14:textId="32FF51DE" w:rsidR="005008B8" w:rsidRPr="00276EA6" w:rsidRDefault="005008B8" w:rsidP="00276EA6">
      <w:pPr>
        <w:shd w:val="clear" w:color="auto" w:fill="auto"/>
        <w:rPr>
          <w:b/>
        </w:rPr>
      </w:pPr>
      <w:r w:rsidRPr="00276EA6">
        <w:t>In both AZDHS and INSIGHT data, H3N2 consistently caused more cases in older cohorts, while H1N1 caused more cases in younger cohorts (</w:t>
      </w:r>
      <w:r w:rsidRPr="00276EA6">
        <w:rPr>
          <w:rStyle w:val="SubtitleChar"/>
        </w:rPr>
        <w:t xml:space="preserve">Figs. 2-3, </w:t>
      </w:r>
      <w:commentRangeStart w:id="192"/>
      <w:commentRangeStart w:id="193"/>
      <w:r w:rsidR="00871931" w:rsidRPr="00276EA6">
        <w:rPr>
          <w:rStyle w:val="SubtitleChar"/>
        </w:rPr>
        <w:t>S2-S7</w:t>
      </w:r>
      <w:commentRangeEnd w:id="192"/>
      <w:r w:rsidR="005A436E" w:rsidRPr="00276EA6">
        <w:rPr>
          <w:rStyle w:val="CommentReference"/>
        </w:rPr>
        <w:commentReference w:id="192"/>
      </w:r>
      <w:commentRangeEnd w:id="193"/>
      <w:r w:rsidR="00563A7C">
        <w:rPr>
          <w:rStyle w:val="CommentReference"/>
        </w:rPr>
        <w:commentReference w:id="193"/>
      </w:r>
      <w:r w:rsidRPr="00276EA6">
        <w:t xml:space="preserve">). These patterns are qualitatively consistent with </w:t>
      </w:r>
      <w:r w:rsidR="009555CB" w:rsidRPr="00276EA6">
        <w:t>the predicted effects of cohort-specific imprinting (</w:t>
      </w:r>
      <w:r w:rsidR="009555CB" w:rsidRPr="00276EA6">
        <w:rPr>
          <w:rStyle w:val="SubtitleChar"/>
        </w:rPr>
        <w:t>Fig 1</w:t>
      </w:r>
      <w:r w:rsidR="009555CB" w:rsidRPr="00276EA6">
        <w:t xml:space="preserve">), and with </w:t>
      </w:r>
      <w:r w:rsidRPr="00276EA6">
        <w:t xml:space="preserve">previously reported </w:t>
      </w:r>
      <w:r w:rsidR="009555CB" w:rsidRPr="00276EA6">
        <w:t>differences in age distribution</w:t>
      </w:r>
      <w:r w:rsidRPr="00276EA6">
        <w:t xml:space="preserve"> </w:t>
      </w:r>
      <w:r w:rsidRPr="00276EA6">
        <w:fldChar w:fldCharType="begin"/>
      </w:r>
      <w:r w:rsidR="00871931" w:rsidRPr="00276EA6">
        <w:instrText xml:space="preserve"> ADDIN ZOTERO_ITEM CSL_CITATION {"citationID":"GIMpCaYB","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Pr="00276EA6">
        <w:fldChar w:fldCharType="separate"/>
      </w:r>
      <w:r w:rsidR="00A225FF" w:rsidRPr="00276EA6">
        <w:rPr>
          <w:color w:val="000000"/>
        </w:rPr>
        <w:t>(17–20)</w:t>
      </w:r>
      <w:r w:rsidRPr="00276EA6">
        <w:fldChar w:fldCharType="end"/>
      </w:r>
      <w:r w:rsidRPr="00276EA6">
        <w:t xml:space="preserve">. Overall, differences between H1N1 and H3N2’s age distributions were more pronounced in the Arizona data than in the INSIGHT data. But despite some variation between countries, seasons and data sets, observed patterns never contradicted the expected effects of imprinting. Whenever subtype-specific differences in age distribution were </w:t>
      </w:r>
      <w:r w:rsidR="0025230C" w:rsidRPr="00276EA6">
        <w:t>apparent</w:t>
      </w:r>
      <w:r w:rsidRPr="00276EA6">
        <w:t xml:space="preserve">, H3N2 always caused greater impacts in the oldest cohorts, while H1N1 caused greater impacts in </w:t>
      </w:r>
      <w:r w:rsidR="00010DB3" w:rsidRPr="00276EA6">
        <w:t>young and middle-aged adults</w:t>
      </w:r>
      <w:r w:rsidR="00201103" w:rsidRPr="00276EA6">
        <w:t xml:space="preserve"> (</w:t>
      </w:r>
      <w:r w:rsidR="00201103" w:rsidRPr="00276EA6">
        <w:rPr>
          <w:rStyle w:val="SubtitleChar"/>
        </w:rPr>
        <w:t>Figs. 2-3</w:t>
      </w:r>
      <w:r w:rsidR="00201103" w:rsidRPr="00276EA6">
        <w:t>)</w:t>
      </w:r>
      <w:r w:rsidRPr="00276EA6">
        <w:t>.</w:t>
      </w:r>
    </w:p>
    <w:p w14:paraId="6F31F890" w14:textId="2901792A" w:rsidR="005008B8" w:rsidRPr="00276EA6" w:rsidRDefault="005008B8" w:rsidP="00276EA6">
      <w:pPr>
        <w:shd w:val="clear" w:color="auto" w:fill="auto"/>
      </w:pPr>
      <w:r w:rsidRPr="00276EA6">
        <w:t xml:space="preserve">To facilitate comparison between subtypes, and across data sets, </w:t>
      </w:r>
      <w:r w:rsidRPr="00276EA6">
        <w:rPr>
          <w:rStyle w:val="SubtitleChar"/>
        </w:rPr>
        <w:t>Figs. 2-3</w:t>
      </w:r>
      <w:r w:rsidRPr="00276EA6">
        <w:t xml:space="preserve"> only included data from countries and seasons in which H1N1 and H3N2 both </w:t>
      </w:r>
      <w:r w:rsidR="000B1313">
        <w:t>circulated</w:t>
      </w:r>
      <w:r w:rsidRPr="00276EA6">
        <w:t xml:space="preserve"> (</w:t>
      </w:r>
      <w:r w:rsidRPr="00276EA6">
        <w:sym w:font="Symbol" w:char="F0B3"/>
      </w:r>
      <w:r w:rsidR="009555CB" w:rsidRPr="00276EA6">
        <w:t xml:space="preserve">50 </w:t>
      </w:r>
      <w:r w:rsidRPr="00276EA6">
        <w:t>confirmed cases of each subtype</w:t>
      </w:r>
      <w:r w:rsidR="00540462" w:rsidRPr="00276EA6">
        <w:t>)</w:t>
      </w:r>
      <w:r w:rsidRPr="00276EA6">
        <w:t xml:space="preserve">. </w:t>
      </w:r>
      <w:r w:rsidRPr="00276EA6">
        <w:rPr>
          <w:rStyle w:val="SubtitleChar"/>
        </w:rPr>
        <w:t>Figures S</w:t>
      </w:r>
      <w:r w:rsidR="00871931" w:rsidRPr="00276EA6">
        <w:rPr>
          <w:rStyle w:val="SubtitleChar"/>
        </w:rPr>
        <w:t>2</w:t>
      </w:r>
      <w:r w:rsidRPr="00276EA6">
        <w:rPr>
          <w:rStyle w:val="SubtitleChar"/>
        </w:rPr>
        <w:t>-S7</w:t>
      </w:r>
      <w:r w:rsidRPr="00276EA6">
        <w:t xml:space="preserve"> show similar plots for all countries and seasons</w:t>
      </w:r>
      <w:r w:rsidR="00AA1584" w:rsidRPr="00276EA6">
        <w:t xml:space="preserve"> represented</w:t>
      </w:r>
      <w:r w:rsidRPr="00276EA6">
        <w:t xml:space="preserve"> in the data, and plots showing alternate smoothing parameters. </w:t>
      </w:r>
    </w:p>
    <w:p w14:paraId="6A327CB3" w14:textId="77777777" w:rsidR="005008B8" w:rsidRPr="00276EA6" w:rsidRDefault="005008B8" w:rsidP="00276EA6">
      <w:pPr>
        <w:shd w:val="clear" w:color="auto" w:fill="auto"/>
      </w:pPr>
    </w:p>
    <w:p w14:paraId="6814D8CF" w14:textId="650C2161" w:rsidR="005008B8" w:rsidRPr="00276EA6" w:rsidRDefault="0033762F" w:rsidP="00276EA6">
      <w:pPr>
        <w:pStyle w:val="Heading2"/>
        <w:shd w:val="clear" w:color="auto" w:fill="auto"/>
      </w:pPr>
      <w:r w:rsidRPr="00276EA6">
        <w:lastRenderedPageBreak/>
        <w:t>Imprinting model selection</w:t>
      </w:r>
    </w:p>
    <w:p w14:paraId="56B8312D" w14:textId="203E764A" w:rsidR="00AA1584" w:rsidRPr="00276EA6" w:rsidRDefault="00540462" w:rsidP="00276EA6">
      <w:pPr>
        <w:shd w:val="clear" w:color="auto" w:fill="auto"/>
        <w:rPr>
          <w:color w:val="000000" w:themeColor="text1"/>
        </w:rPr>
      </w:pPr>
      <w:r w:rsidRPr="00276EA6">
        <w:rPr>
          <w:color w:val="000000" w:themeColor="text1"/>
        </w:rPr>
        <w:t xml:space="preserve">Model selection on seasonal influenza data supported effects from narrow, within-subtype imprinting to NA or HA. </w:t>
      </w:r>
      <w:r w:rsidR="006F10B0" w:rsidRPr="00276EA6">
        <w:rPr>
          <w:color w:val="000000" w:themeColor="text1"/>
        </w:rPr>
        <w:t xml:space="preserve">Whether we fit to INSIGHT or to AZDHS data, </w:t>
      </w:r>
      <w:r w:rsidR="00116A67" w:rsidRPr="00276EA6">
        <w:rPr>
          <w:color w:val="000000" w:themeColor="text1"/>
        </w:rPr>
        <w:t>models containing</w:t>
      </w:r>
      <w:r w:rsidR="006F10B0" w:rsidRPr="00276EA6">
        <w:rPr>
          <w:color w:val="000000" w:themeColor="text1"/>
        </w:rPr>
        <w:t xml:space="preserve"> NA subtype</w:t>
      </w:r>
      <w:ins w:id="194" w:author="James Lloyd-Smith" w:date="2019-05-03T17:04:00Z">
        <w:r w:rsidR="000B6E54">
          <w:rPr>
            <w:color w:val="000000" w:themeColor="text1"/>
          </w:rPr>
          <w:t>-</w:t>
        </w:r>
      </w:ins>
      <w:del w:id="195" w:author="James Lloyd-Smith" w:date="2019-05-03T17:04:00Z">
        <w:r w:rsidR="006F10B0" w:rsidRPr="00276EA6" w:rsidDel="000B6E54">
          <w:rPr>
            <w:color w:val="000000" w:themeColor="text1"/>
          </w:rPr>
          <w:delText xml:space="preserve"> </w:delText>
        </w:r>
      </w:del>
      <w:r w:rsidR="006F10B0" w:rsidRPr="00276EA6">
        <w:rPr>
          <w:color w:val="000000" w:themeColor="text1"/>
        </w:rPr>
        <w:t>level</w:t>
      </w:r>
      <w:r w:rsidR="00116A67" w:rsidRPr="00276EA6">
        <w:rPr>
          <w:color w:val="000000" w:themeColor="text1"/>
        </w:rPr>
        <w:t xml:space="preserve"> imprinting received the most statistical support, and models containing HA subtyp</w:t>
      </w:r>
      <w:commentRangeStart w:id="196"/>
      <w:r w:rsidR="00116A67" w:rsidRPr="00276EA6">
        <w:rPr>
          <w:color w:val="000000" w:themeColor="text1"/>
        </w:rPr>
        <w:t>e</w:t>
      </w:r>
      <w:ins w:id="197" w:author="James Lloyd-Smith" w:date="2019-05-03T17:04:00Z">
        <w:r w:rsidR="000B6E54">
          <w:rPr>
            <w:color w:val="000000" w:themeColor="text1"/>
          </w:rPr>
          <w:t>-</w:t>
        </w:r>
      </w:ins>
      <w:del w:id="198" w:author="James Lloyd-Smith" w:date="2019-05-03T17:04:00Z">
        <w:r w:rsidR="00116A67" w:rsidRPr="00276EA6" w:rsidDel="000B6E54">
          <w:rPr>
            <w:color w:val="000000" w:themeColor="text1"/>
          </w:rPr>
          <w:delText xml:space="preserve"> </w:delText>
        </w:r>
      </w:del>
      <w:r w:rsidR="00116A67" w:rsidRPr="00276EA6">
        <w:rPr>
          <w:color w:val="000000" w:themeColor="text1"/>
        </w:rPr>
        <w:t>le</w:t>
      </w:r>
      <w:commentRangeEnd w:id="196"/>
      <w:r w:rsidR="000B6E54">
        <w:rPr>
          <w:rStyle w:val="CommentReference"/>
        </w:rPr>
        <w:commentReference w:id="196"/>
      </w:r>
      <w:r w:rsidR="00116A67" w:rsidRPr="00276EA6">
        <w:rPr>
          <w:color w:val="000000" w:themeColor="text1"/>
        </w:rPr>
        <w:t xml:space="preserve">vel imprinting were the second most preferred in terms of AIC </w:t>
      </w:r>
      <w:r w:rsidR="006F10B0" w:rsidRPr="00276EA6">
        <w:rPr>
          <w:rStyle w:val="SubtitleChar"/>
        </w:rPr>
        <w:t>(Fig</w:t>
      </w:r>
      <w:commentRangeStart w:id="199"/>
      <w:r w:rsidR="006F10B0" w:rsidRPr="00276EA6">
        <w:rPr>
          <w:rStyle w:val="SubtitleChar"/>
        </w:rPr>
        <w:t xml:space="preserve">. </w:t>
      </w:r>
      <w:r w:rsidR="00587E40" w:rsidRPr="00276EA6">
        <w:rPr>
          <w:rStyle w:val="SubtitleChar"/>
        </w:rPr>
        <w:t>4,</w:t>
      </w:r>
      <w:commentRangeEnd w:id="199"/>
      <w:r w:rsidR="00132A72">
        <w:rPr>
          <w:rStyle w:val="CommentReference"/>
        </w:rPr>
        <w:commentReference w:id="199"/>
      </w:r>
      <w:r w:rsidR="00587E40" w:rsidRPr="00276EA6">
        <w:rPr>
          <w:rStyle w:val="SubtitleChar"/>
        </w:rPr>
        <w:t xml:space="preserve"> Table 3</w:t>
      </w:r>
      <w:r w:rsidR="006F10B0" w:rsidRPr="00276EA6">
        <w:rPr>
          <w:color w:val="000000" w:themeColor="text1"/>
        </w:rPr>
        <w:t xml:space="preserve">). </w:t>
      </w:r>
      <w:r w:rsidR="001533AF" w:rsidRPr="00276EA6">
        <w:rPr>
          <w:color w:val="000000" w:themeColor="text1"/>
        </w:rPr>
        <w:t>The AZDHS data showed a preference for NA subtype-level imprinting over HA subtype-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3.4</w:t>
      </w:r>
      <w:r w:rsidR="00871931" w:rsidRPr="00276EA6">
        <w:rPr>
          <w:color w:val="000000" w:themeColor="text1"/>
        </w:rPr>
        <w:t>2</w:t>
      </w:r>
      <w:r w:rsidR="001533AF" w:rsidRPr="00276EA6">
        <w:rPr>
          <w:color w:val="000000" w:themeColor="text1"/>
        </w:rPr>
        <w:t xml:space="preserve">), </w:t>
      </w:r>
      <w:r w:rsidR="00F91774" w:rsidRPr="00276EA6">
        <w:rPr>
          <w:color w:val="000000" w:themeColor="text1"/>
        </w:rPr>
        <w:t>and</w:t>
      </w:r>
      <w:r w:rsidR="001533AF" w:rsidRPr="00276EA6">
        <w:rPr>
          <w:color w:val="000000" w:themeColor="text1"/>
        </w:rPr>
        <w:t xml:space="preserve"> effectively no statistical support for broad, HA group-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45</w:t>
      </w:r>
      <w:r w:rsidR="005376A4" w:rsidRPr="00276EA6">
        <w:rPr>
          <w:color w:val="000000" w:themeColor="text1"/>
        </w:rPr>
        <w:t>.18</w:t>
      </w:r>
      <w:r w:rsidR="001533AF" w:rsidRPr="00276EA6">
        <w:rPr>
          <w:color w:val="000000" w:themeColor="text1"/>
        </w:rPr>
        <w:t xml:space="preserve">), </w:t>
      </w:r>
      <w:r w:rsidR="00201103" w:rsidRPr="00276EA6">
        <w:rPr>
          <w:color w:val="000000" w:themeColor="text1"/>
        </w:rPr>
        <w:t>or</w:t>
      </w:r>
      <w:r w:rsidR="00AA1584" w:rsidRPr="00276EA6">
        <w:rPr>
          <w:color w:val="000000" w:themeColor="text1"/>
        </w:rPr>
        <w:t xml:space="preserve"> for </w:t>
      </w:r>
      <w:r w:rsidR="00201103" w:rsidRPr="00276EA6">
        <w:rPr>
          <w:color w:val="000000" w:themeColor="text1"/>
        </w:rPr>
        <w:t>an absence of</w:t>
      </w:r>
      <w:r w:rsidR="001533AF" w:rsidRPr="00276EA6">
        <w:rPr>
          <w:color w:val="000000" w:themeColor="text1"/>
        </w:rPr>
        <w:t xml:space="preserve"> imprinting effects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380</w:t>
      </w:r>
      <w:r w:rsidR="005376A4" w:rsidRPr="00276EA6">
        <w:rPr>
          <w:color w:val="000000" w:themeColor="text1"/>
        </w:rPr>
        <w:t>.47</w:t>
      </w:r>
      <w:r w:rsidR="001533AF" w:rsidRPr="00276EA6">
        <w:rPr>
          <w:color w:val="000000" w:themeColor="text1"/>
        </w:rPr>
        <w:t xml:space="preserve">). </w:t>
      </w:r>
      <w:r w:rsidR="00AA1584" w:rsidRPr="00276EA6">
        <w:t>Visual assessment of model fits (</w:t>
      </w:r>
      <w:r w:rsidR="00AA1584" w:rsidRPr="00276EA6">
        <w:rPr>
          <w:rStyle w:val="SubtitleChar"/>
        </w:rPr>
        <w:t>Fig. 4</w:t>
      </w:r>
      <w:proofErr w:type="gramStart"/>
      <w:r w:rsidR="008C04AA" w:rsidRPr="00276EA6">
        <w:rPr>
          <w:rStyle w:val="SubtitleChar"/>
        </w:rPr>
        <w:t>F,</w:t>
      </w:r>
      <w:r w:rsidR="00871931" w:rsidRPr="00276EA6">
        <w:rPr>
          <w:rStyle w:val="SubtitleChar"/>
        </w:rPr>
        <w:t>G</w:t>
      </w:r>
      <w:proofErr w:type="gramEnd"/>
      <w:r w:rsidR="00AA1584" w:rsidRPr="00276EA6">
        <w:t>) confirmed that models containing imprinting effects at the narrow, NA or HA subtype levels provided the best fits to data. As expected (</w:t>
      </w:r>
      <w:r w:rsidR="00201103" w:rsidRPr="00276EA6">
        <w:t xml:space="preserve">see </w:t>
      </w:r>
      <w:r w:rsidR="00AA1584" w:rsidRPr="00276EA6">
        <w:rPr>
          <w:rStyle w:val="SubtitleChar"/>
        </w:rPr>
        <w:t>Fig.</w:t>
      </w:r>
      <w:r w:rsidR="00201103" w:rsidRPr="00276EA6">
        <w:rPr>
          <w:rStyle w:val="SubtitleChar"/>
        </w:rPr>
        <w:t xml:space="preserve"> 1</w:t>
      </w:r>
      <w:r w:rsidR="00AA1584" w:rsidRPr="00276EA6">
        <w:t xml:space="preserve">), predictions from the two best models </w:t>
      </w:r>
      <w:r w:rsidR="002971D6" w:rsidRPr="00276EA6">
        <w:t>were highly collinear</w:t>
      </w:r>
      <w:r w:rsidR="00135F7B" w:rsidRPr="00276EA6">
        <w:t xml:space="preserve">, except in their risk predictions </w:t>
      </w:r>
      <w:r w:rsidR="002971D6" w:rsidRPr="00276EA6">
        <w:t>among middle-aged, H2N2-imprinted cohorts</w:t>
      </w:r>
      <w:r w:rsidR="00AA1584" w:rsidRPr="00276EA6">
        <w:t xml:space="preserve"> (birth years 1957-1968)</w:t>
      </w:r>
      <w:ins w:id="200" w:author="Katelyn Gostic" w:date="2019-05-06T12:53:00Z">
        <w:r w:rsidR="002D6568">
          <w:t xml:space="preserve">, and some other minor differences </w:t>
        </w:r>
      </w:ins>
      <w:ins w:id="201" w:author="Katelyn Gostic" w:date="2019-05-06T12:54:00Z">
        <w:r w:rsidR="002D6568">
          <w:t>arising from normalization across birth-years</w:t>
        </w:r>
      </w:ins>
      <w:commentRangeStart w:id="202"/>
      <w:r w:rsidR="00AA1584" w:rsidRPr="00276EA6">
        <w:t>.</w:t>
      </w:r>
      <w:commentRangeEnd w:id="202"/>
      <w:r w:rsidR="00D456A4">
        <w:rPr>
          <w:rStyle w:val="CommentReference"/>
        </w:rPr>
        <w:commentReference w:id="202"/>
      </w:r>
      <w:r w:rsidR="00AA1584" w:rsidRPr="00276EA6">
        <w:t xml:space="preserve"> </w:t>
      </w:r>
      <w:r w:rsidR="009724A4" w:rsidRPr="00276EA6">
        <w:t>Predictions of</w:t>
      </w:r>
      <w:r w:rsidR="00135F7B" w:rsidRPr="00276EA6">
        <w:t xml:space="preserve"> two best models (HA and NA subtype-level imprinting) were much more similar</w:t>
      </w:r>
      <w:r w:rsidR="009724A4" w:rsidRPr="00276EA6">
        <w:t xml:space="preserve"> to each other than to predictions from models with much worse AIC (HA group-level imprinting and no imprinting).</w:t>
      </w:r>
    </w:p>
    <w:p w14:paraId="074BE1CA" w14:textId="70FC0BA9" w:rsidR="0033762F" w:rsidRPr="00276EA6" w:rsidRDefault="0033762F" w:rsidP="00276EA6">
      <w:pPr>
        <w:shd w:val="clear" w:color="auto" w:fill="auto"/>
      </w:pPr>
      <w:r w:rsidRPr="00276EA6">
        <w:rPr>
          <w:color w:val="000000" w:themeColor="text1"/>
        </w:rPr>
        <w:t>Model selection on AZDHS data showed much greater differences in AIC</w:t>
      </w:r>
      <w:r w:rsidR="008C04AA" w:rsidRPr="00276EA6">
        <w:rPr>
          <w:color w:val="000000" w:themeColor="text1"/>
        </w:rPr>
        <w:t>, and much stronger effects of all tested factors</w:t>
      </w:r>
      <w:r w:rsidRPr="00276EA6">
        <w:rPr>
          <w:color w:val="000000" w:themeColor="text1"/>
        </w:rPr>
        <w:t xml:space="preserve"> than model selection on INSIGHT data</w:t>
      </w:r>
      <w:r w:rsidR="008C04AA" w:rsidRPr="00276EA6">
        <w:rPr>
          <w:color w:val="000000" w:themeColor="text1"/>
        </w:rPr>
        <w:t xml:space="preserve"> (</w:t>
      </w:r>
      <w:r w:rsidR="008C04AA" w:rsidRPr="00276EA6">
        <w:rPr>
          <w:rStyle w:val="SubtitleChar"/>
        </w:rPr>
        <w:t>Fig. 4, Table 3</w:t>
      </w:r>
      <w:r w:rsidR="008C04AA" w:rsidRPr="00276EA6">
        <w:rPr>
          <w:color w:val="000000" w:themeColor="text1"/>
        </w:rPr>
        <w:t>). This was unsurprising</w:t>
      </w:r>
      <w:r w:rsidRPr="00276EA6">
        <w:rPr>
          <w:color w:val="000000" w:themeColor="text1"/>
        </w:rPr>
        <w:t xml:space="preserve"> due </w:t>
      </w:r>
      <w:r w:rsidR="005376A4" w:rsidRPr="00276EA6">
        <w:rPr>
          <w:color w:val="000000" w:themeColor="text1"/>
        </w:rPr>
        <w:t>smaller</w:t>
      </w:r>
      <w:r w:rsidRPr="00276EA6">
        <w:rPr>
          <w:color w:val="000000" w:themeColor="text1"/>
        </w:rPr>
        <w:t xml:space="preserve"> sample sizes</w:t>
      </w:r>
      <w:r w:rsidR="00A40146" w:rsidRPr="00276EA6">
        <w:rPr>
          <w:color w:val="000000" w:themeColor="text1"/>
        </w:rPr>
        <w:t>, increased noise from geographic variation,</w:t>
      </w:r>
      <w:r w:rsidRPr="00276EA6">
        <w:rPr>
          <w:color w:val="000000" w:themeColor="text1"/>
        </w:rPr>
        <w:t xml:space="preserve"> and smaller apparent differences in subtype-specific impact</w:t>
      </w:r>
      <w:r w:rsidR="005376A4" w:rsidRPr="00276EA6">
        <w:rPr>
          <w:color w:val="000000" w:themeColor="text1"/>
        </w:rPr>
        <w:t xml:space="preserve"> in the INSIGHT data</w:t>
      </w:r>
      <w:r w:rsidR="0010345F">
        <w:rPr>
          <w:color w:val="000000" w:themeColor="text1"/>
        </w:rPr>
        <w:t xml:space="preserve">. </w:t>
      </w:r>
      <w:r w:rsidRPr="00276EA6">
        <w:t xml:space="preserve">Although no single model fit to INSIGHT data was definitively preferred (six had </w:t>
      </w:r>
      <w:r w:rsidRPr="00276EA6">
        <w:sym w:font="Symbol" w:char="F044"/>
      </w:r>
      <w:r w:rsidRPr="00276EA6">
        <w:t>AIC&lt;4</w:t>
      </w:r>
      <w:r w:rsidR="002971D6" w:rsidRPr="00276EA6">
        <w:t xml:space="preserve">, and differences between fits were </w:t>
      </w:r>
      <w:r w:rsidR="005376A4" w:rsidRPr="00276EA6">
        <w:t>negligible</w:t>
      </w:r>
      <w:r w:rsidR="002971D6" w:rsidRPr="00276EA6">
        <w:t xml:space="preserve"> (</w:t>
      </w:r>
      <w:r w:rsidR="002971D6" w:rsidRPr="00276EA6">
        <w:rPr>
          <w:rStyle w:val="SubtitleChar"/>
        </w:rPr>
        <w:t xml:space="preserve">Fig. </w:t>
      </w:r>
      <w:r w:rsidR="008C04AA" w:rsidRPr="00276EA6">
        <w:rPr>
          <w:rStyle w:val="SubtitleChar"/>
        </w:rPr>
        <w:t>4</w:t>
      </w:r>
      <w:r w:rsidR="00F91774" w:rsidRPr="00276EA6">
        <w:rPr>
          <w:rStyle w:val="SubtitleChar"/>
        </w:rPr>
        <w:t>, Table 3</w:t>
      </w:r>
      <w:r w:rsidR="002971D6" w:rsidRPr="00276EA6">
        <w:t>)</w:t>
      </w:r>
      <w:r w:rsidRPr="00276EA6">
        <w:t>), results</w:t>
      </w:r>
      <w:r w:rsidR="002971D6" w:rsidRPr="00276EA6">
        <w:t xml:space="preserve"> of model selection on INSIGHT data </w:t>
      </w:r>
      <w:r w:rsidRPr="00276EA6">
        <w:t xml:space="preserve">aligned </w:t>
      </w:r>
      <w:r w:rsidR="002971D6" w:rsidRPr="00276EA6">
        <w:t xml:space="preserve">qualitatively </w:t>
      </w:r>
      <w:r w:rsidRPr="00276EA6">
        <w:t xml:space="preserve">with model selection on AZDHS data, in that none of the </w:t>
      </w:r>
      <w:r w:rsidR="002971D6" w:rsidRPr="00276EA6">
        <w:t xml:space="preserve">six </w:t>
      </w:r>
      <w:r w:rsidRPr="00276EA6">
        <w:t>best models contained HA group-level imprinting</w:t>
      </w:r>
      <w:r w:rsidR="00AA1584" w:rsidRPr="00276EA6">
        <w:t xml:space="preserve"> effects</w:t>
      </w:r>
      <w:r w:rsidR="008C04AA" w:rsidRPr="00276EA6">
        <w:t xml:space="preserve"> (</w:t>
      </w:r>
      <w:r w:rsidR="008C04AA" w:rsidRPr="00276EA6">
        <w:rPr>
          <w:rStyle w:val="SubtitleChar"/>
        </w:rPr>
        <w:t>Table 3</w:t>
      </w:r>
      <w:r w:rsidR="008C04AA" w:rsidRPr="00276EA6">
        <w:t>)</w:t>
      </w:r>
      <w:r w:rsidRPr="00276EA6">
        <w:t>, and overall, NA subtype-level imprinting or HA subtype-level imprinting received the most statistical support. Akaike weights can be interpreted as the proportional support for a given model, out of all models tested</w:t>
      </w:r>
      <w:r w:rsidR="00E97AB8">
        <w:t xml:space="preserve"> </w:t>
      </w:r>
      <w:r w:rsidR="00E97AB8">
        <w:fldChar w:fldCharType="begin"/>
      </w:r>
      <w:ins w:id="203" w:author="Katelyn Gostic" w:date="2019-05-06T12:38:00Z">
        <w:r w:rsidR="00E41BD2">
          <w:instrText xml:space="preserve"> ADDIN ZOTERO_ITEM CSL_CITATION {"citationID":"Acrl8i4m","properties":{"formattedCitation":"(25)","plainCitation":"(25)","noteIndex":0},"citationItems":[{"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instrText>
        </w:r>
      </w:ins>
      <w:del w:id="204" w:author="Katelyn Gostic" w:date="2019-05-06T12:38:00Z">
        <w:r w:rsidR="00E97AB8" w:rsidDel="00E41BD2">
          <w:delInstrText xml:space="preserve"> ADDIN ZOTERO_ITEM CSL_CITATION {"citationID":"Acrl8i4m","properties":{"formattedCitation":"(24)","plainCitation":"(24)","noteIndex":0},"citationItems":[{"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delInstrText>
        </w:r>
      </w:del>
      <w:r w:rsidR="00E97AB8">
        <w:fldChar w:fldCharType="separate"/>
      </w:r>
      <w:ins w:id="205" w:author="Katelyn Gostic" w:date="2019-05-06T12:38:00Z">
        <w:r w:rsidR="00E41BD2">
          <w:rPr>
            <w:noProof/>
          </w:rPr>
          <w:t>(25)</w:t>
        </w:r>
      </w:ins>
      <w:del w:id="206" w:author="Katelyn Gostic" w:date="2019-05-06T12:38:00Z">
        <w:r w:rsidR="00E97AB8" w:rsidRPr="00E41BD2" w:rsidDel="00E41BD2">
          <w:rPr>
            <w:noProof/>
          </w:rPr>
          <w:delText>(24)</w:delText>
        </w:r>
      </w:del>
      <w:r w:rsidR="00E97AB8">
        <w:fldChar w:fldCharType="end"/>
      </w:r>
      <w:r w:rsidRPr="00276EA6">
        <w:t xml:space="preserve">. The total Akaike weight for </w:t>
      </w:r>
      <w:r w:rsidR="00AA1584" w:rsidRPr="00276EA6">
        <w:t xml:space="preserve">INSIGHT </w:t>
      </w:r>
      <w:r w:rsidRPr="00276EA6">
        <w:t>models including NA subtype level imprinting was 0.38, and for models including HA subtype-level imprinting was 0.34. Models including HA group-</w:t>
      </w:r>
      <w:r w:rsidRPr="00276EA6">
        <w:lastRenderedPageBreak/>
        <w:t xml:space="preserve">level </w:t>
      </w:r>
      <w:proofErr w:type="gramStart"/>
      <w:r w:rsidRPr="00276EA6">
        <w:t>imprinting</w:t>
      </w:r>
      <w:proofErr w:type="gramEnd"/>
      <w:r w:rsidRPr="00276EA6">
        <w:t xml:space="preserve"> or no imprinting received much less support, with Akaike weights of 0.04 and 0.23 respectively (</w:t>
      </w:r>
      <w:r w:rsidRPr="00276EA6">
        <w:rPr>
          <w:rStyle w:val="SubtitleChar"/>
          <w:shd w:val="clear" w:color="auto" w:fill="auto"/>
        </w:rPr>
        <w:t xml:space="preserve">Fig. </w:t>
      </w:r>
      <w:r w:rsidR="008C04AA" w:rsidRPr="00276EA6">
        <w:rPr>
          <w:rStyle w:val="SubtitleChar"/>
          <w:shd w:val="clear" w:color="auto" w:fill="auto"/>
        </w:rPr>
        <w:t>4</w:t>
      </w:r>
      <w:r w:rsidR="00F91774" w:rsidRPr="00276EA6">
        <w:rPr>
          <w:rStyle w:val="SubtitleChar"/>
          <w:shd w:val="clear" w:color="auto" w:fill="auto"/>
        </w:rPr>
        <w:t>E</w:t>
      </w:r>
      <w:r w:rsidRPr="00276EA6">
        <w:t xml:space="preserve">). </w:t>
      </w:r>
    </w:p>
    <w:p w14:paraId="399B72E3" w14:textId="384F5F45" w:rsidR="00333BD4" w:rsidRPr="00276EA6" w:rsidRDefault="00333BD4" w:rsidP="00276EA6">
      <w:pPr>
        <w:shd w:val="clear" w:color="auto" w:fill="auto"/>
      </w:pPr>
    </w:p>
    <w:p w14:paraId="5806A7E1" w14:textId="0B9E20E7" w:rsidR="00333BD4" w:rsidRPr="00276EA6" w:rsidRDefault="00333BD4" w:rsidP="00276EA6">
      <w:pPr>
        <w:pStyle w:val="Heading2"/>
        <w:shd w:val="clear" w:color="auto" w:fill="auto"/>
      </w:pPr>
      <w:r w:rsidRPr="00276EA6">
        <w:t>Fitted risk patterns</w:t>
      </w:r>
    </w:p>
    <w:p w14:paraId="45B5D1E6" w14:textId="6CB00EDB" w:rsidR="00415A75" w:rsidRPr="00276EA6" w:rsidRDefault="00333BD4" w:rsidP="00276EA6">
      <w:pPr>
        <w:shd w:val="clear" w:color="auto" w:fill="auto"/>
      </w:pPr>
      <w:r w:rsidRPr="00276EA6">
        <w:t xml:space="preserve">When fitted to AZDHS data, age-specific risk curves took similar forms in all models, with risk </w:t>
      </w:r>
      <w:r w:rsidR="005376A4" w:rsidRPr="00276EA6">
        <w:t xml:space="preserve">decreasing rapidly from birth through </w:t>
      </w:r>
      <w:r w:rsidR="00871931" w:rsidRPr="00276EA6">
        <w:t>adolescence</w:t>
      </w:r>
      <w:r w:rsidRPr="00276EA6">
        <w:t>, and then decreasing much more slowly until the end of life</w:t>
      </w:r>
      <w:r w:rsidR="007C1F6F" w:rsidRPr="00276EA6">
        <w:t xml:space="preserve"> (</w:t>
      </w:r>
      <w:r w:rsidR="007C1F6F" w:rsidRPr="00276EA6">
        <w:rPr>
          <w:rStyle w:val="SubtitleChar"/>
        </w:rPr>
        <w:t>Fig. 4A</w:t>
      </w:r>
      <w:r w:rsidR="007C1F6F" w:rsidRPr="00276EA6">
        <w:t>)</w:t>
      </w:r>
      <w:r w:rsidRPr="00276EA6">
        <w:t xml:space="preserve">. </w:t>
      </w:r>
      <w:r w:rsidR="007C1F6F" w:rsidRPr="00276EA6">
        <w:t>When fitted to INSIGHT data, age-specific risk effects always took values close to 1, indicating that the age distribution of confirmed influenza cases was roughly proportional to denominator data on the age distribution of all tested cases (</w:t>
      </w:r>
      <w:r w:rsidR="007C1F6F" w:rsidRPr="00276EA6">
        <w:rPr>
          <w:rStyle w:val="SubtitleChar"/>
        </w:rPr>
        <w:t>Fig. 4C</w:t>
      </w:r>
      <w:r w:rsidR="00540462" w:rsidRPr="00276EA6">
        <w:rPr>
          <w:rStyle w:val="SubtitleChar"/>
        </w:rPr>
        <w:t>, Fig. S</w:t>
      </w:r>
      <w:r w:rsidR="00871931" w:rsidRPr="00276EA6">
        <w:rPr>
          <w:rStyle w:val="SubtitleChar"/>
        </w:rPr>
        <w:t>1</w:t>
      </w:r>
      <w:r w:rsidR="007C1F6F" w:rsidRPr="00276EA6">
        <w:t xml:space="preserve">). </w:t>
      </w:r>
    </w:p>
    <w:p w14:paraId="3C255505" w14:textId="324C5916" w:rsidR="007C1F6F" w:rsidRPr="00276EA6" w:rsidRDefault="00415A75" w:rsidP="00276EA6">
      <w:pPr>
        <w:shd w:val="clear" w:color="auto" w:fill="auto"/>
      </w:pPr>
      <w:r w:rsidRPr="00276EA6">
        <w:rPr>
          <w:rStyle w:val="SubtitleChar"/>
        </w:rPr>
        <w:t xml:space="preserve">Tables </w:t>
      </w:r>
      <w:r w:rsidR="005376A4" w:rsidRPr="00276EA6">
        <w:rPr>
          <w:rStyle w:val="SubtitleChar"/>
        </w:rPr>
        <w:t>S1-S3</w:t>
      </w:r>
      <w:r w:rsidRPr="00276EA6">
        <w:t xml:space="preserve"> show parameter estimates and 95% profile confidence intervals from all models fitted to AZDHS And INSIGHT data. </w:t>
      </w:r>
      <w:r w:rsidR="0025230C" w:rsidRPr="00276EA6">
        <w:t>Fits to AZDHS data estimated moderate reductions in risk due to imprinting protection, and fits to INSIGHT data estimated weak reductions in risk</w:t>
      </w:r>
      <w:r w:rsidR="00871931" w:rsidRPr="00276EA6">
        <w:t xml:space="preserve"> </w:t>
      </w:r>
      <w:r w:rsidR="007C1F6F" w:rsidRPr="00276EA6">
        <w:t>(</w:t>
      </w:r>
      <w:r w:rsidR="007C1F6F" w:rsidRPr="00276EA6">
        <w:rPr>
          <w:rStyle w:val="SubtitleChar"/>
        </w:rPr>
        <w:t>Fig. 4</w:t>
      </w:r>
      <w:proofErr w:type="gramStart"/>
      <w:r w:rsidR="007C1F6F" w:rsidRPr="00276EA6">
        <w:rPr>
          <w:rStyle w:val="SubtitleChar"/>
        </w:rPr>
        <w:t>B,D</w:t>
      </w:r>
      <w:proofErr w:type="gramEnd"/>
      <w:r w:rsidRPr="00276EA6">
        <w:rPr>
          <w:rStyle w:val="SubtitleChar"/>
        </w:rPr>
        <w:t>, Table S</w:t>
      </w:r>
      <w:r w:rsidR="005376A4" w:rsidRPr="00276EA6">
        <w:rPr>
          <w:rStyle w:val="SubtitleChar"/>
        </w:rPr>
        <w:t>2-S3</w:t>
      </w:r>
      <w:r w:rsidR="007C1F6F" w:rsidRPr="00276EA6">
        <w:t>)</w:t>
      </w:r>
      <w:r w:rsidR="00333BD4" w:rsidRPr="00276EA6">
        <w:t xml:space="preserve">. </w:t>
      </w:r>
      <w:r w:rsidR="007C1F6F" w:rsidRPr="00276EA6">
        <w:t>Overall, risk parameters fitted to the INSIGHT data took values closer to 1 and had wider confidence intervals than risk parameters fitted to the Arizona data (</w:t>
      </w:r>
      <w:r w:rsidR="007C1F6F" w:rsidRPr="00276EA6">
        <w:rPr>
          <w:rStyle w:val="SubtitleChar"/>
        </w:rPr>
        <w:t>Fig. 4, Table</w:t>
      </w:r>
      <w:r w:rsidR="00871931" w:rsidRPr="00276EA6">
        <w:rPr>
          <w:rStyle w:val="SubtitleChar"/>
        </w:rPr>
        <w:t>s</w:t>
      </w:r>
      <w:r w:rsidR="007C1F6F" w:rsidRPr="00276EA6">
        <w:rPr>
          <w:rStyle w:val="SubtitleChar"/>
        </w:rPr>
        <w:t xml:space="preserve"> </w:t>
      </w:r>
      <w:r w:rsidR="005376A4" w:rsidRPr="00276EA6">
        <w:rPr>
          <w:rStyle w:val="SubtitleChar"/>
        </w:rPr>
        <w:t>S1-S3</w:t>
      </w:r>
      <w:r w:rsidR="00276EA6">
        <w:rPr>
          <w:rStyle w:val="SubtitleChar"/>
        </w:rPr>
        <w:t>)</w:t>
      </w:r>
      <w:r w:rsidR="007C1F6F" w:rsidRPr="00276EA6">
        <w:t xml:space="preserve">. </w:t>
      </w:r>
      <w:commentRangeStart w:id="207"/>
      <w:commentRangeStart w:id="208"/>
      <w:r w:rsidRPr="00276EA6">
        <w:t>As fitted to INSIGHT data, the</w:t>
      </w:r>
      <w:r w:rsidR="007C1F6F" w:rsidRPr="00276EA6">
        <w:t xml:space="preserve"> estimated relative risk of infection given antiviral treatment was usually greater than one, which may reflect that antiviral treatment is often prescribed in response to a positive influenza test. Vaccination was consistently associated with small reductions in risk, although confidence intervals often overlapped the null value of one. The presence of underlying conditions did not strongly impact relative risk and was not included in preferred models (</w:t>
      </w:r>
      <w:r w:rsidR="007C1F6F" w:rsidRPr="00276EA6">
        <w:rPr>
          <w:rStyle w:val="SubtitleChar"/>
        </w:rPr>
        <w:t>Table 3</w:t>
      </w:r>
      <w:r w:rsidR="00931ADB">
        <w:rPr>
          <w:rStyle w:val="SubtitleChar"/>
        </w:rPr>
        <w:t xml:space="preserve">, </w:t>
      </w:r>
      <w:r w:rsidR="00931ADB" w:rsidRPr="00276EA6">
        <w:rPr>
          <w:rStyle w:val="SubtitleChar"/>
        </w:rPr>
        <w:t>Tables S1-S3</w:t>
      </w:r>
      <w:r w:rsidR="007C1F6F" w:rsidRPr="00276EA6">
        <w:t>).</w:t>
      </w:r>
      <w:commentRangeEnd w:id="207"/>
      <w:r w:rsidRPr="00276EA6">
        <w:rPr>
          <w:rStyle w:val="CommentReference"/>
        </w:rPr>
        <w:commentReference w:id="207"/>
      </w:r>
      <w:commentRangeEnd w:id="208"/>
      <w:r w:rsidR="00BD546B">
        <w:rPr>
          <w:rStyle w:val="CommentReference"/>
        </w:rPr>
        <w:commentReference w:id="208"/>
      </w:r>
    </w:p>
    <w:p w14:paraId="2E142E48" w14:textId="6E7CE23B" w:rsidR="00802B48" w:rsidRPr="00276EA6" w:rsidRDefault="00802B48" w:rsidP="00276EA6">
      <w:pPr>
        <w:shd w:val="clear" w:color="auto" w:fill="auto"/>
        <w:ind w:firstLine="0"/>
      </w:pPr>
    </w:p>
    <w:p w14:paraId="2BE24352" w14:textId="4494A863" w:rsidR="00802B48" w:rsidRPr="00276EA6" w:rsidRDefault="00802B48" w:rsidP="00276EA6">
      <w:pPr>
        <w:pStyle w:val="Heading2"/>
        <w:shd w:val="clear" w:color="auto" w:fill="auto"/>
      </w:pPr>
      <w:r w:rsidRPr="00276EA6">
        <w:t xml:space="preserve">Strength </w:t>
      </w:r>
      <w:r w:rsidR="00101D12" w:rsidRPr="00276EA6">
        <w:t xml:space="preserve">and specificity </w:t>
      </w:r>
      <w:r w:rsidRPr="00276EA6">
        <w:t>of imprinting protection against 2009 pandemic H1N1</w:t>
      </w:r>
    </w:p>
    <w:p w14:paraId="223D7071" w14:textId="2F19EC4C" w:rsidR="00802B48" w:rsidRPr="00276EA6" w:rsidRDefault="00802B48" w:rsidP="00276EA6">
      <w:pPr>
        <w:shd w:val="clear" w:color="auto" w:fill="auto"/>
      </w:pPr>
      <w:r w:rsidRPr="00276EA6">
        <w:t>The AZDHS data contained large numbers of H1N1 cases confirmed during the 2009 pandemic (</w:t>
      </w:r>
      <w:r w:rsidRPr="00276EA6">
        <w:rPr>
          <w:rStyle w:val="SubtitleChar"/>
        </w:rPr>
        <w:t>Table 1</w:t>
      </w:r>
      <w:r w:rsidRPr="00276EA6">
        <w:t xml:space="preserve">). We repeated model selection on these pandemic H1N1 cases to assess the strength and breadth of imprinting protection against the </w:t>
      </w:r>
      <w:r w:rsidR="00D11C38" w:rsidRPr="00276EA6">
        <w:t>pandemic strain during the first pandemic wave (2008-2009 influenza season), and during the second pandemic wave (2009-2010 season</w:t>
      </w:r>
      <w:r w:rsidR="00415A75" w:rsidRPr="00276EA6">
        <w:t>)</w:t>
      </w:r>
      <w:r w:rsidRPr="00276EA6">
        <w:t xml:space="preserve">. </w:t>
      </w:r>
      <w:commentRangeStart w:id="209"/>
      <w:commentRangeStart w:id="210"/>
      <w:r w:rsidR="00D11C38" w:rsidRPr="00276EA6">
        <w:t xml:space="preserve">Minimal H3N2 circulation during the </w:t>
      </w:r>
      <w:r w:rsidR="00D11C38" w:rsidRPr="00276EA6">
        <w:lastRenderedPageBreak/>
        <w:t>pandemic prevented us from re-fitting the age-specific risk curve</w:t>
      </w:r>
      <w:r w:rsidR="008C04AA" w:rsidRPr="00276EA6">
        <w:t xml:space="preserve"> to pandemic data. Instead, we</w:t>
      </w:r>
      <w:r w:rsidR="00D11C38" w:rsidRPr="00276EA6">
        <w:t xml:space="preserve"> input the age-specific risk curve fitted to seasonal </w:t>
      </w:r>
      <w:r w:rsidR="008C04AA" w:rsidRPr="00276EA6">
        <w:t xml:space="preserve">AZDHS </w:t>
      </w:r>
      <w:r w:rsidR="00D11C38" w:rsidRPr="00276EA6">
        <w:t>data, and then re-fit models assuming HA group, HA subtype and NA subtype-level imprinting</w:t>
      </w:r>
      <w:ins w:id="211" w:author="Katelyn Gostic" w:date="2019-05-06T12:55:00Z">
        <w:r w:rsidR="002D6568">
          <w:t>,</w:t>
        </w:r>
      </w:ins>
      <w:r w:rsidR="00D11C38" w:rsidRPr="00276EA6">
        <w:t xml:space="preserve"> to </w:t>
      </w:r>
      <w:r w:rsidR="008C04AA" w:rsidRPr="00276EA6">
        <w:t xml:space="preserve">H1N1 </w:t>
      </w:r>
      <w:r w:rsidR="00D11C38" w:rsidRPr="00276EA6">
        <w:t>data from the first and second pandemic wave.</w:t>
      </w:r>
      <w:commentRangeEnd w:id="209"/>
      <w:r w:rsidR="00415A75" w:rsidRPr="00276EA6">
        <w:rPr>
          <w:rStyle w:val="CommentReference"/>
        </w:rPr>
        <w:commentReference w:id="209"/>
      </w:r>
      <w:commentRangeEnd w:id="210"/>
      <w:r w:rsidR="0037226F">
        <w:rPr>
          <w:rStyle w:val="CommentReference"/>
        </w:rPr>
        <w:commentReference w:id="210"/>
      </w:r>
    </w:p>
    <w:p w14:paraId="19562173" w14:textId="0E272AAB" w:rsidR="008C04AA" w:rsidRDefault="00802B48" w:rsidP="00276EA6">
      <w:pPr>
        <w:shd w:val="clear" w:color="auto" w:fill="auto"/>
        <w:rPr>
          <w:ins w:id="212" w:author="James Lloyd-Smith" w:date="2019-05-03T17:18:00Z"/>
        </w:rPr>
      </w:pPr>
      <w:r w:rsidRPr="00276EA6">
        <w:t xml:space="preserve">Results showed that, under any imprinting model, the estimated strength </w:t>
      </w:r>
      <w:r w:rsidR="00D11C38" w:rsidRPr="00276EA6">
        <w:t>of imprinting protection was strongest during the first pandemic wave, intermediate during the second wave, and weakest during seasonal influenza circulation</w:t>
      </w:r>
      <w:r w:rsidRPr="00276EA6">
        <w:t xml:space="preserve"> (</w:t>
      </w:r>
      <w:r w:rsidRPr="00276EA6">
        <w:rPr>
          <w:rStyle w:val="SubtitleChar"/>
        </w:rPr>
        <w:t xml:space="preserve">Fig. </w:t>
      </w:r>
      <w:r w:rsidR="0010345F">
        <w:rPr>
          <w:rStyle w:val="SubtitleChar"/>
        </w:rPr>
        <w:t>5</w:t>
      </w:r>
      <w:r w:rsidR="00F91774" w:rsidRPr="00276EA6">
        <w:rPr>
          <w:rStyle w:val="SubtitleChar"/>
        </w:rPr>
        <w:t>A</w:t>
      </w:r>
      <w:r w:rsidR="00D11C38" w:rsidRPr="00276EA6">
        <w:t>)</w:t>
      </w:r>
      <w:r w:rsidRPr="00276EA6">
        <w:t xml:space="preserve">. </w:t>
      </w:r>
      <w:r w:rsidR="008C04AA" w:rsidRPr="00276EA6">
        <w:t xml:space="preserve">Model selection on first-wave pandemic data (2008-2009 influenza season) showed the </w:t>
      </w:r>
      <w:commentRangeStart w:id="213"/>
      <w:commentRangeStart w:id="214"/>
      <w:r w:rsidR="008C04AA" w:rsidRPr="00276EA6">
        <w:t>strongest support for HA group-level imprinting</w:t>
      </w:r>
      <w:ins w:id="215" w:author="Katelyn Gostic" w:date="2019-05-06T12:56:00Z">
        <w:r w:rsidR="002D6568">
          <w:t xml:space="preserve">, </w:t>
        </w:r>
      </w:ins>
      <w:ins w:id="216" w:author="Katelyn Gostic" w:date="2019-05-06T13:02:00Z">
        <w:r w:rsidR="00E83171">
          <w:t>but none of the tested models were a precise fit to first-wave data</w:t>
        </w:r>
      </w:ins>
      <w:ins w:id="217" w:author="Katelyn Gostic" w:date="2019-05-06T12:58:00Z">
        <w:r w:rsidR="002D6568">
          <w:t xml:space="preserve"> </w:t>
        </w:r>
      </w:ins>
      <w:del w:id="218" w:author="Katelyn Gostic" w:date="2019-05-06T12:58:00Z">
        <w:r w:rsidR="008C04AA" w:rsidRPr="00276EA6" w:rsidDel="002D6568">
          <w:delText xml:space="preserve"> </w:delText>
        </w:r>
      </w:del>
      <w:commentRangeEnd w:id="213"/>
      <w:r w:rsidR="00A15A6A">
        <w:rPr>
          <w:rStyle w:val="CommentReference"/>
        </w:rPr>
        <w:commentReference w:id="213"/>
      </w:r>
      <w:commentRangeEnd w:id="214"/>
      <w:r w:rsidR="002D6568">
        <w:rPr>
          <w:rStyle w:val="CommentReference"/>
        </w:rPr>
        <w:commentReference w:id="214"/>
      </w:r>
      <w:r w:rsidR="008C04AA" w:rsidRPr="00276EA6">
        <w:t>(</w:t>
      </w:r>
      <w:r w:rsidR="008C04AA" w:rsidRPr="00276EA6">
        <w:rPr>
          <w:rStyle w:val="SubtitleChar"/>
        </w:rPr>
        <w:t xml:space="preserve">Fig. </w:t>
      </w:r>
      <w:r w:rsidR="00871931" w:rsidRPr="00276EA6">
        <w:rPr>
          <w:rStyle w:val="SubtitleChar"/>
        </w:rPr>
        <w:t>5</w:t>
      </w:r>
      <w:r w:rsidR="008C04AA" w:rsidRPr="00276EA6">
        <w:rPr>
          <w:rStyle w:val="SubtitleChar"/>
        </w:rPr>
        <w:t>B</w:t>
      </w:r>
      <w:r w:rsidR="008C04AA" w:rsidRPr="00276EA6">
        <w:t xml:space="preserve">). </w:t>
      </w:r>
      <w:del w:id="219" w:author="Katelyn Gostic" w:date="2019-05-06T13:03:00Z">
        <w:r w:rsidR="008C04AA" w:rsidRPr="00276EA6" w:rsidDel="00E83171">
          <w:delText>However, m</w:delText>
        </w:r>
      </w:del>
      <w:ins w:id="220" w:author="Katelyn Gostic" w:date="2019-05-06T13:03:00Z">
        <w:r w:rsidR="00E83171">
          <w:t>M</w:t>
        </w:r>
      </w:ins>
      <w:r w:rsidR="008C04AA" w:rsidRPr="00276EA6">
        <w:t xml:space="preserve">odel selection on </w:t>
      </w:r>
      <w:r w:rsidR="0025230C" w:rsidRPr="00276EA6">
        <w:t>second wave data agr</w:t>
      </w:r>
      <w:r w:rsidR="00931ADB">
        <w:t>e</w:t>
      </w:r>
      <w:r w:rsidR="0025230C" w:rsidRPr="00276EA6">
        <w:t xml:space="preserve">ed with model selection on </w:t>
      </w:r>
      <w:r w:rsidR="008C04AA" w:rsidRPr="00276EA6">
        <w:t xml:space="preserve">seasonal influenza data, where narrower, NA and HA subtype-level imprinting received the most statistical support </w:t>
      </w:r>
      <w:r w:rsidR="00931ADB">
        <w:t>(</w:t>
      </w:r>
      <w:r w:rsidR="00931ADB" w:rsidRPr="00276EA6">
        <w:rPr>
          <w:rStyle w:val="SubtitleChar"/>
        </w:rPr>
        <w:t>Fig. 5</w:t>
      </w:r>
      <w:del w:id="221" w:author="James Lloyd-Smith" w:date="2019-05-03T17:22:00Z">
        <w:r w:rsidR="00931ADB" w:rsidRPr="00276EA6" w:rsidDel="00A15A6A">
          <w:rPr>
            <w:rStyle w:val="SubtitleChar"/>
          </w:rPr>
          <w:delText>B</w:delText>
        </w:r>
      </w:del>
      <w:ins w:id="222" w:author="James Lloyd-Smith" w:date="2019-05-03T17:22:00Z">
        <w:r w:rsidR="00A15A6A">
          <w:rPr>
            <w:rStyle w:val="SubtitleChar"/>
          </w:rPr>
          <w:t>C</w:t>
        </w:r>
      </w:ins>
      <w:r w:rsidR="008C04AA" w:rsidRPr="00276EA6">
        <w:t xml:space="preserve">). </w:t>
      </w:r>
    </w:p>
    <w:p w14:paraId="16C523B3" w14:textId="77777777" w:rsidR="0037226F" w:rsidRPr="00276EA6" w:rsidRDefault="0037226F" w:rsidP="00276EA6">
      <w:pPr>
        <w:shd w:val="clear" w:color="auto" w:fill="auto"/>
      </w:pPr>
    </w:p>
    <w:p w14:paraId="6837EFE9" w14:textId="31DF37EC" w:rsidR="00802B48" w:rsidRPr="00276EA6" w:rsidRDefault="008C04AA" w:rsidP="00276EA6">
      <w:pPr>
        <w:pStyle w:val="Heading2"/>
        <w:shd w:val="clear" w:color="auto" w:fill="auto"/>
      </w:pPr>
      <w:r w:rsidRPr="00276EA6">
        <w:t xml:space="preserve"> </w:t>
      </w:r>
      <w:r w:rsidR="00802B48" w:rsidRPr="00276EA6">
        <w:t>Effect of evolutionary rate</w:t>
      </w:r>
    </w:p>
    <w:p w14:paraId="09FC8AB1" w14:textId="1A8DCA15" w:rsidR="00BA4AC4" w:rsidDel="00E83171" w:rsidRDefault="00802B48" w:rsidP="00E83171">
      <w:pPr>
        <w:pStyle w:val="CommentText"/>
        <w:rPr>
          <w:del w:id="223" w:author="Katelyn Gostic" w:date="2019-05-06T13:07:00Z"/>
        </w:rPr>
        <w:pPrChange w:id="224" w:author="Katelyn Gostic" w:date="2019-05-06T13:09:00Z">
          <w:pPr>
            <w:pStyle w:val="CommentText"/>
          </w:pPr>
        </w:pPrChange>
      </w:pPr>
      <w:r w:rsidRPr="00276EA6">
        <w:t xml:space="preserve">To test the impact of </w:t>
      </w:r>
      <w:r w:rsidR="00D1530D" w:rsidRPr="00276EA6">
        <w:t>antigenic evolutionary rate</w:t>
      </w:r>
      <w:r w:rsidRPr="00276EA6">
        <w:t xml:space="preserve"> on epidemic age distribution, we used publicly available data from </w:t>
      </w:r>
      <w:r w:rsidR="00D1530D" w:rsidRPr="00276EA6">
        <w:rPr>
          <w:i/>
        </w:rPr>
        <w:t xml:space="preserve">Nextstrain </w:t>
      </w:r>
      <w:r w:rsidR="00D1530D" w:rsidRPr="00276EA6">
        <w:fldChar w:fldCharType="begin"/>
      </w:r>
      <w:ins w:id="225" w:author="Katelyn Gostic" w:date="2019-05-06T12:38:00Z">
        <w:r w:rsidR="00E41BD2">
          <w:instrText xml:space="preserve"> ADDIN ZOTERO_ITEM CSL_CITATION {"citationID":"olHzNaw6","properties":{"formattedCitation":"(26,27)","plainCitation":"(26,27)","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ins>
      <w:del w:id="226" w:author="Katelyn Gostic" w:date="2019-05-06T12:38:00Z">
        <w:r w:rsidR="00E97AB8" w:rsidDel="00E41BD2">
          <w:delInstrText xml:space="preserve"> ADDIN ZOTERO_ITEM CSL_CITATION {"citationID":"olHzNaw6","properties":{"formattedCitation":"(25,26)","plainCitation":"(25,26)","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delInstrText>
        </w:r>
      </w:del>
      <w:r w:rsidR="00D1530D" w:rsidRPr="00276EA6">
        <w:fldChar w:fldCharType="separate"/>
      </w:r>
      <w:ins w:id="227" w:author="Katelyn Gostic" w:date="2019-05-06T12:38:00Z">
        <w:r w:rsidR="00E41BD2">
          <w:rPr>
            <w:noProof/>
          </w:rPr>
          <w:t>(26,27)</w:t>
        </w:r>
      </w:ins>
      <w:del w:id="228" w:author="Katelyn Gostic" w:date="2019-05-06T12:38:00Z">
        <w:r w:rsidR="00E97AB8" w:rsidRPr="00E41BD2" w:rsidDel="00E41BD2">
          <w:rPr>
            <w:noProof/>
          </w:rPr>
          <w:delText>(25,26)</w:delText>
        </w:r>
      </w:del>
      <w:r w:rsidR="00D1530D" w:rsidRPr="00276EA6">
        <w:fldChar w:fldCharType="end"/>
      </w:r>
      <w:r w:rsidR="00D1530D" w:rsidRPr="00276EA6">
        <w:t xml:space="preserve">, and from one previously published study </w:t>
      </w:r>
      <w:r w:rsidR="00D1530D" w:rsidRPr="00276EA6">
        <w:fldChar w:fldCharType="begin"/>
      </w:r>
      <w:ins w:id="229" w:author="Katelyn Gostic" w:date="2019-05-06T12:38:00Z">
        <w:r w:rsidR="00E41BD2">
          <w:instrText xml:space="preserve"> ADDIN ZOTERO_ITEM CSL_CITATION {"citationID":"pzVQcJBn","properties":{"formattedCitation":"(28)","plainCitation":"(28)","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ins>
      <w:del w:id="230" w:author="Katelyn Gostic" w:date="2019-05-06T12:38:00Z">
        <w:r w:rsidR="00E97AB8" w:rsidDel="00E41BD2">
          <w:delInstrText xml:space="preserve"> ADDIN ZOTERO_ITEM CSL_CITATION {"citationID":"pzVQcJBn","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delInstrText>
        </w:r>
      </w:del>
      <w:r w:rsidR="00D1530D" w:rsidRPr="00276EA6">
        <w:fldChar w:fldCharType="separate"/>
      </w:r>
      <w:ins w:id="231" w:author="Katelyn Gostic" w:date="2019-05-06T12:38:00Z">
        <w:r w:rsidR="00E41BD2">
          <w:rPr>
            <w:noProof/>
          </w:rPr>
          <w:t>(28)</w:t>
        </w:r>
      </w:ins>
      <w:del w:id="232" w:author="Katelyn Gostic" w:date="2019-05-06T12:38:00Z">
        <w:r w:rsidR="00E97AB8" w:rsidRPr="00E41BD2" w:rsidDel="00E41BD2">
          <w:rPr>
            <w:noProof/>
          </w:rPr>
          <w:delText>(27)</w:delText>
        </w:r>
      </w:del>
      <w:r w:rsidR="00D1530D" w:rsidRPr="00276EA6">
        <w:fldChar w:fldCharType="end"/>
      </w:r>
      <w:r w:rsidR="00D1530D" w:rsidRPr="00276EA6">
        <w:t>,</w:t>
      </w:r>
      <w:r w:rsidRPr="00276EA6">
        <w:t xml:space="preserve"> to calculate</w:t>
      </w:r>
      <w:r w:rsidR="00D1530D" w:rsidRPr="00276EA6">
        <w:t xml:space="preserve"> annual antigenic advance, which we defined as the </w:t>
      </w:r>
      <w:commentRangeStart w:id="233"/>
      <w:commentRangeStart w:id="234"/>
      <w:r w:rsidR="00D1530D" w:rsidRPr="00276EA6">
        <w:t xml:space="preserve">antigenic distance </w:t>
      </w:r>
      <w:commentRangeEnd w:id="233"/>
      <w:r w:rsidR="00D1530D" w:rsidRPr="00276EA6">
        <w:rPr>
          <w:rStyle w:val="CommentReference"/>
        </w:rPr>
        <w:commentReference w:id="233"/>
      </w:r>
      <w:commentRangeEnd w:id="234"/>
      <w:r w:rsidR="00341827">
        <w:rPr>
          <w:rStyle w:val="CommentReference"/>
        </w:rPr>
        <w:commentReference w:id="234"/>
      </w:r>
      <w:r w:rsidR="00D1530D" w:rsidRPr="00276EA6">
        <w:t>between strains of a given lineage (pre-2009 H1N1, post-2009 H1N1 or H3N2) that circulated in consecutive seasons</w:t>
      </w:r>
      <w:r w:rsidR="00CD3D54" w:rsidRPr="00276EA6">
        <w:t xml:space="preserve"> (</w:t>
      </w:r>
      <w:r w:rsidR="00CD3D54" w:rsidRPr="00276EA6">
        <w:rPr>
          <w:rStyle w:val="SubtitleChar"/>
        </w:rPr>
        <w:t>Methods</w:t>
      </w:r>
      <w:r w:rsidR="00CD3D54" w:rsidRPr="00276EA6">
        <w:t>)</w:t>
      </w:r>
      <w:r w:rsidR="00871931" w:rsidRPr="00276EA6">
        <w:t xml:space="preserve">. </w:t>
      </w:r>
      <w:ins w:id="235" w:author="Katelyn Gostic" w:date="2019-05-06T13:03:00Z">
        <w:r w:rsidR="00E83171">
          <w:t xml:space="preserve">The “antigenic distance” between two strains </w:t>
        </w:r>
      </w:ins>
      <w:ins w:id="236" w:author="Katelyn Gostic" w:date="2019-05-06T13:05:00Z">
        <w:r w:rsidR="00E83171">
          <w:t xml:space="preserve">is </w:t>
        </w:r>
      </w:ins>
      <w:ins w:id="237" w:author="Katelyn Gostic" w:date="2019-05-06T13:06:00Z">
        <w:r w:rsidR="00E83171">
          <w:t xml:space="preserve">used as a proxy for immune cross-protection and can be </w:t>
        </w:r>
      </w:ins>
      <w:ins w:id="238" w:author="Katelyn Gostic" w:date="2019-05-06T13:05:00Z">
        <w:r w:rsidR="00E83171">
          <w:t xml:space="preserve">obtained </w:t>
        </w:r>
      </w:ins>
      <w:ins w:id="239" w:author="Katelyn Gostic" w:date="2019-05-06T13:06:00Z">
        <w:r w:rsidR="00E83171">
          <w:t>using a variety of methods that map</w:t>
        </w:r>
      </w:ins>
      <w:ins w:id="240" w:author="Katelyn Gostic" w:date="2019-05-06T13:05:00Z">
        <w:r w:rsidR="00E83171">
          <w:t xml:space="preserve"> serological or genetic data into Euclidian space [CITE], or onto phylogenetic tree</w:t>
        </w:r>
      </w:ins>
      <w:ins w:id="241" w:author="Katelyn Gostic" w:date="2019-05-06T13:06:00Z">
        <w:r w:rsidR="00E83171">
          <w:t>s [CITE]</w:t>
        </w:r>
      </w:ins>
      <w:ins w:id="242" w:author="Katelyn Gostic" w:date="2019-05-06T13:03:00Z">
        <w:r w:rsidR="00E83171">
          <w:t>.</w:t>
        </w:r>
      </w:ins>
      <w:ins w:id="243" w:author="Katelyn Gostic" w:date="2019-05-06T13:07:00Z">
        <w:r w:rsidR="00E83171" w:rsidRPr="00276EA6">
          <w:t xml:space="preserve"> </w:t>
        </w:r>
      </w:ins>
    </w:p>
    <w:p w14:paraId="4C8E44EB" w14:textId="77777777" w:rsidR="00E83171" w:rsidRPr="00276EA6" w:rsidRDefault="00E83171" w:rsidP="00E83171">
      <w:pPr>
        <w:pStyle w:val="CommentText"/>
        <w:rPr>
          <w:ins w:id="244" w:author="Katelyn Gostic" w:date="2019-05-06T13:09:00Z"/>
        </w:rPr>
        <w:pPrChange w:id="245" w:author="Katelyn Gostic" w:date="2019-05-06T13:09:00Z">
          <w:pPr>
            <w:shd w:val="clear" w:color="auto" w:fill="auto"/>
          </w:pPr>
        </w:pPrChange>
      </w:pPr>
    </w:p>
    <w:p w14:paraId="1C77E8F9" w14:textId="1B7CC90B" w:rsidR="005376A4" w:rsidRPr="00276EA6" w:rsidRDefault="00802B48" w:rsidP="00E83171">
      <w:pPr>
        <w:pStyle w:val="CommentText"/>
        <w:rPr>
          <w:strike/>
        </w:rPr>
        <w:pPrChange w:id="246" w:author="Katelyn Gostic" w:date="2019-05-06T13:07:00Z">
          <w:pPr>
            <w:shd w:val="clear" w:color="auto" w:fill="auto"/>
          </w:pPr>
        </w:pPrChange>
      </w:pPr>
      <w:r w:rsidRPr="00276EA6">
        <w:t xml:space="preserve">If the rate of antigenic drift is a strong driver of age-specific influenza risk, then the fraction of influenza cases observed in children should be negatively related </w:t>
      </w:r>
      <w:r w:rsidR="00CD3D54" w:rsidRPr="00276EA6">
        <w:t>to</w:t>
      </w:r>
      <w:ins w:id="247" w:author="Katelyn Gostic" w:date="2019-05-06T13:09:00Z">
        <w:r w:rsidR="00E83171">
          <w:t xml:space="preserve"> annual</w:t>
        </w:r>
      </w:ins>
      <w:r w:rsidR="00CD3D54" w:rsidRPr="00276EA6">
        <w:t xml:space="preserve"> antigenic advance</w:t>
      </w:r>
      <w:r w:rsidR="00BA4AC4" w:rsidRPr="00276EA6">
        <w:t xml:space="preserve"> </w:t>
      </w:r>
      <w:r w:rsidR="00BA4AC4" w:rsidRPr="00276EA6">
        <w:fldChar w:fldCharType="begin"/>
      </w:r>
      <w:ins w:id="248" w:author="Katelyn Gostic" w:date="2019-05-06T12:38:00Z">
        <w:r w:rsidR="00E41BD2">
          <w:instrText xml:space="preserve"> ADDIN ZOTERO_ITEM CSL_CITATION {"citationID":"2nVpdBXn","properties":{"formattedCitation":"(23)","plainCitation":"(23)","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ins>
      <w:del w:id="249" w:author="Katelyn Gostic" w:date="2019-05-06T12:38:00Z">
        <w:r w:rsidR="00467547" w:rsidRPr="00276EA6" w:rsidDel="00E41BD2">
          <w:delInstrText xml:space="preserve"> ADDIN ZOTERO_ITEM CSL_CITATION {"citationID":"2nVpdBXn","properties":{"formattedCitation":"(22)","plainCitation":"(22)","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delInstrText>
        </w:r>
      </w:del>
      <w:r w:rsidR="00BA4AC4" w:rsidRPr="00276EA6">
        <w:fldChar w:fldCharType="separate"/>
      </w:r>
      <w:ins w:id="250" w:author="Katelyn Gostic" w:date="2019-05-06T12:38:00Z">
        <w:r w:rsidR="00E41BD2">
          <w:rPr>
            <w:noProof/>
          </w:rPr>
          <w:t>(23)</w:t>
        </w:r>
      </w:ins>
      <w:del w:id="251" w:author="Katelyn Gostic" w:date="2019-05-06T12:38:00Z">
        <w:r w:rsidR="00467547" w:rsidRPr="00E41BD2" w:rsidDel="00E41BD2">
          <w:rPr>
            <w:noProof/>
          </w:rPr>
          <w:delText>(22)</w:delText>
        </w:r>
      </w:del>
      <w:r w:rsidR="00BA4AC4" w:rsidRPr="00276EA6">
        <w:fldChar w:fldCharType="end"/>
      </w:r>
      <w:r w:rsidRPr="00276EA6">
        <w:t xml:space="preserve">. </w:t>
      </w:r>
      <w:r w:rsidR="00CD3D54" w:rsidRPr="00276EA6">
        <w:t>In other words, strains that have not changed</w:t>
      </w:r>
      <w:r w:rsidR="00D1530D" w:rsidRPr="00276EA6">
        <w:t xml:space="preserve"> much a</w:t>
      </w:r>
      <w:r w:rsidR="00CD3D54" w:rsidRPr="00276EA6">
        <w:t xml:space="preserve">ntigenically since the previous season should </w:t>
      </w:r>
      <w:r w:rsidR="005376A4" w:rsidRPr="00276EA6">
        <w:t xml:space="preserve">be </w:t>
      </w:r>
      <w:r w:rsidR="0025230C" w:rsidRPr="00276EA6">
        <w:t xml:space="preserve">unable to escape </w:t>
      </w:r>
      <w:r w:rsidR="00BA4AC4" w:rsidRPr="00276EA6">
        <w:t>pre-existing</w:t>
      </w:r>
      <w:r w:rsidR="0025230C" w:rsidRPr="00276EA6">
        <w:t xml:space="preserve"> immunity </w:t>
      </w:r>
      <w:r w:rsidR="00BA4AC4" w:rsidRPr="00276EA6">
        <w:t xml:space="preserve">in immunologically experienced adults, </w:t>
      </w:r>
      <w:r w:rsidR="0025230C" w:rsidRPr="00276EA6">
        <w:t xml:space="preserve">and </w:t>
      </w:r>
      <w:r w:rsidR="005376A4" w:rsidRPr="00276EA6">
        <w:t>more restricted to causing cases</w:t>
      </w:r>
      <w:r w:rsidR="00CD3D54" w:rsidRPr="00276EA6">
        <w:t xml:space="preserve"> in immunologically naïve children</w:t>
      </w:r>
      <w:ins w:id="252" w:author="Katelyn Gostic" w:date="2019-05-06T13:10:00Z">
        <w:r w:rsidR="00E83171">
          <w:t>; strains that have changed substantially (i.e. those exhibiting higher antigenic advance) will be less restricted to children</w:t>
        </w:r>
      </w:ins>
      <w:commentRangeStart w:id="253"/>
      <w:r w:rsidR="00CD3D54" w:rsidRPr="00276EA6">
        <w:t>.</w:t>
      </w:r>
      <w:commentRangeEnd w:id="253"/>
      <w:r w:rsidR="00EC2156">
        <w:rPr>
          <w:rStyle w:val="CommentReference"/>
        </w:rPr>
        <w:commentReference w:id="253"/>
      </w:r>
      <w:r w:rsidR="00CD3D54" w:rsidRPr="00276EA6">
        <w:t xml:space="preserve"> </w:t>
      </w:r>
      <w:del w:id="254" w:author="James Lloyd-Smith" w:date="2019-05-03T17:27:00Z">
        <w:r w:rsidR="00BA4AC4" w:rsidRPr="00276EA6" w:rsidDel="00B93295">
          <w:delText xml:space="preserve">As </w:delText>
        </w:r>
      </w:del>
      <w:ins w:id="255" w:author="James Lloyd-Smith" w:date="2019-05-03T17:27:00Z">
        <w:r w:rsidR="00B93295">
          <w:t xml:space="preserve">Consistent with this </w:t>
        </w:r>
      </w:ins>
      <w:del w:id="256" w:author="James Lloyd-Smith" w:date="2019-05-03T17:27:00Z">
        <w:r w:rsidR="00BA4AC4" w:rsidRPr="00276EA6" w:rsidDel="00B93295">
          <w:delText>expected</w:delText>
        </w:r>
      </w:del>
      <w:ins w:id="257" w:author="James Lloyd-Smith" w:date="2019-05-03T17:27:00Z">
        <w:r w:rsidR="00B93295" w:rsidRPr="00276EA6">
          <w:t>expect</w:t>
        </w:r>
        <w:r w:rsidR="00B93295">
          <w:t>ation</w:t>
        </w:r>
      </w:ins>
      <w:r w:rsidR="00BA4AC4" w:rsidRPr="00276EA6">
        <w:t>, the AZDHS data showed a slight</w:t>
      </w:r>
      <w:r w:rsidRPr="00276EA6">
        <w:t xml:space="preserve"> negative</w:t>
      </w:r>
      <w:r w:rsidR="00BA4AC4" w:rsidRPr="00276EA6">
        <w:t xml:space="preserve"> association between annual advance and the </w:t>
      </w:r>
      <w:r w:rsidRPr="00276EA6">
        <w:t>fraction of H3N2 cases observed in children, but the Pearson correlation was not strong enough to reach significance</w:t>
      </w:r>
      <w:r w:rsidR="00CD3D54" w:rsidRPr="00276EA6">
        <w:t xml:space="preserve"> </w:t>
      </w:r>
      <w:r w:rsidR="006C54C9" w:rsidRPr="00276EA6">
        <w:t xml:space="preserve">in any age group </w:t>
      </w:r>
      <w:r w:rsidRPr="00276EA6">
        <w:t>(</w:t>
      </w:r>
      <w:r w:rsidRPr="00276EA6">
        <w:rPr>
          <w:rStyle w:val="SubtitleChar"/>
        </w:rPr>
        <w:t xml:space="preserve">Fig. </w:t>
      </w:r>
      <w:r w:rsidR="00E74BFD" w:rsidRPr="00276EA6">
        <w:rPr>
          <w:rStyle w:val="SubtitleChar"/>
        </w:rPr>
        <w:t>6</w:t>
      </w:r>
      <w:r w:rsidR="006C54C9" w:rsidRPr="00276EA6">
        <w:rPr>
          <w:rStyle w:val="SubtitleChar"/>
        </w:rPr>
        <w:t>A</w:t>
      </w:r>
      <w:r w:rsidRPr="00276EA6">
        <w:t>). The data contained too few influenza seasons with &gt;100 confirmed H1N1 cases to support meaningful Pearson correlation coefficients specific to pre-2009 or post-2009 H1N1 lineages.</w:t>
      </w:r>
      <w:r w:rsidR="006C54C9" w:rsidRPr="00276EA6">
        <w:t xml:space="preserve"> </w:t>
      </w:r>
    </w:p>
    <w:p w14:paraId="251B1213" w14:textId="7EB57723" w:rsidR="001C744D" w:rsidRPr="00276EA6" w:rsidRDefault="00BA4AC4" w:rsidP="00276EA6">
      <w:pPr>
        <w:shd w:val="clear" w:color="auto" w:fill="auto"/>
        <w:rPr>
          <w:strike/>
        </w:rPr>
      </w:pPr>
      <w:r w:rsidRPr="00276EA6">
        <w:lastRenderedPageBreak/>
        <w:t xml:space="preserve">Furthermore, if evolutionary rate </w:t>
      </w:r>
      <w:commentRangeStart w:id="258"/>
      <w:del w:id="259" w:author="Katelyn Gostic" w:date="2019-05-06T13:10:00Z">
        <w:r w:rsidRPr="00276EA6" w:rsidDel="00E83171">
          <w:delText>has a strong impact on</w:delText>
        </w:r>
      </w:del>
      <w:ins w:id="260" w:author="Katelyn Gostic" w:date="2019-05-06T13:10:00Z">
        <w:r w:rsidR="00E83171">
          <w:t>is the dominant driver of</w:t>
        </w:r>
      </w:ins>
      <w:r w:rsidRPr="00276EA6">
        <w:t xml:space="preserve"> </w:t>
      </w:r>
      <w:commentRangeEnd w:id="258"/>
      <w:r w:rsidR="00B93295">
        <w:rPr>
          <w:rStyle w:val="CommentReference"/>
        </w:rPr>
        <w:commentReference w:id="258"/>
      </w:r>
      <w:r w:rsidRPr="00276EA6">
        <w:t>epidemic age distribution, then outbreaks caused by H1N1 and H3N2 should converge in age distribution when annual antigenic advance is similar.</w:t>
      </w:r>
      <w:r w:rsidRPr="00276EA6">
        <w:rPr>
          <w:strike/>
        </w:rPr>
        <w:t xml:space="preserve"> </w:t>
      </w:r>
      <w:r w:rsidRPr="00276EA6">
        <w:t>However, the data showed that differences</w:t>
      </w:r>
      <w:r w:rsidR="006C54C9" w:rsidRPr="00276EA6">
        <w:t xml:space="preserve"> in H1N1 and H3N2’s age-specific impacts persisted, even </w:t>
      </w:r>
      <w:r w:rsidR="000279CC">
        <w:t>when lineages showed similar annual advance</w:t>
      </w:r>
      <w:r w:rsidRPr="00276EA6">
        <w:t xml:space="preserve"> (</w:t>
      </w:r>
      <w:r w:rsidRPr="00276EA6">
        <w:rPr>
          <w:rStyle w:val="SubtitleChar"/>
        </w:rPr>
        <w:t>Fig. 6A</w:t>
      </w:r>
      <w:r w:rsidRPr="00276EA6">
        <w:t>)</w:t>
      </w:r>
      <w:r w:rsidR="006C54C9" w:rsidRPr="00276EA6">
        <w:t xml:space="preserve">. </w:t>
      </w:r>
      <w:r w:rsidR="000279CC">
        <w:t xml:space="preserve">When comparing the fraction of cases observed in specific age classes, </w:t>
      </w:r>
      <w:r w:rsidR="006C54C9" w:rsidRPr="00276EA6">
        <w:t>H1N1 data consistently clustered separately from H3N</w:t>
      </w:r>
      <w:r w:rsidR="00E74BFD" w:rsidRPr="00276EA6">
        <w:t>2</w:t>
      </w:r>
      <w:r w:rsidR="008F224C" w:rsidRPr="00276EA6">
        <w:t xml:space="preserve">, with </w:t>
      </w:r>
      <w:r w:rsidR="00802B48" w:rsidRPr="00276EA6">
        <w:t xml:space="preserve">H1N1 </w:t>
      </w:r>
      <w:r w:rsidR="008F224C" w:rsidRPr="00276EA6">
        <w:t>consistently causing</w:t>
      </w:r>
      <w:r w:rsidR="00802B48" w:rsidRPr="00276EA6">
        <w:t xml:space="preserve"> fewer cases in children (0-10), </w:t>
      </w:r>
      <w:r w:rsidR="006C54C9" w:rsidRPr="00276EA6">
        <w:t>and elderly adults</w:t>
      </w:r>
      <w:r w:rsidR="00802B48" w:rsidRPr="00276EA6">
        <w:t xml:space="preserve"> (71-85),</w:t>
      </w:r>
      <w:r w:rsidR="006C54C9" w:rsidRPr="00276EA6">
        <w:t xml:space="preserve"> and more cases in adults</w:t>
      </w:r>
      <w:r w:rsidR="00802B48" w:rsidRPr="00276EA6">
        <w:t xml:space="preserve"> than H3N2 strains with similar </w:t>
      </w:r>
      <w:r w:rsidR="008F224C" w:rsidRPr="00276EA6">
        <w:t>rates of antigenic advance</w:t>
      </w:r>
      <w:r w:rsidR="00802B48" w:rsidRPr="00276EA6">
        <w:t>.</w:t>
      </w:r>
      <w:r w:rsidR="006C54C9" w:rsidRPr="00276EA6">
        <w:t xml:space="preserve"> </w:t>
      </w:r>
      <w:r w:rsidR="008F224C" w:rsidRPr="00276EA6">
        <w:t xml:space="preserve">Smoothed density plots showed no clear relationship between </w:t>
      </w:r>
      <w:r w:rsidR="000279CC">
        <w:t>annual antigenic</w:t>
      </w:r>
      <w:r w:rsidR="008F224C" w:rsidRPr="00276EA6">
        <w:t xml:space="preserve"> advance and age distribution</w:t>
      </w:r>
      <w:r w:rsidR="006C54C9" w:rsidRPr="00276EA6">
        <w:t xml:space="preserve"> (</w:t>
      </w:r>
      <w:r w:rsidR="006C54C9" w:rsidRPr="00276EA6">
        <w:rPr>
          <w:rStyle w:val="SubtitleChar"/>
        </w:rPr>
        <w:t xml:space="preserve">Fig. </w:t>
      </w:r>
      <w:r w:rsidR="00871931" w:rsidRPr="00276EA6">
        <w:rPr>
          <w:rStyle w:val="SubtitleChar"/>
        </w:rPr>
        <w:t>6</w:t>
      </w:r>
      <w:r w:rsidR="006C54C9" w:rsidRPr="00276EA6">
        <w:rPr>
          <w:rStyle w:val="SubtitleChar"/>
        </w:rPr>
        <w:t>B</w:t>
      </w:r>
      <w:r w:rsidR="006C54C9" w:rsidRPr="00276EA6">
        <w:t>)</w:t>
      </w:r>
      <w:r w:rsidR="00802B48" w:rsidRPr="00276EA6">
        <w:t xml:space="preserve">. </w:t>
      </w:r>
      <w:r w:rsidR="006C54C9" w:rsidRPr="00276EA6">
        <w:t xml:space="preserve">Overall, </w:t>
      </w:r>
      <w:r w:rsidRPr="00276EA6">
        <w:t>the data did not show</w:t>
      </w:r>
      <w:r w:rsidR="006C54C9" w:rsidRPr="00276EA6">
        <w:t xml:space="preserve"> a strong </w:t>
      </w:r>
      <w:r w:rsidR="000279CC">
        <w:t xml:space="preserve">signal that epidemic age distribution varies with the </w:t>
      </w:r>
      <w:commentRangeStart w:id="261"/>
      <w:commentRangeStart w:id="262"/>
      <w:r w:rsidR="000279CC">
        <w:t xml:space="preserve">magnitude </w:t>
      </w:r>
      <w:commentRangeEnd w:id="261"/>
      <w:r w:rsidR="00B93295">
        <w:rPr>
          <w:rStyle w:val="CommentReference"/>
        </w:rPr>
        <w:commentReference w:id="261"/>
      </w:r>
      <w:commentRangeEnd w:id="262"/>
      <w:r w:rsidR="0078216C">
        <w:rPr>
          <w:rStyle w:val="CommentReference"/>
        </w:rPr>
        <w:commentReference w:id="262"/>
      </w:r>
      <w:r w:rsidR="000279CC">
        <w:t>of antigenic drift</w:t>
      </w:r>
      <w:r w:rsidR="006C54C9" w:rsidRPr="00276EA6">
        <w:t>.</w:t>
      </w:r>
    </w:p>
    <w:p w14:paraId="37D39F34" w14:textId="77777777" w:rsidR="00415A75" w:rsidRPr="00276EA6" w:rsidRDefault="00415A75" w:rsidP="00276EA6">
      <w:pPr>
        <w:pStyle w:val="Heading1"/>
        <w:shd w:val="clear" w:color="auto" w:fill="auto"/>
      </w:pPr>
    </w:p>
    <w:p w14:paraId="5ED7C96C" w14:textId="77777777" w:rsidR="00BA4AC4" w:rsidRPr="00276EA6" w:rsidRDefault="00BA4AC4" w:rsidP="00276EA6">
      <w:pPr>
        <w:pStyle w:val="Heading1"/>
        <w:shd w:val="clear" w:color="auto" w:fill="auto"/>
      </w:pPr>
    </w:p>
    <w:p w14:paraId="0E10EABF" w14:textId="386052C3" w:rsidR="00FD481E" w:rsidRPr="00276EA6" w:rsidRDefault="007061B4" w:rsidP="000279CC">
      <w:pPr>
        <w:pStyle w:val="Heading1"/>
        <w:shd w:val="clear" w:color="auto" w:fill="auto"/>
        <w:ind w:firstLine="0"/>
      </w:pPr>
      <w:r w:rsidRPr="00276EA6">
        <w:t>Discussion</w:t>
      </w:r>
    </w:p>
    <w:p w14:paraId="296D675C" w14:textId="77777777" w:rsidR="003E5005" w:rsidRDefault="00B978E7" w:rsidP="00276EA6">
      <w:pPr>
        <w:shd w:val="clear" w:color="auto" w:fill="auto"/>
        <w:rPr>
          <w:ins w:id="263" w:author="Katelyn Gostic" w:date="2019-05-06T14:48:00Z"/>
          <w:color w:val="auto"/>
        </w:rPr>
      </w:pPr>
      <w:ins w:id="264" w:author="Katelyn Gostic" w:date="2019-05-06T13:43:00Z">
        <w:r>
          <w:t xml:space="preserve">Our analyses of two large datasets of influenza cases confirmed a difference in age-specific impacts of seasonal H1 and H3, which was consistent across multiple countries and influenza seasons. We analyzed several possible drivers of these </w:t>
        </w:r>
        <w:proofErr w:type="gramStart"/>
        <w:r>
          <w:t>differences, and</w:t>
        </w:r>
        <w:proofErr w:type="gramEnd"/>
        <w:r>
          <w:t xml:space="preserve"> found greatest support for the hypothesis that immunological imprinting leads to lasting protection against the NA or HA subtype of the first influenza strain encountered in childhood.</w:t>
        </w:r>
        <w:r w:rsidR="00E678E2">
          <w:t xml:space="preserve"> </w:t>
        </w:r>
      </w:ins>
      <w:del w:id="265" w:author="Katelyn Gostic" w:date="2019-05-06T13:43:00Z">
        <w:r w:rsidR="002A0C29" w:rsidRPr="00276EA6" w:rsidDel="00B978E7">
          <w:rPr>
            <w:color w:val="auto"/>
          </w:rPr>
          <w:delText xml:space="preserve">Altogether, results showed that childhood imprinting to a particular </w:delText>
        </w:r>
        <w:r w:rsidR="00CE3037" w:rsidRPr="00276EA6" w:rsidDel="00B978E7">
          <w:rPr>
            <w:color w:val="auto"/>
          </w:rPr>
          <w:delText>NA or HA</w:delText>
        </w:r>
        <w:r w:rsidR="002A0C29" w:rsidRPr="00276EA6" w:rsidDel="00B978E7">
          <w:rPr>
            <w:color w:val="auto"/>
          </w:rPr>
          <w:delText xml:space="preserve"> subtype is the most likely </w:delText>
        </w:r>
        <w:r w:rsidR="000279CC" w:rsidDel="00B978E7">
          <w:rPr>
            <w:color w:val="auto"/>
          </w:rPr>
          <w:delText xml:space="preserve">tested </w:delText>
        </w:r>
        <w:r w:rsidR="002A0C29" w:rsidRPr="00276EA6" w:rsidDel="00B978E7">
          <w:rPr>
            <w:color w:val="auto"/>
          </w:rPr>
          <w:delText xml:space="preserve">driver of </w:delText>
        </w:r>
        <w:r w:rsidR="003B63E9" w:rsidRPr="00276EA6" w:rsidDel="00B978E7">
          <w:rPr>
            <w:color w:val="auto"/>
          </w:rPr>
          <w:delText xml:space="preserve">observed </w:delText>
        </w:r>
        <w:r w:rsidR="002A0C29" w:rsidRPr="00276EA6" w:rsidDel="00B978E7">
          <w:rPr>
            <w:color w:val="auto"/>
          </w:rPr>
          <w:delText>differences in the age-specific impact</w:delText>
        </w:r>
        <w:r w:rsidR="00EE4535" w:rsidRPr="00276EA6" w:rsidDel="00B978E7">
          <w:rPr>
            <w:color w:val="auto"/>
          </w:rPr>
          <w:delText>s</w:delText>
        </w:r>
        <w:r w:rsidR="002A0C29" w:rsidRPr="00276EA6" w:rsidDel="00B978E7">
          <w:rPr>
            <w:color w:val="auto"/>
          </w:rPr>
          <w:delText xml:space="preserve"> of seasonal H1N1 and H3N2. </w:delText>
        </w:r>
      </w:del>
      <w:r w:rsidR="002A0C29" w:rsidRPr="00276EA6">
        <w:rPr>
          <w:color w:val="auto"/>
        </w:rPr>
        <w:t xml:space="preserve">The data did not support strong effects from </w:t>
      </w:r>
      <w:r w:rsidR="003B63E9" w:rsidRPr="00276EA6">
        <w:rPr>
          <w:color w:val="auto"/>
        </w:rPr>
        <w:t>broader</w:t>
      </w:r>
      <w:del w:id="266" w:author="James Lloyd-Smith" w:date="2019-05-03T21:32:00Z">
        <w:r w:rsidR="003B63E9" w:rsidRPr="00276EA6" w:rsidDel="0087491A">
          <w:rPr>
            <w:color w:val="auto"/>
          </w:rPr>
          <w:delText>,</w:delText>
        </w:r>
      </w:del>
      <w:r w:rsidR="003B63E9" w:rsidRPr="00276EA6">
        <w:rPr>
          <w:color w:val="auto"/>
        </w:rPr>
        <w:t xml:space="preserve"> HA group-level imprinting, </w:t>
      </w:r>
      <w:ins w:id="267" w:author="James Lloyd-Smith" w:date="2019-05-03T21:33:00Z">
        <w:r w:rsidR="0087491A">
          <w:rPr>
            <w:color w:val="auto"/>
          </w:rPr>
          <w:t>as recently detected for novel zoonotic subtypes</w:t>
        </w:r>
      </w:ins>
      <w:ins w:id="268" w:author="Katelyn Gostic" w:date="2019-05-06T13:44:00Z">
        <w:r w:rsidR="00E678E2">
          <w:rPr>
            <w:color w:val="auto"/>
          </w:rPr>
          <w:t xml:space="preserve"> </w:t>
        </w:r>
        <w:r w:rsidR="00E678E2">
          <w:rPr>
            <w:color w:val="auto"/>
          </w:rPr>
          <w:fldChar w:fldCharType="begin"/>
        </w:r>
        <w:r w:rsidR="00E678E2">
          <w:rPr>
            <w:color w:val="auto"/>
          </w:rPr>
          <w:instrText xml:space="preserve"> ADDIN ZOTERO_ITEM CSL_CITATION {"citationID":"FwJArJA3","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ins>
      <w:r w:rsidR="00E678E2">
        <w:rPr>
          <w:color w:val="auto"/>
        </w:rPr>
        <w:fldChar w:fldCharType="separate"/>
      </w:r>
      <w:ins w:id="269" w:author="Katelyn Gostic" w:date="2019-05-06T13:44:00Z">
        <w:r w:rsidR="00E678E2">
          <w:rPr>
            <w:noProof/>
            <w:color w:val="auto"/>
          </w:rPr>
          <w:t>(12)</w:t>
        </w:r>
        <w:r w:rsidR="00E678E2">
          <w:rPr>
            <w:color w:val="auto"/>
          </w:rPr>
          <w:fldChar w:fldCharType="end"/>
        </w:r>
      </w:ins>
      <w:ins w:id="270" w:author="James Lloyd-Smith" w:date="2019-05-03T21:33:00Z">
        <w:r w:rsidR="0087491A">
          <w:rPr>
            <w:color w:val="auto"/>
          </w:rPr>
          <w:t xml:space="preserve">, </w:t>
        </w:r>
      </w:ins>
      <w:r w:rsidR="003B63E9" w:rsidRPr="00276EA6">
        <w:rPr>
          <w:color w:val="auto"/>
        </w:rPr>
        <w:t xml:space="preserve">or from differences in each subtype’s rates of antigenic </w:t>
      </w:r>
      <w:del w:id="271" w:author="Katelyn Gostic" w:date="2019-05-06T13:45:00Z">
        <w:r w:rsidR="003B63E9" w:rsidRPr="00276EA6" w:rsidDel="00E678E2">
          <w:rPr>
            <w:color w:val="auto"/>
          </w:rPr>
          <w:delText>advance</w:delText>
        </w:r>
      </w:del>
      <w:ins w:id="272" w:author="Katelyn Gostic" w:date="2019-05-06T13:45:00Z">
        <w:r w:rsidR="00E678E2">
          <w:rPr>
            <w:color w:val="auto"/>
          </w:rPr>
          <w:t xml:space="preserve">evolution </w:t>
        </w:r>
      </w:ins>
      <w:ins w:id="273" w:author="Katelyn Gostic" w:date="2019-05-06T13:44:00Z">
        <w:r w:rsidR="00E678E2">
          <w:rPr>
            <w:color w:val="auto"/>
          </w:rPr>
          <w:fldChar w:fldCharType="begin"/>
        </w:r>
      </w:ins>
      <w:ins w:id="274" w:author="Katelyn Gostic" w:date="2019-05-06T13:45:00Z">
        <w:r w:rsidR="00E678E2">
          <w:rPr>
            <w:color w:val="auto"/>
          </w:rPr>
          <w:instrText xml:space="preserve"> ADDIN ZOTERO_ITEM CSL_CITATION {"citationID":"OCl0TmVi","properties":{"formattedCitation":"(23)","plainCitation":"(23)","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ins>
      <w:r w:rsidR="00E678E2">
        <w:rPr>
          <w:color w:val="auto"/>
        </w:rPr>
        <w:fldChar w:fldCharType="separate"/>
      </w:r>
      <w:ins w:id="275" w:author="Katelyn Gostic" w:date="2019-05-06T13:45:00Z">
        <w:r w:rsidR="00E678E2">
          <w:rPr>
            <w:noProof/>
            <w:color w:val="auto"/>
          </w:rPr>
          <w:t>(23)</w:t>
        </w:r>
      </w:ins>
      <w:ins w:id="276" w:author="Katelyn Gostic" w:date="2019-05-06T13:44:00Z">
        <w:r w:rsidR="00E678E2">
          <w:rPr>
            <w:color w:val="auto"/>
          </w:rPr>
          <w:fldChar w:fldCharType="end"/>
        </w:r>
      </w:ins>
      <w:r w:rsidR="003B63E9" w:rsidRPr="00276EA6">
        <w:rPr>
          <w:color w:val="auto"/>
        </w:rPr>
        <w:t xml:space="preserve">. </w:t>
      </w:r>
    </w:p>
    <w:p w14:paraId="645AB76D" w14:textId="01440481" w:rsidR="00CF38C7" w:rsidRPr="00276EA6" w:rsidDel="003E5005" w:rsidRDefault="00CE3037" w:rsidP="00276EA6">
      <w:pPr>
        <w:shd w:val="clear" w:color="auto" w:fill="auto"/>
        <w:rPr>
          <w:del w:id="277" w:author="Katelyn Gostic" w:date="2019-05-06T14:48:00Z"/>
        </w:rPr>
      </w:pPr>
      <w:r w:rsidRPr="00276EA6">
        <w:rPr>
          <w:color w:val="auto"/>
        </w:rPr>
        <w:t xml:space="preserve">Model comparison on both data sets independently provided the strongest support for effects from childhood imprinting to NA. Although NA is not as </w:t>
      </w:r>
      <w:r w:rsidR="00027C8C" w:rsidRPr="00276EA6">
        <w:rPr>
          <w:color w:val="auto"/>
        </w:rPr>
        <w:t>intensively</w:t>
      </w:r>
      <w:r w:rsidRPr="00276EA6">
        <w:rPr>
          <w:color w:val="auto"/>
        </w:rPr>
        <w:t xml:space="preserve"> </w:t>
      </w:r>
      <w:r w:rsidRPr="00276EA6">
        <w:t>studied as HA, these results emphasize the importance of both antigens as drivers of protection</w:t>
      </w:r>
      <w:r w:rsidR="009B5ACC" w:rsidRPr="00276EA6">
        <w:t xml:space="preserve"> against seasonal influenza</w:t>
      </w:r>
      <w:ins w:id="278" w:author="Katelyn Gostic" w:date="2019-05-06T13:43:00Z">
        <w:r w:rsidR="00E678E2">
          <w:t xml:space="preserve"> </w:t>
        </w:r>
        <w:r w:rsidR="00E678E2">
          <w:fldChar w:fldCharType="begin"/>
        </w:r>
      </w:ins>
      <w:ins w:id="279" w:author="Katelyn Gostic" w:date="2019-05-06T13:44:00Z">
        <w:r w:rsidR="00E678E2">
          <w:instrText xml:space="preserve"> ADDIN ZOTERO_ITEM CSL_CITATION {"citationID":"GqfO2TtO","properties":{"formattedCitation":"(29,30)","plainCitation":"(29,30)","noteIndex":0},"citationItems":[{"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schema":"https://github.com/citation-style-language/schema/raw/master/csl-citation.json"} </w:instrText>
        </w:r>
      </w:ins>
      <w:r w:rsidR="00E678E2">
        <w:fldChar w:fldCharType="separate"/>
      </w:r>
      <w:ins w:id="280" w:author="Katelyn Gostic" w:date="2019-05-06T13:44:00Z">
        <w:r w:rsidR="00E678E2">
          <w:rPr>
            <w:noProof/>
          </w:rPr>
          <w:t>(29,30)</w:t>
        </w:r>
      </w:ins>
      <w:ins w:id="281" w:author="Katelyn Gostic" w:date="2019-05-06T13:43:00Z">
        <w:r w:rsidR="00E678E2">
          <w:fldChar w:fldCharType="end"/>
        </w:r>
      </w:ins>
      <w:r w:rsidRPr="00276EA6">
        <w:t xml:space="preserve">. </w:t>
      </w:r>
    </w:p>
    <w:p w14:paraId="50AAACC3" w14:textId="49E07960" w:rsidR="006E4B7E" w:rsidRPr="00276EA6" w:rsidRDefault="003E5005" w:rsidP="003E5005">
      <w:pPr>
        <w:shd w:val="clear" w:color="auto" w:fill="auto"/>
      </w:pPr>
      <w:ins w:id="282" w:author="Katelyn Gostic" w:date="2019-05-06T14:48:00Z">
        <w:r>
          <w:t>T</w:t>
        </w:r>
      </w:ins>
      <w:ins w:id="283" w:author="Katelyn Gostic" w:date="2019-05-06T13:50:00Z">
        <w:r w:rsidR="00E678E2">
          <w:t>he model</w:t>
        </w:r>
      </w:ins>
      <w:ins w:id="284" w:author="Katelyn Gostic" w:date="2019-05-06T14:48:00Z">
        <w:r>
          <w:t>s</w:t>
        </w:r>
      </w:ins>
      <w:ins w:id="285" w:author="Katelyn Gostic" w:date="2019-05-06T13:50:00Z">
        <w:r w:rsidR="00E678E2">
          <w:t xml:space="preserve"> </w:t>
        </w:r>
      </w:ins>
      <w:ins w:id="286" w:author="Katelyn Gostic" w:date="2019-05-06T13:51:00Z">
        <w:r w:rsidR="00E678E2">
          <w:t xml:space="preserve">containing </w:t>
        </w:r>
      </w:ins>
      <w:ins w:id="287" w:author="Katelyn Gostic" w:date="2019-05-06T14:48:00Z">
        <w:r>
          <w:t xml:space="preserve">NA and </w:t>
        </w:r>
      </w:ins>
      <w:ins w:id="288" w:author="Katelyn Gostic" w:date="2019-05-06T13:51:00Z">
        <w:r w:rsidR="00E678E2">
          <w:t xml:space="preserve">HA subtype-level imprinting produced very similar fits to data, and </w:t>
        </w:r>
      </w:ins>
      <w:ins w:id="289" w:author="Katelyn Gostic" w:date="2019-05-06T14:49:00Z">
        <w:r>
          <w:t xml:space="preserve">so </w:t>
        </w:r>
      </w:ins>
      <w:ins w:id="290" w:author="Katelyn Gostic" w:date="2019-05-06T14:00:00Z">
        <w:r w:rsidR="00105E12">
          <w:t>we</w:t>
        </w:r>
      </w:ins>
      <w:ins w:id="291" w:author="Katelyn Gostic" w:date="2019-05-06T13:55:00Z">
        <w:r w:rsidR="00105E12">
          <w:t xml:space="preserve"> interpret </w:t>
        </w:r>
      </w:ins>
      <w:ins w:id="292" w:author="Katelyn Gostic" w:date="2019-05-06T14:02:00Z">
        <w:r w:rsidR="00105E12">
          <w:t>the</w:t>
        </w:r>
      </w:ins>
      <w:ins w:id="293" w:author="Katelyn Gostic" w:date="2019-05-06T13:55:00Z">
        <w:r w:rsidR="00105E12">
          <w:t xml:space="preserve"> results as providing equivocal support for </w:t>
        </w:r>
      </w:ins>
      <w:ins w:id="294" w:author="Katelyn Gostic" w:date="2019-05-06T13:56:00Z">
        <w:r w:rsidR="00105E12">
          <w:t>HA or NA subtype-level imprinting</w:t>
        </w:r>
      </w:ins>
      <w:ins w:id="295" w:author="Katelyn Gostic" w:date="2019-05-06T13:55:00Z">
        <w:r w:rsidR="00105E12">
          <w:t xml:space="preserve">. </w:t>
        </w:r>
      </w:ins>
      <w:del w:id="296" w:author="Katelyn Gostic" w:date="2019-05-06T13:48:00Z">
        <w:r w:rsidR="00E678E2" w:rsidDel="00E678E2">
          <w:delText xml:space="preserve">Overall, the analysis showed equivocal support for the hypotheses that childhood imprinting to a particular </w:delText>
        </w:r>
      </w:del>
      <w:del w:id="297" w:author="Katelyn Gostic" w:date="2019-05-06T13:59:00Z">
        <w:r w:rsidR="0021176C" w:rsidRPr="00276EA6" w:rsidDel="00105E12">
          <w:delText>Based on</w:delText>
        </w:r>
      </w:del>
      <w:ins w:id="298" w:author="Katelyn Gostic" w:date="2019-05-06T13:59:00Z">
        <w:r w:rsidR="00105E12">
          <w:t>This interpretation deviates from</w:t>
        </w:r>
      </w:ins>
      <w:r w:rsidR="0021176C" w:rsidRPr="00276EA6">
        <w:t xml:space="preserve"> widely used rules of thumb for the interpretation of </w:t>
      </w:r>
      <w:r w:rsidR="0021176C" w:rsidRPr="00276EA6">
        <w:sym w:font="Symbol" w:char="F044"/>
      </w:r>
      <w:r w:rsidR="0021176C" w:rsidRPr="00276EA6">
        <w:t xml:space="preserve">AIC values, </w:t>
      </w:r>
      <w:ins w:id="299" w:author="James Lloyd-Smith" w:date="2019-05-03T21:36:00Z">
        <w:del w:id="300" w:author="Katelyn Gostic" w:date="2019-05-06T13:59:00Z">
          <w:r w:rsidR="00542B73" w:rsidDel="00105E12">
            <w:delText>the</w:delText>
          </w:r>
        </w:del>
      </w:ins>
      <w:ins w:id="301" w:author="Katelyn Gostic" w:date="2019-05-06T13:59:00Z">
        <w:r w:rsidR="00105E12">
          <w:t xml:space="preserve">under </w:t>
        </w:r>
        <w:r w:rsidR="00105E12">
          <w:lastRenderedPageBreak/>
          <w:t>which the</w:t>
        </w:r>
      </w:ins>
      <w:ins w:id="302" w:author="James Lloyd-Smith" w:date="2019-05-03T21:36:00Z">
        <w:r w:rsidR="00542B73">
          <w:t xml:space="preserve"> model based on </w:t>
        </w:r>
      </w:ins>
      <w:r w:rsidR="0021176C" w:rsidRPr="00276EA6">
        <w:t>HA subtype-level imprinting</w:t>
      </w:r>
      <w:r w:rsidR="00CF38C7" w:rsidRPr="00276EA6">
        <w:t xml:space="preserve"> effects</w:t>
      </w:r>
      <w:r w:rsidR="0021176C" w:rsidRPr="00276EA6">
        <w:t xml:space="preserve"> (AZDHS </w:t>
      </w:r>
      <w:r w:rsidR="0021176C" w:rsidRPr="00276EA6">
        <w:sym w:font="Symbol" w:char="F044"/>
      </w:r>
      <w:r w:rsidR="0021176C" w:rsidRPr="00276EA6">
        <w:t>AIC=</w:t>
      </w:r>
      <w:r w:rsidR="005376A4" w:rsidRPr="00276EA6">
        <w:t>23.</w:t>
      </w:r>
      <w:r w:rsidR="006E4B7E" w:rsidRPr="00276EA6">
        <w:t>42</w:t>
      </w:r>
      <w:r w:rsidR="0021176C" w:rsidRPr="00276EA6">
        <w:t>)</w:t>
      </w:r>
      <w:del w:id="303" w:author="James Lloyd-Smith" w:date="2019-05-03T21:34:00Z">
        <w:r w:rsidR="0021176C" w:rsidRPr="00276EA6" w:rsidDel="00804002">
          <w:delText>,</w:delText>
        </w:r>
      </w:del>
      <w:r w:rsidR="0021176C" w:rsidRPr="00276EA6">
        <w:t xml:space="preserve"> would </w:t>
      </w:r>
      <w:del w:id="304" w:author="James Lloyd-Smith" w:date="2019-05-03T21:36:00Z">
        <w:r w:rsidR="0021176C" w:rsidRPr="00276EA6" w:rsidDel="00542B73">
          <w:delText xml:space="preserve">normally </w:delText>
        </w:r>
      </w:del>
      <w:r w:rsidR="0021176C" w:rsidRPr="00276EA6">
        <w:t xml:space="preserve">be ruled </w:t>
      </w:r>
      <w:r w:rsidR="00BA4AC4" w:rsidRPr="00276EA6">
        <w:t xml:space="preserve">definitively </w:t>
      </w:r>
      <w:r w:rsidR="0021176C" w:rsidRPr="00276EA6">
        <w:t xml:space="preserve">inferior to NA subtype-level imprinting. </w:t>
      </w:r>
      <w:del w:id="305" w:author="Katelyn Gostic" w:date="2019-05-06T14:49:00Z">
        <w:r w:rsidR="0021176C" w:rsidRPr="00276EA6" w:rsidDel="003E5005">
          <w:delText>However, predictions from models containing HA and NA-subtype level imprinting were very similar</w:delText>
        </w:r>
      </w:del>
      <w:del w:id="306" w:author="Katelyn Gostic" w:date="2019-05-06T13:49:00Z">
        <w:r w:rsidR="0021176C" w:rsidRPr="00276EA6" w:rsidDel="00E678E2">
          <w:delText xml:space="preserve">, </w:delText>
        </w:r>
        <w:r w:rsidR="004B4E62" w:rsidRPr="00276EA6" w:rsidDel="00E678E2">
          <w:delText>but</w:delText>
        </w:r>
      </w:del>
      <w:ins w:id="307" w:author="Katelyn Gostic" w:date="2019-05-06T14:49:00Z">
        <w:r>
          <w:t>But b</w:t>
        </w:r>
      </w:ins>
      <w:del w:id="308" w:author="Katelyn Gostic" w:date="2019-05-06T13:59:00Z">
        <w:r w:rsidR="004B4E62" w:rsidRPr="00276EA6" w:rsidDel="00105E12">
          <w:delText xml:space="preserve"> b</w:delText>
        </w:r>
      </w:del>
      <w:r w:rsidR="004B4E62" w:rsidRPr="00276EA6">
        <w:t>ecause the</w:t>
      </w:r>
      <w:ins w:id="309" w:author="Katelyn Gostic" w:date="2019-05-06T13:49:00Z">
        <w:r w:rsidR="00E678E2">
          <w:t xml:space="preserve"> </w:t>
        </w:r>
      </w:ins>
      <w:ins w:id="310" w:author="Katelyn Gostic" w:date="2019-05-06T14:49:00Z">
        <w:r>
          <w:t>AZDHS</w:t>
        </w:r>
      </w:ins>
      <w:r w:rsidR="004B4E62" w:rsidRPr="00276EA6">
        <w:t xml:space="preserve"> dataset</w:t>
      </w:r>
      <w:ins w:id="311" w:author="Katelyn Gostic" w:date="2019-05-06T13:49:00Z">
        <w:r w:rsidR="00E678E2">
          <w:t>s</w:t>
        </w:r>
      </w:ins>
      <w:r w:rsidR="004B4E62" w:rsidRPr="00276EA6">
        <w:t xml:space="preserve"> </w:t>
      </w:r>
      <w:del w:id="312" w:author="Katelyn Gostic" w:date="2019-05-06T13:49:00Z">
        <w:r w:rsidR="004B4E62" w:rsidRPr="00276EA6" w:rsidDel="00E678E2">
          <w:delText xml:space="preserve">was </w:delText>
        </w:r>
      </w:del>
      <w:ins w:id="313" w:author="Katelyn Gostic" w:date="2019-05-06T14:49:00Z">
        <w:r>
          <w:t>was</w:t>
        </w:r>
      </w:ins>
      <w:ins w:id="314" w:author="Katelyn Gostic" w:date="2019-05-06T13:49:00Z">
        <w:r w:rsidR="00E678E2" w:rsidRPr="00276EA6">
          <w:t xml:space="preserve"> </w:t>
        </w:r>
      </w:ins>
      <w:r w:rsidR="004B4E62" w:rsidRPr="00276EA6">
        <w:t>very large</w:t>
      </w:r>
      <w:r w:rsidR="005F5F36" w:rsidRPr="00276EA6">
        <w:t xml:space="preserve">, small differences </w:t>
      </w:r>
      <w:r w:rsidR="004B4E62" w:rsidRPr="00276EA6">
        <w:t>the fit of models containing NA and HA subtype-level imprinting</w:t>
      </w:r>
      <w:r w:rsidR="005F5F36" w:rsidRPr="00276EA6">
        <w:t xml:space="preserve"> produced substantial differences in likelihood and </w:t>
      </w:r>
      <w:ins w:id="315" w:author="James Lloyd-Smith" w:date="2019-05-03T21:34:00Z">
        <w:r w:rsidR="00804002">
          <w:t xml:space="preserve">hence </w:t>
        </w:r>
      </w:ins>
      <w:r w:rsidR="005F5F36" w:rsidRPr="00276EA6">
        <w:t>in AIC</w:t>
      </w:r>
      <w:r w:rsidR="0021176C" w:rsidRPr="00276EA6">
        <w:t xml:space="preserve">. </w:t>
      </w:r>
      <w:del w:id="316" w:author="Katelyn Gostic" w:date="2019-05-06T14:04:00Z">
        <w:r w:rsidR="00CF38C7" w:rsidRPr="00276EA6" w:rsidDel="00E125A6">
          <w:delText xml:space="preserve">It is </w:delText>
        </w:r>
        <w:r w:rsidR="000279CC" w:rsidDel="00E125A6">
          <w:delText>likely</w:delText>
        </w:r>
        <w:r w:rsidR="00CF38C7" w:rsidRPr="00276EA6" w:rsidDel="00E125A6">
          <w:delText xml:space="preserve"> that</w:delText>
        </w:r>
      </w:del>
      <w:ins w:id="317" w:author="Katelyn Gostic" w:date="2019-05-06T14:04:00Z">
        <w:r w:rsidR="00E125A6">
          <w:t>Realistically,</w:t>
        </w:r>
      </w:ins>
      <w:r w:rsidR="00CF38C7" w:rsidRPr="00276EA6">
        <w:t xml:space="preserve"> some combination of effects from both HA and NA subtype-level imprinting </w:t>
      </w:r>
      <w:del w:id="318" w:author="Katelyn Gostic" w:date="2019-05-06T14:04:00Z">
        <w:r w:rsidR="00CF38C7" w:rsidRPr="00276EA6" w:rsidDel="00E125A6">
          <w:delText xml:space="preserve">shapes </w:delText>
        </w:r>
      </w:del>
      <w:ins w:id="319" w:author="Katelyn Gostic" w:date="2019-05-06T14:04:00Z">
        <w:r w:rsidR="00E125A6">
          <w:t>probably shape</w:t>
        </w:r>
        <w:r w:rsidR="00E125A6" w:rsidRPr="00276EA6">
          <w:t xml:space="preserve"> </w:t>
        </w:r>
      </w:ins>
      <w:r w:rsidR="00CF38C7" w:rsidRPr="00276EA6">
        <w:t xml:space="preserve">seasonal influenza </w:t>
      </w:r>
      <w:proofErr w:type="gramStart"/>
      <w:r w:rsidR="00CF38C7" w:rsidRPr="00276EA6">
        <w:t xml:space="preserve">risk, </w:t>
      </w:r>
      <w:ins w:id="320" w:author="Katelyn Gostic" w:date="2019-05-06T14:04:00Z">
        <w:r w:rsidR="00E125A6">
          <w:t>and</w:t>
        </w:r>
        <w:proofErr w:type="gramEnd"/>
        <w:r w:rsidR="00E125A6">
          <w:t xml:space="preserve"> imprinting to internal antigens not explicitly modeled in this study </w:t>
        </w:r>
      </w:ins>
      <w:ins w:id="321" w:author="Katelyn Gostic" w:date="2019-05-06T14:50:00Z">
        <w:r>
          <w:t>may</w:t>
        </w:r>
      </w:ins>
      <w:ins w:id="322" w:author="Katelyn Gostic" w:date="2019-05-06T14:04:00Z">
        <w:r w:rsidR="00E125A6">
          <w:t xml:space="preserve"> also contribute. </w:t>
        </w:r>
      </w:ins>
      <w:ins w:id="323" w:author="Katelyn Gostic" w:date="2019-05-06T14:05:00Z">
        <w:r w:rsidR="00E125A6">
          <w:t>B</w:t>
        </w:r>
      </w:ins>
      <w:del w:id="324" w:author="Katelyn Gostic" w:date="2019-05-06T14:05:00Z">
        <w:r w:rsidR="00CF38C7" w:rsidRPr="00276EA6" w:rsidDel="00E125A6">
          <w:delText>b</w:delText>
        </w:r>
      </w:del>
      <w:r w:rsidR="00CF38C7" w:rsidRPr="00276EA6">
        <w:t>ut g</w:t>
      </w:r>
      <w:r w:rsidR="0021176C" w:rsidRPr="00276EA6">
        <w:t>iven extensive collinearities between predictions of</w:t>
      </w:r>
      <w:r w:rsidR="00A74679">
        <w:t xml:space="preserve"> the </w:t>
      </w:r>
      <w:del w:id="325" w:author="Katelyn Gostic" w:date="2019-05-06T14:06:00Z">
        <w:r w:rsidR="00A74679" w:rsidDel="00E125A6">
          <w:delText>simplest models containing HA and NA subtype-level effects</w:delText>
        </w:r>
      </w:del>
      <w:ins w:id="326" w:author="Katelyn Gostic" w:date="2019-05-06T14:06:00Z">
        <w:r w:rsidR="00E125A6">
          <w:t>simple, single-antigen models tested here</w:t>
        </w:r>
      </w:ins>
      <w:r w:rsidR="0021176C" w:rsidRPr="00276EA6">
        <w:t xml:space="preserve">, we could neither </w:t>
      </w:r>
      <w:r w:rsidR="005F5F36" w:rsidRPr="00276EA6">
        <w:t>directly test</w:t>
      </w:r>
      <w:r w:rsidR="0021176C" w:rsidRPr="00276EA6">
        <w:t>, nor definitively rule out</w:t>
      </w:r>
      <w:r w:rsidR="00CF38C7" w:rsidRPr="00276EA6">
        <w:t xml:space="preserve"> </w:t>
      </w:r>
      <w:r w:rsidR="00BA4AC4" w:rsidRPr="00276EA6">
        <w:t>the possibility of combined effects</w:t>
      </w:r>
      <w:ins w:id="327" w:author="Katelyn Gostic" w:date="2019-05-06T14:06:00Z">
        <w:r w:rsidR="00E125A6">
          <w:t xml:space="preserve"> from imprinting to HA and NA, or to other co</w:t>
        </w:r>
      </w:ins>
      <w:ins w:id="328" w:author="Katelyn Gostic" w:date="2019-05-06T14:07:00Z">
        <w:r w:rsidR="00E125A6">
          <w:t>mbinations of antigens</w:t>
        </w:r>
      </w:ins>
      <w:r w:rsidR="0021176C" w:rsidRPr="00276EA6">
        <w:t xml:space="preserve">. </w:t>
      </w:r>
    </w:p>
    <w:p w14:paraId="101A860F" w14:textId="523A0A2B" w:rsidR="00734EAB" w:rsidRPr="00276EA6" w:rsidDel="003E5005" w:rsidRDefault="006E4B7E" w:rsidP="00276EA6">
      <w:pPr>
        <w:shd w:val="clear" w:color="auto" w:fill="auto"/>
        <w:rPr>
          <w:del w:id="329" w:author="Katelyn Gostic" w:date="2019-05-06T14:50:00Z"/>
          <w:color w:val="auto"/>
        </w:rPr>
      </w:pPr>
      <w:del w:id="330" w:author="Katelyn Gostic" w:date="2019-05-06T14:50:00Z">
        <w:r w:rsidRPr="00276EA6" w:rsidDel="003E5005">
          <w:delText xml:space="preserve">The low diversity of influenza circulation in the past century, and unbalanced sampling across time, space and age groups limited the scope of inference </w:delText>
        </w:r>
        <w:r w:rsidR="007D766D" w:rsidRPr="00276EA6" w:rsidDel="003E5005">
          <w:delText>supported by</w:delText>
        </w:r>
        <w:r w:rsidRPr="00276EA6" w:rsidDel="003E5005">
          <w:delText xml:space="preserve"> this study</w:delText>
        </w:r>
        <w:r w:rsidR="007D766D" w:rsidRPr="00276EA6" w:rsidDel="003E5005">
          <w:delText xml:space="preserve">, or any </w:delText>
        </w:r>
        <w:r w:rsidRPr="00276EA6" w:rsidDel="003E5005">
          <w:delText xml:space="preserve">study </w:delText>
        </w:r>
        <w:r w:rsidR="007D766D" w:rsidRPr="00276EA6" w:rsidDel="003E5005">
          <w:delText>relying exclusively on</w:delText>
        </w:r>
        <w:r w:rsidR="00750A62" w:rsidRPr="00276EA6" w:rsidDel="003E5005">
          <w:delText xml:space="preserve"> cross-sectional population data</w:delText>
        </w:r>
        <w:r w:rsidRPr="00276EA6" w:rsidDel="003E5005">
          <w:delText xml:space="preserve">. </w:delText>
        </w:r>
        <w:r w:rsidR="00CE3037" w:rsidRPr="00276EA6" w:rsidDel="003E5005">
          <w:delText xml:space="preserve">Deeper insights </w:delText>
        </w:r>
        <w:r w:rsidR="00CF38C7" w:rsidRPr="00276EA6" w:rsidDel="003E5005">
          <w:delText xml:space="preserve">into the relative impacts of HA-specific or NA-specific childhood imprinting </w:delText>
        </w:r>
        <w:r w:rsidR="00CE3037" w:rsidRPr="00276EA6" w:rsidDel="003E5005">
          <w:delText>will most likely need to come from immunological data. The recent NIH initiative to fund large cohort studies</w:delText>
        </w:r>
        <w:r w:rsidR="004568B5" w:rsidRPr="00276EA6" w:rsidDel="003E5005">
          <w:delText xml:space="preserve"> </w:delText>
        </w:r>
        <w:r w:rsidR="004568B5" w:rsidRPr="00276EA6" w:rsidDel="003E5005">
          <w:fldChar w:fldCharType="begin"/>
        </w:r>
      </w:del>
      <w:del w:id="331" w:author="Katelyn Gostic" w:date="2019-05-06T12:38:00Z">
        <w:r w:rsidR="00E97AB8" w:rsidDel="00E41BD2">
          <w:delInstrText xml:space="preserve"> ADDIN ZOTERO_ITEM CSL_CITATION {"citationID":"228GPPN0","properties":{"formattedCitation":"(28)","plainCitation":"(28)","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delInstrText>
        </w:r>
      </w:del>
      <w:del w:id="332" w:author="Katelyn Gostic" w:date="2019-05-06T14:50:00Z">
        <w:r w:rsidR="004568B5" w:rsidRPr="00276EA6" w:rsidDel="003E5005">
          <w:fldChar w:fldCharType="separate"/>
        </w:r>
      </w:del>
      <w:del w:id="333" w:author="Katelyn Gostic" w:date="2019-05-06T12:38:00Z">
        <w:r w:rsidR="00E97AB8" w:rsidRPr="00E678E2" w:rsidDel="00E41BD2">
          <w:rPr>
            <w:noProof/>
          </w:rPr>
          <w:delText>(28)</w:delText>
        </w:r>
      </w:del>
      <w:del w:id="334" w:author="Katelyn Gostic" w:date="2019-05-06T14:50:00Z">
        <w:r w:rsidR="004568B5" w:rsidRPr="00276EA6" w:rsidDel="003E5005">
          <w:fldChar w:fldCharType="end"/>
        </w:r>
        <w:r w:rsidR="00CE3037" w:rsidRPr="00276EA6" w:rsidDel="003E5005">
          <w:delText xml:space="preserve">, </w:delText>
        </w:r>
        <w:r w:rsidR="00734EAB" w:rsidRPr="00276EA6" w:rsidDel="003E5005">
          <w:delText xml:space="preserve">is a promising </w:delText>
        </w:r>
        <w:r w:rsidR="007D766D" w:rsidRPr="00276EA6" w:rsidDel="003E5005">
          <w:delText>development</w:delText>
        </w:r>
        <w:r w:rsidR="00734EAB" w:rsidRPr="00276EA6" w:rsidDel="003E5005">
          <w:delText xml:space="preserve">, but </w:delText>
        </w:r>
        <w:r w:rsidR="007D766D" w:rsidRPr="00276EA6" w:rsidDel="003E5005">
          <w:delText xml:space="preserve">these studies </w:delText>
        </w:r>
        <w:r w:rsidR="00734EAB" w:rsidRPr="00276EA6" w:rsidDel="003E5005">
          <w:delText xml:space="preserve">may not yield results for over a decade. </w:delText>
        </w:r>
        <w:r w:rsidRPr="00276EA6" w:rsidDel="003E5005">
          <w:delText xml:space="preserve">Development of an assay to diagnose imprinting status in cross-sectional data from </w:delText>
        </w:r>
        <w:r w:rsidR="007D766D" w:rsidRPr="00276EA6" w:rsidDel="003E5005">
          <w:delText>individuals</w:delText>
        </w:r>
        <w:r w:rsidRPr="00276EA6" w:rsidDel="003E5005">
          <w:delText xml:space="preserve">, or from banked blood and serum samples would </w:delText>
        </w:r>
        <w:r w:rsidR="007D766D" w:rsidRPr="00276EA6" w:rsidDel="003E5005">
          <w:delText xml:space="preserve">be a major step forward. </w:delText>
        </w:r>
      </w:del>
    </w:p>
    <w:p w14:paraId="29D4BCE6" w14:textId="56B2247C" w:rsidR="00436E33" w:rsidRPr="00276EA6" w:rsidRDefault="00734EAB" w:rsidP="00276EA6">
      <w:pPr>
        <w:shd w:val="clear" w:color="auto" w:fill="auto"/>
      </w:pPr>
      <w:del w:id="335" w:author="James Lloyd-Smith" w:date="2019-05-03T21:39:00Z">
        <w:r w:rsidRPr="00276EA6" w:rsidDel="00F76193">
          <w:delText xml:space="preserve">Evidence </w:delText>
        </w:r>
      </w:del>
      <w:ins w:id="336" w:author="James Lloyd-Smith" w:date="2019-05-03T21:39:00Z">
        <w:r w:rsidR="00F76193">
          <w:t>Our finding</w:t>
        </w:r>
        <w:r w:rsidR="00F76193" w:rsidRPr="00276EA6">
          <w:t xml:space="preserve"> </w:t>
        </w:r>
      </w:ins>
      <w:r w:rsidRPr="00276EA6">
        <w:t xml:space="preserve">that narrow, within-subtype imprinting has much stronger impacts than broader, HA group-level imprinting </w:t>
      </w:r>
      <w:r w:rsidR="004B4E62" w:rsidRPr="00276EA6">
        <w:t xml:space="preserve">on seasonal influenza </w:t>
      </w:r>
      <w:r w:rsidRPr="00276EA6">
        <w:t xml:space="preserve">is </w:t>
      </w:r>
      <w:r w:rsidR="00436E33" w:rsidRPr="00276EA6">
        <w:t>consistent with decades of research on seasonal influenza immunity</w:t>
      </w:r>
      <w:r w:rsidRPr="00276EA6">
        <w:t>, where narrow, homologous immune memory is known to drive well-documented epidemiological and phylodynamic patterns</w:t>
      </w:r>
      <w:r w:rsidR="001D4FC6" w:rsidRPr="00276EA6">
        <w:t xml:space="preserve">, </w:t>
      </w:r>
      <w:ins w:id="337" w:author="Katelyn Gostic" w:date="2019-05-06T14:07:00Z">
        <w:r w:rsidR="00E125A6">
          <w:t xml:space="preserve">driving antigenic drift, </w:t>
        </w:r>
      </w:ins>
      <w:r w:rsidR="001D4FC6" w:rsidRPr="00276EA6">
        <w:t xml:space="preserve">permitting repeated influenza infections and demanding frequent vaccine updates </w:t>
      </w:r>
      <w:r w:rsidR="004568B5" w:rsidRPr="00276EA6">
        <w:fldChar w:fldCharType="begin"/>
      </w:r>
      <w:ins w:id="338" w:author="Katelyn Gostic" w:date="2019-05-06T14:55:00Z">
        <w:r w:rsidR="003E5005">
          <w:instrText xml:space="preserve"> ADDIN ZOTERO_ITEM CSL_CITATION {"citationID":"cz3MEbkY","properties":{"formattedCitation":"(23,31)","plainCitation":"(23,31)","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ins>
      <w:del w:id="339" w:author="Katelyn Gostic" w:date="2019-05-06T12:38:00Z">
        <w:r w:rsidR="0010345F" w:rsidDel="00E41BD2">
          <w:delInstrText xml:space="preserve"> ADDIN ZOTERO_ITEM CSL_CITATION {"citationID":"cz3MEbkY","properties":{"formattedCitation":"(22,29)","plainCitation":"(22,29)","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delInstrText>
        </w:r>
      </w:del>
      <w:r w:rsidR="004568B5" w:rsidRPr="00276EA6">
        <w:fldChar w:fldCharType="separate"/>
      </w:r>
      <w:ins w:id="340" w:author="Katelyn Gostic" w:date="2019-05-06T14:55:00Z">
        <w:r w:rsidR="003E5005">
          <w:rPr>
            <w:color w:val="000000"/>
          </w:rPr>
          <w:t>(23,31)</w:t>
        </w:r>
      </w:ins>
      <w:del w:id="341" w:author="Katelyn Gostic" w:date="2019-05-06T12:38:00Z">
        <w:r w:rsidR="0010345F" w:rsidRPr="003E5005" w:rsidDel="00E41BD2">
          <w:rPr>
            <w:color w:val="000000"/>
          </w:rPr>
          <w:delText>(22,29)</w:delText>
        </w:r>
      </w:del>
      <w:r w:rsidR="004568B5" w:rsidRPr="00276EA6">
        <w:fldChar w:fldCharType="end"/>
      </w:r>
      <w:r w:rsidR="00436E33" w:rsidRPr="00276EA6">
        <w:t>.</w:t>
      </w:r>
      <w:r w:rsidRPr="00276EA6">
        <w:t xml:space="preserve"> </w:t>
      </w:r>
      <w:r w:rsidR="00436E33" w:rsidRPr="00276EA6">
        <w:t xml:space="preserve">Still, given that narrow, within-subtype immunity is known to decay rapidly in the face of antigenic drift, </w:t>
      </w:r>
      <w:r w:rsidR="00CF38C7" w:rsidRPr="00276EA6">
        <w:t xml:space="preserve">it is </w:t>
      </w:r>
      <w:commentRangeStart w:id="342"/>
      <w:del w:id="343" w:author="Katelyn Gostic" w:date="2019-05-06T14:07:00Z">
        <w:r w:rsidR="00CF38C7" w:rsidRPr="00276EA6" w:rsidDel="00E125A6">
          <w:delText>somewhat surprising</w:delText>
        </w:r>
      </w:del>
      <w:ins w:id="344" w:author="Katelyn Gostic" w:date="2019-05-06T14:07:00Z">
        <w:r w:rsidR="00E125A6">
          <w:t>striking</w:t>
        </w:r>
      </w:ins>
      <w:r w:rsidR="00CF38C7" w:rsidRPr="00276EA6">
        <w:t xml:space="preserve"> </w:t>
      </w:r>
      <w:commentRangeEnd w:id="342"/>
      <w:r w:rsidR="00DC6E9D">
        <w:rPr>
          <w:rStyle w:val="CommentReference"/>
        </w:rPr>
        <w:commentReference w:id="342"/>
      </w:r>
      <w:r w:rsidR="00436E33" w:rsidRPr="00276EA6">
        <w:t xml:space="preserve">that signatures of </w:t>
      </w:r>
      <w:r w:rsidR="001D4FC6" w:rsidRPr="00276EA6">
        <w:t>narrow, within-subtype</w:t>
      </w:r>
      <w:r w:rsidR="00436E33" w:rsidRPr="00276EA6">
        <w:t xml:space="preserve"> imprinting protection persist across an entire human lifetime</w:t>
      </w:r>
      <w:r w:rsidRPr="00276EA6">
        <w:t xml:space="preserve">, </w:t>
      </w:r>
      <w:r w:rsidR="001D4FC6" w:rsidRPr="00276EA6">
        <w:t>and remain</w:t>
      </w:r>
      <w:r w:rsidRPr="00276EA6">
        <w:t xml:space="preserve"> evident even in the oldest cohorts</w:t>
      </w:r>
      <w:r w:rsidR="004B4E62" w:rsidRPr="00276EA6">
        <w:t xml:space="preserve"> in the data</w:t>
      </w:r>
      <w:r w:rsidR="00436E33" w:rsidRPr="00276EA6">
        <w:t>. On average, H1N1 and H3N2 viruses drift by 0.62 and 1.01 antigenic units per year, respectively</w:t>
      </w:r>
      <w:r w:rsidR="001D4FC6" w:rsidRPr="00276EA6">
        <w:t xml:space="preserve"> </w:t>
      </w:r>
      <w:r w:rsidR="001D4FC6" w:rsidRPr="00276EA6">
        <w:fldChar w:fldCharType="begin"/>
      </w:r>
      <w:ins w:id="345" w:author="Katelyn Gostic" w:date="2019-05-06T12:38:00Z">
        <w:r w:rsidR="00E41BD2">
          <w:instrText xml:space="preserve"> ADDIN ZOTERO_ITEM CSL_CITATION {"citationID":"65Dsww1H","properties":{"formattedCitation":"(28)","plainCitation":"(28)","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ins>
      <w:del w:id="346" w:author="Katelyn Gostic" w:date="2019-05-06T12:38:00Z">
        <w:r w:rsidR="00E97AB8" w:rsidDel="00E41BD2">
          <w:delInstrText xml:space="preserve"> ADDIN ZOTERO_ITEM CSL_CITATION {"citationID":"65Dsww1H","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delInstrText>
        </w:r>
      </w:del>
      <w:r w:rsidR="001D4FC6" w:rsidRPr="00276EA6">
        <w:fldChar w:fldCharType="separate"/>
      </w:r>
      <w:ins w:id="347" w:author="Katelyn Gostic" w:date="2019-05-06T12:38:00Z">
        <w:r w:rsidR="00E41BD2">
          <w:rPr>
            <w:noProof/>
          </w:rPr>
          <w:t>(28)</w:t>
        </w:r>
      </w:ins>
      <w:del w:id="348" w:author="Katelyn Gostic" w:date="2019-05-06T12:38:00Z">
        <w:r w:rsidR="00E97AB8" w:rsidRPr="00E41BD2" w:rsidDel="00E41BD2">
          <w:rPr>
            <w:noProof/>
          </w:rPr>
          <w:delText>(27)</w:delText>
        </w:r>
      </w:del>
      <w:r w:rsidR="001D4FC6" w:rsidRPr="00276EA6">
        <w:fldChar w:fldCharType="end"/>
      </w:r>
      <w:r w:rsidR="00436E33" w:rsidRPr="00276EA6">
        <w:t xml:space="preserve">, which roughly </w:t>
      </w:r>
      <w:r w:rsidR="004F5A58" w:rsidRPr="00276EA6">
        <w:t>corresponds</w:t>
      </w:r>
      <w:r w:rsidR="00436E33" w:rsidRPr="00276EA6">
        <w:t xml:space="preserve"> to a two-fold drop in </w:t>
      </w:r>
      <w:commentRangeStart w:id="349"/>
      <w:r w:rsidR="00436E33" w:rsidRPr="00276EA6">
        <w:t>t</w:t>
      </w:r>
      <w:commentRangeEnd w:id="349"/>
      <w:r w:rsidR="008B7DF2">
        <w:rPr>
          <w:rStyle w:val="CommentReference"/>
        </w:rPr>
        <w:commentReference w:id="349"/>
      </w:r>
      <w:r w:rsidR="00436E33" w:rsidRPr="00276EA6">
        <w:t xml:space="preserve">iter for every 1.61, or 0.99 years of antigenic evolution between </w:t>
      </w:r>
      <w:r w:rsidR="005F5F36" w:rsidRPr="00276EA6">
        <w:t>strains</w:t>
      </w:r>
      <w:r w:rsidR="00436E33" w:rsidRPr="00276EA6">
        <w:t xml:space="preserve">. </w:t>
      </w:r>
      <w:r w:rsidR="00750A62" w:rsidRPr="00276EA6">
        <w:t>Strains that circulated more than 1</w:t>
      </w:r>
      <w:r w:rsidR="00A74679">
        <w:t>4</w:t>
      </w:r>
      <w:r w:rsidR="00750A62" w:rsidRPr="00276EA6">
        <w:t xml:space="preserve"> years apart </w:t>
      </w:r>
      <w:r w:rsidR="00A74679">
        <w:t>do not</w:t>
      </w:r>
      <w:r w:rsidR="004B4E62" w:rsidRPr="00276EA6">
        <w:t xml:space="preserve"> show measurable cross-protective titers</w:t>
      </w:r>
      <w:r w:rsidR="001D4FC6" w:rsidRPr="00276EA6">
        <w:t xml:space="preserve"> </w:t>
      </w:r>
      <w:r w:rsidR="001D4FC6" w:rsidRPr="00276EA6">
        <w:fldChar w:fldCharType="begin"/>
      </w:r>
      <w:ins w:id="350" w:author="Katelyn Gostic" w:date="2019-05-06T12:38:00Z">
        <w:r w:rsidR="00E41BD2">
          <w:instrText xml:space="preserve"> ADDIN ZOTERO_ITEM CSL_CITATION {"citationID":"9wM96rh8","properties":{"formattedCitation":"(28)","plainCitation":"(28)","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ins>
      <w:del w:id="351" w:author="Katelyn Gostic" w:date="2019-05-06T12:38:00Z">
        <w:r w:rsidR="00E97AB8" w:rsidDel="00E41BD2">
          <w:delInstrText xml:space="preserve"> ADDIN ZOTERO_ITEM CSL_CITATION {"citationID":"9wM96rh8","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delInstrText>
        </w:r>
      </w:del>
      <w:r w:rsidR="001D4FC6" w:rsidRPr="00276EA6">
        <w:fldChar w:fldCharType="separate"/>
      </w:r>
      <w:ins w:id="352" w:author="Katelyn Gostic" w:date="2019-05-06T12:38:00Z">
        <w:r w:rsidR="00E41BD2">
          <w:rPr>
            <w:noProof/>
          </w:rPr>
          <w:t>(28)</w:t>
        </w:r>
      </w:ins>
      <w:del w:id="353" w:author="Katelyn Gostic" w:date="2019-05-06T12:38:00Z">
        <w:r w:rsidR="00E97AB8" w:rsidRPr="00E41BD2" w:rsidDel="00E41BD2">
          <w:rPr>
            <w:noProof/>
          </w:rPr>
          <w:delText>(27)</w:delText>
        </w:r>
      </w:del>
      <w:r w:rsidR="001D4FC6" w:rsidRPr="00276EA6">
        <w:fldChar w:fldCharType="end"/>
      </w:r>
      <w:r w:rsidR="00436E33" w:rsidRPr="00276EA6">
        <w:t xml:space="preserve">. </w:t>
      </w:r>
      <w:del w:id="354" w:author="James Lloyd-Smith" w:date="2019-05-03T21:47:00Z">
        <w:r w:rsidR="00436E33" w:rsidRPr="00276EA6" w:rsidDel="001953D9">
          <w:delText>Thus</w:delText>
        </w:r>
      </w:del>
      <w:ins w:id="355" w:author="James Lloyd-Smith" w:date="2019-05-03T21:47:00Z">
        <w:r w:rsidR="001953D9">
          <w:t>In this context</w:t>
        </w:r>
      </w:ins>
      <w:r w:rsidR="00436E33" w:rsidRPr="00276EA6">
        <w:t xml:space="preserve">, it is </w:t>
      </w:r>
      <w:del w:id="356" w:author="James Lloyd-Smith" w:date="2019-05-03T21:47:00Z">
        <w:r w:rsidR="00436E33" w:rsidRPr="00276EA6" w:rsidDel="001953D9">
          <w:delText xml:space="preserve">somewhat </w:delText>
        </w:r>
      </w:del>
      <w:del w:id="357" w:author="Katelyn Gostic" w:date="2019-05-06T14:08:00Z">
        <w:r w:rsidR="00436E33" w:rsidRPr="00276EA6" w:rsidDel="00E125A6">
          <w:delText>puzzling</w:delText>
        </w:r>
      </w:del>
      <w:ins w:id="358" w:author="Katelyn Gostic" w:date="2019-05-06T14:08:00Z">
        <w:r w:rsidR="00E125A6">
          <w:t>not obvious</w:t>
        </w:r>
      </w:ins>
      <w:r w:rsidR="00436E33" w:rsidRPr="00276EA6">
        <w:t xml:space="preserve"> that </w:t>
      </w:r>
      <w:r w:rsidR="004F5A58" w:rsidRPr="00276EA6">
        <w:t xml:space="preserve">narrow, homologous </w:t>
      </w:r>
      <w:r w:rsidR="00436E33" w:rsidRPr="00276EA6">
        <w:t xml:space="preserve">influenza immunity primed in childhood </w:t>
      </w:r>
      <w:del w:id="359" w:author="Katelyn Gostic" w:date="2019-05-06T14:08:00Z">
        <w:r w:rsidR="00436E33" w:rsidRPr="00276EA6" w:rsidDel="00E125A6">
          <w:delText xml:space="preserve">provides </w:delText>
        </w:r>
      </w:del>
      <w:ins w:id="360" w:author="Katelyn Gostic" w:date="2019-05-06T14:08:00Z">
        <w:r w:rsidR="00E125A6">
          <w:t>should provide</w:t>
        </w:r>
        <w:r w:rsidR="00E125A6" w:rsidRPr="00276EA6">
          <w:t xml:space="preserve"> </w:t>
        </w:r>
      </w:ins>
      <w:r w:rsidR="00436E33" w:rsidRPr="00276EA6">
        <w:t xml:space="preserve">any meaningful protection after adolescence, let alone decades later in old age. </w:t>
      </w:r>
      <w:proofErr w:type="gramStart"/>
      <w:ins w:id="361" w:author="James Lloyd-Smith" w:date="2019-05-03T21:47:00Z">
        <w:r w:rsidR="001953D9">
          <w:t>However</w:t>
        </w:r>
        <w:proofErr w:type="gramEnd"/>
        <w:r w:rsidR="001953D9">
          <w:t xml:space="preserve"> we </w:t>
        </w:r>
      </w:ins>
      <w:ins w:id="362" w:author="James Lloyd-Smith" w:date="2019-05-03T21:48:00Z">
        <w:r w:rsidR="001953D9">
          <w:t xml:space="preserve">note that </w:t>
        </w:r>
      </w:ins>
      <w:ins w:id="363" w:author="James Lloyd-Smith" w:date="2019-05-03T21:49:00Z">
        <w:r w:rsidR="001953D9">
          <w:t xml:space="preserve">standard serologic assays used to assess cross-reactivity are focused on </w:t>
        </w:r>
      </w:ins>
      <w:ins w:id="364" w:author="James Lloyd-Smith" w:date="2019-05-03T21:50:00Z">
        <w:r w:rsidR="001953D9">
          <w:t>variable epitopes, and do not capture effects of T cell help and other cellular immunity [refs].</w:t>
        </w:r>
      </w:ins>
    </w:p>
    <w:p w14:paraId="65A47CF9" w14:textId="0F1D1C66" w:rsidR="003E5005" w:rsidRDefault="00436E33" w:rsidP="00276EA6">
      <w:pPr>
        <w:shd w:val="clear" w:color="auto" w:fill="auto"/>
        <w:rPr>
          <w:ins w:id="365" w:author="Katelyn Gostic" w:date="2019-05-06T14:53:00Z"/>
        </w:rPr>
      </w:pPr>
      <w:commentRangeStart w:id="366"/>
      <w:commentRangeStart w:id="367"/>
      <w:r w:rsidRPr="00276EA6">
        <w:t>One</w:t>
      </w:r>
      <w:commentRangeStart w:id="368"/>
      <w:commentRangeEnd w:id="366"/>
      <w:r w:rsidR="008F1F78" w:rsidRPr="00276EA6">
        <w:rPr>
          <w:rStyle w:val="CommentReference"/>
        </w:rPr>
        <w:commentReference w:id="366"/>
      </w:r>
      <w:commentRangeEnd w:id="367"/>
      <w:r w:rsidR="009A0B87">
        <w:rPr>
          <w:rStyle w:val="CommentReference"/>
        </w:rPr>
        <w:commentReference w:id="367"/>
      </w:r>
      <w:r w:rsidRPr="00276EA6">
        <w:t xml:space="preserve"> </w:t>
      </w:r>
      <w:commentRangeEnd w:id="368"/>
      <w:r w:rsidR="00926A9C">
        <w:rPr>
          <w:rStyle w:val="CommentReference"/>
        </w:rPr>
        <w:commentReference w:id="368"/>
      </w:r>
      <w:r w:rsidRPr="00276EA6">
        <w:t xml:space="preserve">possible explanation for the evident longevity of </w:t>
      </w:r>
      <w:r w:rsidR="004F5A58" w:rsidRPr="00276EA6">
        <w:t xml:space="preserve">homologous </w:t>
      </w:r>
      <w:r w:rsidR="005F5F36" w:rsidRPr="00276EA6">
        <w:t xml:space="preserve">childhood </w:t>
      </w:r>
      <w:r w:rsidR="004F5A58" w:rsidRPr="00276EA6">
        <w:t>imprinting protection</w:t>
      </w:r>
      <w:r w:rsidRPr="00276EA6">
        <w:t xml:space="preserve"> is that imprinting to a particular HA or NA subtype builds strong memory </w:t>
      </w:r>
      <w:r w:rsidR="00CF38C7" w:rsidRPr="00276EA6">
        <w:t xml:space="preserve">of epitopes </w:t>
      </w:r>
      <w:r w:rsidR="00CF38C7" w:rsidRPr="003E5005">
        <w:lastRenderedPageBreak/>
        <w:t>conserved among homologous variants of the same subtype, but not across subty</w:t>
      </w:r>
      <w:r w:rsidR="00CF38C7" w:rsidRPr="00AA1F16">
        <w:t>pes</w:t>
      </w:r>
      <w:ins w:id="369" w:author="Katelyn Gostic" w:date="2019-05-06T14:12:00Z">
        <w:r w:rsidR="00E125A6" w:rsidRPr="00AA1F16">
          <w:t>.</w:t>
        </w:r>
      </w:ins>
      <w:ins w:id="370" w:author="Katelyn Gostic" w:date="2019-05-06T14:10:00Z">
        <w:r w:rsidR="00E125A6" w:rsidRPr="00AA1F16">
          <w:t xml:space="preserve"> </w:t>
        </w:r>
      </w:ins>
      <w:ins w:id="371" w:author="Katelyn Gostic" w:date="2019-05-06T14:12:00Z">
        <w:r w:rsidR="00E125A6" w:rsidRPr="00AA1F16">
          <w:t>O</w:t>
        </w:r>
        <w:r w:rsidR="00E125A6" w:rsidRPr="003E5005">
          <w:rPr>
            <w:rPrChange w:id="372" w:author="Katelyn Gostic" w:date="2019-05-06T14:56:00Z">
              <w:rPr/>
            </w:rPrChange>
          </w:rPr>
          <w:t>ne recent study suggests that</w:t>
        </w:r>
      </w:ins>
      <w:ins w:id="373" w:author="Katelyn Gostic" w:date="2019-05-06T14:11:00Z">
        <w:r w:rsidR="00E125A6" w:rsidRPr="003E5005">
          <w:rPr>
            <w:rPrChange w:id="374" w:author="Katelyn Gostic" w:date="2019-05-06T14:56:00Z">
              <w:rPr/>
            </w:rPrChange>
          </w:rPr>
          <w:t xml:space="preserve"> </w:t>
        </w:r>
      </w:ins>
      <w:ins w:id="375" w:author="Katelyn Gostic" w:date="2019-05-06T14:12:00Z">
        <w:r w:rsidR="00E125A6" w:rsidRPr="003E5005">
          <w:rPr>
            <w:rPrChange w:id="376" w:author="Katelyn Gostic" w:date="2019-05-06T14:56:00Z">
              <w:rPr/>
            </w:rPrChange>
          </w:rPr>
          <w:t xml:space="preserve">B cell memory shifts </w:t>
        </w:r>
      </w:ins>
      <w:ins w:id="377" w:author="Katelyn Gostic" w:date="2019-05-06T14:14:00Z">
        <w:r w:rsidR="00E125A6" w:rsidRPr="003E5005">
          <w:rPr>
            <w:rPrChange w:id="378" w:author="Katelyn Gostic" w:date="2019-05-06T14:56:00Z">
              <w:rPr/>
            </w:rPrChange>
          </w:rPr>
          <w:t xml:space="preserve">over time </w:t>
        </w:r>
      </w:ins>
      <w:ins w:id="379" w:author="Katelyn Gostic" w:date="2019-05-06T14:12:00Z">
        <w:r w:rsidR="00E125A6" w:rsidRPr="003E5005">
          <w:rPr>
            <w:rPrChange w:id="380" w:author="Katelyn Gostic" w:date="2019-05-06T14:56:00Z">
              <w:rPr/>
            </w:rPrChange>
          </w:rPr>
          <w:t xml:space="preserve">to focus on </w:t>
        </w:r>
      </w:ins>
      <w:ins w:id="381" w:author="Katelyn Gostic" w:date="2019-05-06T14:13:00Z">
        <w:r w:rsidR="00E125A6" w:rsidRPr="003E5005">
          <w:rPr>
            <w:rPrChange w:id="382" w:author="Katelyn Gostic" w:date="2019-05-06T14:56:00Z">
              <w:rPr/>
            </w:rPrChange>
          </w:rPr>
          <w:t xml:space="preserve">conserved </w:t>
        </w:r>
      </w:ins>
      <w:ins w:id="383" w:author="Katelyn Gostic" w:date="2019-05-06T14:14:00Z">
        <w:r w:rsidR="00E125A6" w:rsidRPr="003E5005">
          <w:rPr>
            <w:rPrChange w:id="384" w:author="Katelyn Gostic" w:date="2019-05-06T14:56:00Z">
              <w:rPr/>
            </w:rPrChange>
          </w:rPr>
          <w:t xml:space="preserve">influenza </w:t>
        </w:r>
      </w:ins>
      <w:ins w:id="385" w:author="Katelyn Gostic" w:date="2019-05-06T14:13:00Z">
        <w:r w:rsidR="00E125A6" w:rsidRPr="003E5005">
          <w:rPr>
            <w:rPrChange w:id="386" w:author="Katelyn Gostic" w:date="2019-05-06T14:56:00Z">
              <w:rPr/>
            </w:rPrChange>
          </w:rPr>
          <w:t xml:space="preserve">epitopes, </w:t>
        </w:r>
      </w:ins>
      <w:ins w:id="387" w:author="Katelyn Gostic" w:date="2019-05-06T14:52:00Z">
        <w:r w:rsidR="003E5005" w:rsidRPr="003E5005">
          <w:rPr>
            <w:rPrChange w:id="388" w:author="Katelyn Gostic" w:date="2019-05-06T14:56:00Z">
              <w:rPr/>
            </w:rPrChange>
          </w:rPr>
          <w:t>as sequential exposures to drifted H1N1 or H3N2 variants repeatedly back-boost cross-reactive memory of epitopes that have not changed</w:t>
        </w:r>
      </w:ins>
      <w:ins w:id="389" w:author="Katelyn Gostic" w:date="2019-05-06T14:55:00Z">
        <w:r w:rsidR="003E5005" w:rsidRPr="003E5005">
          <w:rPr>
            <w:rPrChange w:id="390" w:author="Katelyn Gostic" w:date="2019-05-06T14:56:00Z">
              <w:rPr/>
            </w:rPrChange>
          </w:rPr>
          <w:t xml:space="preserve"> over time</w:t>
        </w:r>
      </w:ins>
      <w:ins w:id="391" w:author="Katelyn Gostic" w:date="2019-05-06T14:52:00Z">
        <w:r w:rsidR="003E5005" w:rsidRPr="003E5005">
          <w:rPr>
            <w:rPrChange w:id="392" w:author="Katelyn Gostic" w:date="2019-05-06T14:56:00Z">
              <w:rPr/>
            </w:rPrChange>
          </w:rPr>
          <w:t xml:space="preserve"> </w:t>
        </w:r>
      </w:ins>
      <w:ins w:id="393" w:author="Katelyn Gostic" w:date="2019-05-06T14:55:00Z">
        <w:r w:rsidR="003E5005" w:rsidRPr="003E5005">
          <w:fldChar w:fldCharType="begin"/>
        </w:r>
        <w:r w:rsidR="003E5005" w:rsidRPr="003E5005">
          <w:rPr>
            <w:rPrChange w:id="394" w:author="Katelyn Gostic" w:date="2019-05-06T14:56:00Z">
              <w:rPr/>
            </w:rPrChange>
          </w:rPr>
          <w:instrText xml:space="preserve"> ADDIN ZOTERO_ITEM CSL_CITATION {"citationID":"4kXI44B2","properties":{"formattedCitation":"(32)","plainCitation":"(32)","noteIndex":0},"citationItems":[{"id":1239,"uris":["http://zotero.org/groups/2313999/items/RGG79GYU"],"uri":["http://zotero.org/groups/2313999/items/RGG79GYU"],"itemData":{"id":1239,"type":"webpage","title":"Age-specific differences in the dynamics of protective immunity to influenza | Nature Communications","URL":"https://www.nature.com/articles/s41467-019-09652-6","accessed":{"date-parts":[["2019",5,6]]}}}],"schema":"https://github.com/citation-style-language/schema/raw/master/csl-citation.json"} </w:instrText>
        </w:r>
      </w:ins>
      <w:r w:rsidR="003E5005" w:rsidRPr="003E5005">
        <w:rPr>
          <w:rPrChange w:id="395" w:author="Katelyn Gostic" w:date="2019-05-06T14:56:00Z">
            <w:rPr/>
          </w:rPrChange>
        </w:rPr>
        <w:fldChar w:fldCharType="separate"/>
      </w:r>
      <w:ins w:id="396" w:author="Katelyn Gostic" w:date="2019-05-06T14:55:00Z">
        <w:r w:rsidR="003E5005" w:rsidRPr="00AA1F16">
          <w:rPr>
            <w:noProof/>
          </w:rPr>
          <w:t>(32)</w:t>
        </w:r>
        <w:r w:rsidR="003E5005" w:rsidRPr="00AA1F16">
          <w:fldChar w:fldCharType="end"/>
        </w:r>
      </w:ins>
      <w:r w:rsidRPr="003E5005">
        <w:t xml:space="preserve">. </w:t>
      </w:r>
      <w:commentRangeStart w:id="397"/>
      <w:commentRangeStart w:id="398"/>
      <w:r w:rsidRPr="003E5005">
        <w:t xml:space="preserve">Another </w:t>
      </w:r>
      <w:del w:id="399" w:author="Katelyn Gostic" w:date="2019-05-06T14:09:00Z">
        <w:r w:rsidRPr="00AA1F16" w:rsidDel="00E125A6">
          <w:delText xml:space="preserve">possible </w:delText>
        </w:r>
      </w:del>
      <w:r w:rsidRPr="00AA1F16">
        <w:t xml:space="preserve">explanation </w:t>
      </w:r>
      <w:ins w:id="400" w:author="Katelyn Gostic" w:date="2019-05-06T14:09:00Z">
        <w:r w:rsidR="00E125A6" w:rsidRPr="00AA1F16">
          <w:t>sup</w:t>
        </w:r>
        <w:r w:rsidR="00E125A6" w:rsidRPr="003E5005">
          <w:rPr>
            <w:rPrChange w:id="401" w:author="Katelyn Gostic" w:date="2019-05-06T14:56:00Z">
              <w:rPr/>
            </w:rPrChange>
          </w:rPr>
          <w:t xml:space="preserve">ported by </w:t>
        </w:r>
      </w:ins>
      <w:ins w:id="402" w:author="Katelyn Gostic" w:date="2019-05-06T14:15:00Z">
        <w:r w:rsidR="006D69D8" w:rsidRPr="003E5005">
          <w:rPr>
            <w:rPrChange w:id="403" w:author="Katelyn Gostic" w:date="2019-05-06T14:56:00Z">
              <w:rPr/>
            </w:rPrChange>
          </w:rPr>
          <w:t xml:space="preserve">recent </w:t>
        </w:r>
      </w:ins>
      <w:ins w:id="404" w:author="Katelyn Gostic" w:date="2019-05-06T14:10:00Z">
        <w:r w:rsidR="00E125A6" w:rsidRPr="003E5005">
          <w:rPr>
            <w:rPrChange w:id="405" w:author="Katelyn Gostic" w:date="2019-05-06T14:56:00Z">
              <w:rPr/>
            </w:rPrChange>
          </w:rPr>
          <w:t xml:space="preserve">immunological data </w:t>
        </w:r>
        <w:r w:rsidR="00E125A6" w:rsidRPr="003E5005">
          <w:fldChar w:fldCharType="begin"/>
        </w:r>
        <w:r w:rsidR="00E125A6" w:rsidRPr="003E5005">
          <w:rPr>
            <w:rPrChange w:id="406" w:author="Katelyn Gostic" w:date="2019-05-06T14:56:00Z">
              <w:rPr/>
            </w:rPrChange>
          </w:rPr>
          <w:instrText xml:space="preserve"> ADDIN ZOTERO_ITEM CSL_CITATION {"citationID":"uWKmTevL","properties":{"formattedCitation":"(22)","plainCitation":"(22)","noteIndex":0},"citationItems":[{"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instrText>
        </w:r>
      </w:ins>
      <w:r w:rsidR="00E125A6" w:rsidRPr="003E5005">
        <w:rPr>
          <w:rPrChange w:id="407" w:author="Katelyn Gostic" w:date="2019-05-06T14:56:00Z">
            <w:rPr/>
          </w:rPrChange>
        </w:rPr>
        <w:fldChar w:fldCharType="separate"/>
      </w:r>
      <w:ins w:id="408" w:author="Katelyn Gostic" w:date="2019-05-06T14:10:00Z">
        <w:r w:rsidR="00E125A6" w:rsidRPr="00AA1F16">
          <w:rPr>
            <w:noProof/>
          </w:rPr>
          <w:t>(22)</w:t>
        </w:r>
        <w:r w:rsidR="00E125A6" w:rsidRPr="00AA1F16">
          <w:fldChar w:fldCharType="end"/>
        </w:r>
        <w:r w:rsidR="00E125A6" w:rsidRPr="003E5005">
          <w:t>,</w:t>
        </w:r>
        <w:r w:rsidR="00E125A6" w:rsidRPr="00AA1F16">
          <w:t xml:space="preserve"> </w:t>
        </w:r>
      </w:ins>
      <w:r w:rsidRPr="00AA1F16">
        <w:t xml:space="preserve">is that the memory B cell clones developed during the first childhood influenza exposure </w:t>
      </w:r>
      <w:r w:rsidR="00CF38C7" w:rsidRPr="003E5005">
        <w:rPr>
          <w:rPrChange w:id="409" w:author="Katelyn Gostic" w:date="2019-05-06T14:56:00Z">
            <w:rPr/>
          </w:rPrChange>
        </w:rPr>
        <w:t>later</w:t>
      </w:r>
      <w:r w:rsidRPr="003E5005">
        <w:rPr>
          <w:rPrChange w:id="410" w:author="Katelyn Gostic" w:date="2019-05-06T14:56:00Z">
            <w:rPr/>
          </w:rPrChange>
        </w:rPr>
        <w:t xml:space="preserve"> adapt via somatic hypermutation to “follow” </w:t>
      </w:r>
      <w:r w:rsidR="00CF38C7" w:rsidRPr="003E5005">
        <w:rPr>
          <w:rPrChange w:id="411" w:author="Katelyn Gostic" w:date="2019-05-06T14:56:00Z">
            <w:rPr/>
          </w:rPrChange>
        </w:rPr>
        <w:t xml:space="preserve">homologous </w:t>
      </w:r>
      <w:r w:rsidRPr="003E5005">
        <w:rPr>
          <w:rPrChange w:id="412" w:author="Katelyn Gostic" w:date="2019-05-06T14:56:00Z">
            <w:rPr/>
          </w:rPrChange>
        </w:rPr>
        <w:t xml:space="preserve">antigenic targets </w:t>
      </w:r>
      <w:r w:rsidR="005F5F36" w:rsidRPr="003E5005">
        <w:rPr>
          <w:rPrChange w:id="413" w:author="Katelyn Gostic" w:date="2019-05-06T14:56:00Z">
            <w:rPr/>
          </w:rPrChange>
        </w:rPr>
        <w:t xml:space="preserve">as they drift </w:t>
      </w:r>
      <w:r w:rsidRPr="003E5005">
        <w:rPr>
          <w:rPrChange w:id="414" w:author="Katelyn Gostic" w:date="2019-05-06T14:56:00Z">
            <w:rPr/>
          </w:rPrChange>
        </w:rPr>
        <w:t xml:space="preserve">over time. Thus, childhood imprinting may provide preferential, lifelong protection against a particular HA or NA subtype by filling a child's </w:t>
      </w:r>
      <w:r w:rsidR="001D4FC6" w:rsidRPr="003E5005">
        <w:rPr>
          <w:rPrChange w:id="415" w:author="Katelyn Gostic" w:date="2019-05-06T14:56:00Z">
            <w:rPr/>
          </w:rPrChange>
        </w:rPr>
        <w:t xml:space="preserve">memory </w:t>
      </w:r>
      <w:r w:rsidRPr="003E5005">
        <w:rPr>
          <w:rPrChange w:id="416" w:author="Katelyn Gostic" w:date="2019-05-06T14:56:00Z">
            <w:rPr/>
          </w:rPrChange>
        </w:rPr>
        <w:t>B cell repertoire with clones that will serve in the future, not as final products</w:t>
      </w:r>
      <w:del w:id="417" w:author="James Lloyd-Smith" w:date="2019-05-03T21:53:00Z">
        <w:r w:rsidRPr="003E5005" w:rsidDel="00273D9F">
          <w:rPr>
            <w:rPrChange w:id="418" w:author="Katelyn Gostic" w:date="2019-05-06T14:56:00Z">
              <w:rPr/>
            </w:rPrChange>
          </w:rPr>
          <w:delText>,</w:delText>
        </w:r>
      </w:del>
      <w:r w:rsidRPr="003E5005">
        <w:rPr>
          <w:rPrChange w:id="419" w:author="Katelyn Gostic" w:date="2019-05-06T14:56:00Z">
            <w:rPr/>
          </w:rPrChange>
        </w:rPr>
        <w:t xml:space="preserve"> but as prototypes that can be rapidly and effectively tailored to recognize drifted influenza strains of the same subtype</w:t>
      </w:r>
      <w:commentRangeEnd w:id="397"/>
      <w:r w:rsidR="00A74679" w:rsidRPr="003E5005">
        <w:rPr>
          <w:rStyle w:val="CommentReference"/>
        </w:rPr>
        <w:commentReference w:id="397"/>
      </w:r>
      <w:commentRangeEnd w:id="398"/>
      <w:r w:rsidR="00273D9F" w:rsidRPr="00AA1F16">
        <w:rPr>
          <w:rStyle w:val="CommentReference"/>
        </w:rPr>
        <w:commentReference w:id="398"/>
      </w:r>
      <w:r w:rsidRPr="003E5005">
        <w:t>.</w:t>
      </w:r>
      <w:r w:rsidRPr="00276EA6">
        <w:t xml:space="preserve"> </w:t>
      </w:r>
    </w:p>
    <w:p w14:paraId="615F96A6" w14:textId="5770C143" w:rsidR="00436E33" w:rsidRPr="00276EA6" w:rsidRDefault="00436E33" w:rsidP="00276EA6">
      <w:pPr>
        <w:shd w:val="clear" w:color="auto" w:fill="auto"/>
        <w:rPr>
          <w:color w:val="auto"/>
        </w:rPr>
      </w:pPr>
      <w:r w:rsidRPr="00276EA6">
        <w:t xml:space="preserve">A third possibility is that </w:t>
      </w:r>
      <w:r w:rsidR="00FA24F3" w:rsidRPr="00276EA6">
        <w:t>signals of imprinting protection are</w:t>
      </w:r>
      <w:r w:rsidRPr="00276EA6">
        <w:t xml:space="preserve"> anomalously strong</w:t>
      </w:r>
      <w:r w:rsidR="00FA24F3" w:rsidRPr="00276EA6">
        <w:t xml:space="preserve"> in the current cohort of elderly adults</w:t>
      </w:r>
      <w:r w:rsidR="001D4FC6" w:rsidRPr="00276EA6">
        <w:t>. For nearly four decades,</w:t>
      </w:r>
      <w:r w:rsidR="004B4E62" w:rsidRPr="00276EA6">
        <w:t xml:space="preserve"> from 1918-1957,</w:t>
      </w:r>
      <w:r w:rsidR="001D4FC6" w:rsidRPr="00276EA6">
        <w:t xml:space="preserve"> H1N1 persisted as the only strain circulating in humans.</w:t>
      </w:r>
      <w:r w:rsidR="004F5A58" w:rsidRPr="00276EA6">
        <w:t xml:space="preserve"> </w:t>
      </w:r>
      <w:r w:rsidR="001D4FC6" w:rsidRPr="00276EA6">
        <w:t xml:space="preserve">The oldest subjects in our data were born slightly after its emergence in </w:t>
      </w:r>
      <w:proofErr w:type="gramStart"/>
      <w:r w:rsidR="001D4FC6" w:rsidRPr="00276EA6">
        <w:t>1918, and</w:t>
      </w:r>
      <w:proofErr w:type="gramEnd"/>
      <w:r w:rsidR="001D4FC6" w:rsidRPr="00276EA6">
        <w:t xml:space="preserve"> </w:t>
      </w:r>
      <w:r w:rsidR="00D6036B" w:rsidRPr="00276EA6">
        <w:t>would</w:t>
      </w:r>
      <w:r w:rsidR="004F5A58" w:rsidRPr="00276EA6">
        <w:t xml:space="preserve"> not have encountered an influenza virus of any </w:t>
      </w:r>
      <w:r w:rsidR="00D6036B" w:rsidRPr="00276EA6">
        <w:t>subtype</w:t>
      </w:r>
      <w:r w:rsidR="004F5A58" w:rsidRPr="00276EA6">
        <w:t xml:space="preserve"> </w:t>
      </w:r>
      <w:r w:rsidR="00A74679">
        <w:t xml:space="preserve">but H1N1 </w:t>
      </w:r>
      <w:r w:rsidR="001D4FC6" w:rsidRPr="00276EA6">
        <w:t xml:space="preserve">until </w:t>
      </w:r>
      <w:r w:rsidR="004B4E62" w:rsidRPr="00276EA6">
        <w:t>after</w:t>
      </w:r>
      <w:r w:rsidR="001D4FC6" w:rsidRPr="00276EA6">
        <w:t xml:space="preserve"> age 30</w:t>
      </w:r>
      <w:r w:rsidR="004F5A58" w:rsidRPr="00276EA6">
        <w:t>. D</w:t>
      </w:r>
      <w:r w:rsidRPr="00276EA6">
        <w:t xml:space="preserve">ecades of </w:t>
      </w:r>
      <w:r w:rsidR="00E7753C" w:rsidRPr="00276EA6">
        <w:t xml:space="preserve">early-life </w:t>
      </w:r>
      <w:r w:rsidRPr="00276EA6">
        <w:t xml:space="preserve">exposures to </w:t>
      </w:r>
      <w:r w:rsidR="00E7753C" w:rsidRPr="00276EA6">
        <w:t>H1N1</w:t>
      </w:r>
      <w:r w:rsidRPr="00276EA6">
        <w:t xml:space="preserve"> variants </w:t>
      </w:r>
      <w:r w:rsidR="004F5A58" w:rsidRPr="00276EA6">
        <w:t>may have reinforced and expanded the breadth of H1N1</w:t>
      </w:r>
      <w:r w:rsidR="00D6036B" w:rsidRPr="00276EA6">
        <w:t xml:space="preserve">-specific immune memory </w:t>
      </w:r>
      <w:r w:rsidR="004F5A58" w:rsidRPr="00276EA6">
        <w:t xml:space="preserve">in these </w:t>
      </w:r>
      <w:r w:rsidR="00A74679">
        <w:t xml:space="preserve">oldest </w:t>
      </w:r>
      <w:r w:rsidR="004F5A58" w:rsidRPr="00276EA6">
        <w:t>cohorts</w:t>
      </w:r>
      <w:ins w:id="420" w:author="Katelyn Gostic" w:date="2019-05-06T14:16:00Z">
        <w:r w:rsidR="006D69D8">
          <w:t>, but prevented them from developing strong protection against H3N2, even after decades of seasonal H3N2 exposure later in adulthood</w:t>
        </w:r>
      </w:ins>
      <w:r w:rsidR="00E7753C" w:rsidRPr="00276EA6">
        <w:t xml:space="preserve">. </w:t>
      </w:r>
      <w:del w:id="421" w:author="Katelyn Gostic" w:date="2019-05-06T14:18:00Z">
        <w:r w:rsidR="00A74679" w:rsidDel="006D69D8">
          <w:delText>Furthermore</w:delText>
        </w:r>
        <w:r w:rsidR="004B4E62" w:rsidRPr="00276EA6" w:rsidDel="006D69D8">
          <w:delText>,</w:delText>
        </w:r>
        <w:r w:rsidR="00A74679" w:rsidDel="006D69D8">
          <w:delText xml:space="preserve"> </w:delText>
        </w:r>
      </w:del>
      <w:ins w:id="422" w:author="James Lloyd-Smith" w:date="2019-05-03T21:55:00Z">
        <w:del w:id="423" w:author="Katelyn Gostic" w:date="2019-05-06T14:18:00Z">
          <w:r w:rsidR="004938D7" w:rsidDel="006D69D8">
            <w:delText xml:space="preserve">despite the passage of decades </w:delText>
          </w:r>
        </w:del>
      </w:ins>
      <w:del w:id="424" w:author="Katelyn Gostic" w:date="2019-05-06T14:18:00Z">
        <w:r w:rsidR="00A74679" w:rsidDel="006D69D8">
          <w:delText xml:space="preserve">it is somewhat unsurprising that the oldest cohorts have </w:delText>
        </w:r>
      </w:del>
      <w:ins w:id="425" w:author="James Lloyd-Smith" w:date="2019-05-03T21:55:00Z">
        <w:del w:id="426" w:author="Katelyn Gostic" w:date="2019-05-06T14:18:00Z">
          <w:r w:rsidR="004938D7" w:rsidDel="006D69D8">
            <w:delText xml:space="preserve">encountered strains quite similar to </w:delText>
          </w:r>
        </w:del>
      </w:ins>
      <w:del w:id="427" w:author="Katelyn Gostic" w:date="2019-05-06T14:18:00Z">
        <w:r w:rsidR="00A74679" w:rsidDel="006D69D8">
          <w:delText>some immune memory of</w:delText>
        </w:r>
        <w:r w:rsidR="004B4E62" w:rsidRPr="00276EA6" w:rsidDel="006D69D8">
          <w:delText xml:space="preserve"> modern</w:delText>
        </w:r>
        <w:r w:rsidR="00F51E45" w:rsidRPr="00276EA6" w:rsidDel="006D69D8">
          <w:delText xml:space="preserve"> </w:delText>
        </w:r>
        <w:r w:rsidR="00A74679" w:rsidDel="006D69D8">
          <w:delText>H1N1 lineages, as</w:delText>
        </w:r>
        <w:r w:rsidR="00E7753C" w:rsidRPr="00276EA6" w:rsidDel="006D69D8">
          <w:delText xml:space="preserve"> </w:delText>
        </w:r>
        <w:r w:rsidR="00A74679" w:rsidDel="006D69D8">
          <w:delText>the</w:delText>
        </w:r>
      </w:del>
      <w:ins w:id="428" w:author="Katelyn Gostic" w:date="2019-05-06T14:18:00Z">
        <w:r w:rsidR="006D69D8">
          <w:t xml:space="preserve">Another factor that may have amplified the signal of subtype-specific bias in today’s oldest cohort is antigenic similarity between </w:t>
        </w:r>
      </w:ins>
      <w:ins w:id="429" w:author="Katelyn Gostic" w:date="2019-05-06T14:19:00Z">
        <w:r w:rsidR="006D69D8">
          <w:t>H1N1 strains that circulated</w:t>
        </w:r>
        <w:r w:rsidR="006D69D8" w:rsidRPr="00276EA6">
          <w:t xml:space="preserve"> earlier in the 20</w:t>
        </w:r>
        <w:r w:rsidR="006D69D8" w:rsidRPr="00276EA6">
          <w:rPr>
            <w:vertAlign w:val="superscript"/>
          </w:rPr>
          <w:t>th</w:t>
        </w:r>
        <w:r w:rsidR="006D69D8" w:rsidRPr="00276EA6">
          <w:t xml:space="preserve"> century</w:t>
        </w:r>
        <w:r w:rsidR="006D69D8">
          <w:t xml:space="preserve">, (which </w:t>
        </w:r>
      </w:ins>
      <w:ins w:id="430" w:author="Katelyn Gostic" w:date="2019-05-06T14:53:00Z">
        <w:r w:rsidR="003E5005">
          <w:t>caused imprinting in older cohorts</w:t>
        </w:r>
      </w:ins>
      <w:ins w:id="431" w:author="Katelyn Gostic" w:date="2019-05-06T14:19:00Z">
        <w:r w:rsidR="006D69D8">
          <w:t xml:space="preserve">) and </w:t>
        </w:r>
      </w:ins>
      <w:ins w:id="432" w:author="Katelyn Gostic" w:date="2019-05-06T14:18:00Z">
        <w:r w:rsidR="006D69D8">
          <w:t>modern H1N1</w:t>
        </w:r>
      </w:ins>
      <w:r w:rsidR="00A74679">
        <w:t xml:space="preserve"> lineages that emerged in 1977 and in 2009 </w:t>
      </w:r>
      <w:del w:id="433" w:author="Katelyn Gostic" w:date="2019-05-06T14:18:00Z">
        <w:r w:rsidR="00A74679" w:rsidDel="006D69D8">
          <w:delText>both had similar antigenic properties to strains that circulated</w:delText>
        </w:r>
        <w:r w:rsidR="00E7753C" w:rsidRPr="00276EA6" w:rsidDel="006D69D8">
          <w:delText xml:space="preserve"> earlier in the 20</w:delText>
        </w:r>
        <w:r w:rsidR="00E7753C" w:rsidRPr="00276EA6" w:rsidDel="006D69D8">
          <w:rPr>
            <w:vertAlign w:val="superscript"/>
          </w:rPr>
          <w:delText>th</w:delText>
        </w:r>
        <w:r w:rsidR="00E7753C" w:rsidRPr="00276EA6" w:rsidDel="006D69D8">
          <w:delText xml:space="preserve"> century</w:delText>
        </w:r>
        <w:r w:rsidR="00F51E45" w:rsidRPr="00276EA6" w:rsidDel="006D69D8">
          <w:delText xml:space="preserve"> </w:delText>
        </w:r>
      </w:del>
      <w:r w:rsidR="00F51E45" w:rsidRPr="00276EA6">
        <w:fldChar w:fldCharType="begin"/>
      </w:r>
      <w:ins w:id="434" w:author="Katelyn Gostic" w:date="2019-05-06T13:44:00Z">
        <w:r w:rsidR="00E678E2">
          <w:instrText xml:space="preserve"> ADDIN ZOTERO_ITEM CSL_CITATION {"citationID":"k4axu3Ux","properties":{"formattedCitation":"(5,6,33,34)","plainCitation":"(5,6,33,34)","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id":1140,"uris":["http://zotero.org/groups/2313999/items/8ZQVP74X"],"uri":["http://zotero.org/groups/2313999/items/8ZQVP74X"],"itemData":{"id":1140,"type":"article-journal","title":"Recent human influenza A (H1N1) viruses are closely related genetically to strains isolated in 1950","container-title":"Nature","page":"334","volume":"274","issue":"5669","source":"www.nature.com","abstract":"Comparison of the oligonucleotide maps of the RNAs of current human influenza (H1N1) virus isolates shows these strains to be much more closely related to viruses isolated in 1950 than to strains which circulated before or after that period.","DOI":"10.1038/274334a0","ISSN":"1476-4687","language":"En","author":[{"family":"Nakajima","given":"Katsuhisa"},{"family":"Desselberger","given":"Ulrich"},{"family":"Palese","given":"Peter"}],"issued":{"date-parts":[["1978",7]]}}}],"schema":"https://github.com/citation-style-language/schema/raw/master/csl-citation.json"} </w:instrText>
        </w:r>
      </w:ins>
      <w:del w:id="435" w:author="Katelyn Gostic" w:date="2019-05-06T12:38:00Z">
        <w:r w:rsidR="0010345F" w:rsidDel="00E41BD2">
          <w:delInstrText xml:space="preserve"> ADDIN ZOTERO_ITEM CSL_CITATION {"citationID":"k4axu3Ux","properties":{"formattedCitation":"(5,6,30,31)","plainCitation":"(5,6,30,31)","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id":1140,"uris":["http://zotero.org/groups/2313999/items/8ZQVP74X"],"uri":["http://zotero.org/groups/2313999/items/8ZQVP74X"],"itemData":{"id":1140,"type":"article-journal","title":"Recent human influenza A (H1N1) viruses are closely related genetically to strains isolated in 1950","container-title":"Nature","page":"334","volume":"274","issue":"5669","source":"www.nature.com","abstract":"Comparison of the oligonucleotide maps of the RNAs of current human influenza (H1N1) virus isolates shows these strains to be much more closely related to viruses isolated in 1950 than to strains which circulated before or after that period.","DOI":"10.1038/274334a0","ISSN":"1476-4687","language":"En","author":[{"family":"Nakajima","given":"Katsuhisa"},{"family":"Desselberger","given":"Ulrich"},{"family":"Palese","given":"Peter"}],"issued":{"date-parts":[["1978",7]]}}}],"schema":"https://github.com/citation-style-language/schema/raw/master/csl-citation.json"} </w:delInstrText>
        </w:r>
      </w:del>
      <w:r w:rsidR="00F51E45" w:rsidRPr="00276EA6">
        <w:fldChar w:fldCharType="separate"/>
      </w:r>
      <w:ins w:id="436" w:author="Katelyn Gostic" w:date="2019-05-06T13:44:00Z">
        <w:r w:rsidR="00E678E2">
          <w:rPr>
            <w:noProof/>
          </w:rPr>
          <w:t>(5,6,33,34)</w:t>
        </w:r>
      </w:ins>
      <w:del w:id="437" w:author="Katelyn Gostic" w:date="2019-05-06T12:38:00Z">
        <w:r w:rsidR="0010345F" w:rsidRPr="00E678E2" w:rsidDel="00E41BD2">
          <w:rPr>
            <w:noProof/>
          </w:rPr>
          <w:delText>(5,6,30,31)</w:delText>
        </w:r>
      </w:del>
      <w:r w:rsidR="00F51E45" w:rsidRPr="00276EA6">
        <w:fldChar w:fldCharType="end"/>
      </w:r>
      <w:r w:rsidR="00E7753C" w:rsidRPr="00276EA6">
        <w:t>.</w:t>
      </w:r>
      <w:r w:rsidRPr="00276EA6">
        <w:t xml:space="preserve"> </w:t>
      </w:r>
      <w:r w:rsidR="004B4E62" w:rsidRPr="00276EA6">
        <w:t xml:space="preserve">Given that younger cohorts, especially those born before 1977, have had much more varied early life exposures to both </w:t>
      </w:r>
      <w:r w:rsidRPr="00276EA6">
        <w:t xml:space="preserve">H1N1 </w:t>
      </w:r>
      <w:r w:rsidRPr="00276EA6">
        <w:rPr>
          <w:color w:val="auto"/>
        </w:rPr>
        <w:t xml:space="preserve">and H3N2, </w:t>
      </w:r>
      <w:r w:rsidR="004B4E62" w:rsidRPr="00276EA6">
        <w:rPr>
          <w:color w:val="auto"/>
        </w:rPr>
        <w:t xml:space="preserve">it is unclear whether equally </w:t>
      </w:r>
      <w:r w:rsidRPr="00276EA6">
        <w:rPr>
          <w:color w:val="auto"/>
        </w:rPr>
        <w:t xml:space="preserve">strong, subtype-specific biases in imprinting protection </w:t>
      </w:r>
      <w:r w:rsidR="004B4E62" w:rsidRPr="00276EA6">
        <w:rPr>
          <w:color w:val="auto"/>
        </w:rPr>
        <w:t xml:space="preserve">will </w:t>
      </w:r>
      <w:r w:rsidR="00886856" w:rsidRPr="00276EA6">
        <w:rPr>
          <w:color w:val="auto"/>
        </w:rPr>
        <w:t>be evident w</w:t>
      </w:r>
      <w:r w:rsidR="004B4E62" w:rsidRPr="00276EA6">
        <w:rPr>
          <w:color w:val="auto"/>
        </w:rPr>
        <w:t>hen the next generation becomes elderly</w:t>
      </w:r>
      <w:r w:rsidRPr="00276EA6">
        <w:rPr>
          <w:color w:val="auto"/>
        </w:rPr>
        <w:t>.</w:t>
      </w:r>
    </w:p>
    <w:p w14:paraId="239F60A5" w14:textId="5A82CDE9" w:rsidR="00C52709" w:rsidRPr="00AA1F16" w:rsidRDefault="004F5A58" w:rsidP="00A74679">
      <w:pPr>
        <w:shd w:val="clear" w:color="auto" w:fill="auto"/>
        <w:rPr>
          <w:highlight w:val="yellow"/>
          <w:rPrChange w:id="438" w:author="Katelyn Gostic" w:date="2019-05-06T14:59:00Z">
            <w:rPr/>
          </w:rPrChange>
        </w:rPr>
      </w:pPr>
      <w:r w:rsidRPr="00276EA6">
        <w:rPr>
          <w:color w:val="auto"/>
        </w:rPr>
        <w:t>Although t</w:t>
      </w:r>
      <w:r w:rsidR="00EE4535" w:rsidRPr="00276EA6">
        <w:rPr>
          <w:color w:val="auto"/>
        </w:rPr>
        <w:t xml:space="preserve">he data did </w:t>
      </w:r>
      <w:r w:rsidRPr="00276EA6">
        <w:rPr>
          <w:color w:val="auto"/>
        </w:rPr>
        <w:t xml:space="preserve">not </w:t>
      </w:r>
      <w:r w:rsidR="00EE4535" w:rsidRPr="00276EA6">
        <w:rPr>
          <w:color w:val="auto"/>
        </w:rPr>
        <w:t>support effects from broad</w:t>
      </w:r>
      <w:del w:id="439" w:author="James Lloyd-Smith" w:date="2019-05-03T21:58:00Z">
        <w:r w:rsidR="00EE4535" w:rsidRPr="00276EA6" w:rsidDel="00460482">
          <w:rPr>
            <w:color w:val="auto"/>
          </w:rPr>
          <w:delText>,</w:delText>
        </w:r>
      </w:del>
      <w:r w:rsidR="00EE4535" w:rsidRPr="00276EA6">
        <w:rPr>
          <w:color w:val="auto"/>
        </w:rPr>
        <w:t xml:space="preserve"> HA group-level imprinting </w:t>
      </w:r>
      <w:r w:rsidRPr="00276EA6">
        <w:rPr>
          <w:color w:val="auto"/>
        </w:rPr>
        <w:t xml:space="preserve">against </w:t>
      </w:r>
      <w:r w:rsidR="002F0983" w:rsidRPr="00276EA6">
        <w:rPr>
          <w:color w:val="auto"/>
        </w:rPr>
        <w:t xml:space="preserve">familiar, </w:t>
      </w:r>
      <w:r w:rsidRPr="00276EA6">
        <w:rPr>
          <w:color w:val="auto"/>
        </w:rPr>
        <w:t>seasonal influenza</w:t>
      </w:r>
      <w:r w:rsidR="002F0983" w:rsidRPr="00276EA6">
        <w:rPr>
          <w:color w:val="auto"/>
        </w:rPr>
        <w:t xml:space="preserve"> viruses</w:t>
      </w:r>
      <w:r w:rsidRPr="00276EA6">
        <w:rPr>
          <w:color w:val="auto"/>
        </w:rPr>
        <w:t>, or during the second wave of the 2009 H1N1 pandemic, broad</w:t>
      </w:r>
      <w:commentRangeStart w:id="440"/>
      <w:del w:id="441" w:author="James Lloyd-Smith" w:date="2019-05-03T21:58:00Z">
        <w:r w:rsidRPr="00276EA6" w:rsidDel="00460482">
          <w:rPr>
            <w:color w:val="auto"/>
          </w:rPr>
          <w:delText>,</w:delText>
        </w:r>
      </w:del>
      <w:commentRangeEnd w:id="440"/>
      <w:r w:rsidR="00460482">
        <w:rPr>
          <w:rStyle w:val="CommentReference"/>
        </w:rPr>
        <w:commentReference w:id="440"/>
      </w:r>
      <w:r w:rsidRPr="00276EA6">
        <w:rPr>
          <w:color w:val="auto"/>
        </w:rPr>
        <w:t xml:space="preserve"> HA group-level imprinting was </w:t>
      </w:r>
      <w:r w:rsidR="00A91633" w:rsidRPr="00276EA6">
        <w:rPr>
          <w:color w:val="auto"/>
        </w:rPr>
        <w:t>the preferred model for protection</w:t>
      </w:r>
      <w:r w:rsidRPr="00276EA6">
        <w:rPr>
          <w:color w:val="auto"/>
        </w:rPr>
        <w:t xml:space="preserve"> </w:t>
      </w:r>
      <w:r w:rsidR="00EE4535" w:rsidRPr="00276EA6">
        <w:rPr>
          <w:color w:val="auto"/>
        </w:rPr>
        <w:t xml:space="preserve">during the first </w:t>
      </w:r>
      <w:r w:rsidRPr="00276EA6">
        <w:rPr>
          <w:color w:val="auto"/>
        </w:rPr>
        <w:t>pandemic wave</w:t>
      </w:r>
      <w:r w:rsidR="003B63E9" w:rsidRPr="00276EA6">
        <w:rPr>
          <w:color w:val="auto"/>
        </w:rPr>
        <w:t xml:space="preserve">. </w:t>
      </w:r>
      <w:r w:rsidR="002F0983" w:rsidRPr="00276EA6">
        <w:rPr>
          <w:color w:val="auto"/>
        </w:rPr>
        <w:t xml:space="preserve">The </w:t>
      </w:r>
      <w:r w:rsidR="00D50243" w:rsidRPr="00276EA6">
        <w:rPr>
          <w:color w:val="auto"/>
        </w:rPr>
        <w:t xml:space="preserve">cleanest </w:t>
      </w:r>
      <w:r w:rsidR="00D50243" w:rsidRPr="00276EA6">
        <w:rPr>
          <w:color w:val="auto"/>
        </w:rPr>
        <w:lastRenderedPageBreak/>
        <w:t xml:space="preserve">interpretation </w:t>
      </w:r>
      <w:r w:rsidR="002F0983" w:rsidRPr="00276EA6">
        <w:t xml:space="preserve">is that </w:t>
      </w:r>
      <w:r w:rsidR="003B63E9" w:rsidRPr="00276EA6">
        <w:t>population-level impacts of broadly protective</w:t>
      </w:r>
      <w:r w:rsidR="00C52709" w:rsidRPr="00276EA6">
        <w:t>, HA group-level</w:t>
      </w:r>
      <w:r w:rsidR="003B63E9" w:rsidRPr="00276EA6">
        <w:t xml:space="preserve"> immunity </w:t>
      </w:r>
      <w:r w:rsidR="002F0983" w:rsidRPr="00276EA6">
        <w:t>occur</w:t>
      </w:r>
      <w:r w:rsidR="00B26E78" w:rsidRPr="00276EA6">
        <w:t>red</w:t>
      </w:r>
      <w:r w:rsidR="002F0983" w:rsidRPr="00276EA6">
        <w:t xml:space="preserve"> transiently </w:t>
      </w:r>
      <w:r w:rsidR="00B26E78" w:rsidRPr="00276EA6">
        <w:t>at the beginning of the 2009 pandemic</w:t>
      </w:r>
      <w:r w:rsidR="002F0983" w:rsidRPr="00276EA6">
        <w:t xml:space="preserve">, but </w:t>
      </w:r>
      <w:r w:rsidR="00EE4535" w:rsidRPr="00276EA6">
        <w:t>decay</w:t>
      </w:r>
      <w:r w:rsidR="00B26E78" w:rsidRPr="00276EA6">
        <w:t>ed</w:t>
      </w:r>
      <w:r w:rsidR="00EE4535" w:rsidRPr="00276EA6">
        <w:t xml:space="preserve"> rapidly</w:t>
      </w:r>
      <w:r w:rsidR="003B63E9" w:rsidRPr="00276EA6">
        <w:t xml:space="preserve"> as </w:t>
      </w:r>
      <w:r w:rsidR="00B26E78" w:rsidRPr="00276EA6">
        <w:t>the novel, pandemic strain established</w:t>
      </w:r>
      <w:r w:rsidR="003B63E9" w:rsidRPr="00276EA6">
        <w:t xml:space="preserve"> in humans and </w:t>
      </w:r>
      <w:r w:rsidR="00B26E78" w:rsidRPr="00276EA6">
        <w:t>became</w:t>
      </w:r>
      <w:r w:rsidR="003B63E9" w:rsidRPr="00276EA6">
        <w:t xml:space="preserve"> familiar to our immune systems.</w:t>
      </w:r>
      <w:r w:rsidR="001F6718" w:rsidRPr="00276EA6">
        <w:t xml:space="preserve"> </w:t>
      </w:r>
      <w:r w:rsidR="00E77AEE" w:rsidRPr="00276EA6">
        <w:t>Recent i</w:t>
      </w:r>
      <w:r w:rsidR="002F0983" w:rsidRPr="00276EA6">
        <w:t xml:space="preserve">mmunological </w:t>
      </w:r>
      <w:r w:rsidR="00E77AEE" w:rsidRPr="00276EA6">
        <w:t>findings</w:t>
      </w:r>
      <w:r w:rsidR="002F0983" w:rsidRPr="00276EA6">
        <w:t xml:space="preserve"> show similar patterns at the within-host scale</w:t>
      </w:r>
      <w:r w:rsidR="00B26E78" w:rsidRPr="00276EA6">
        <w:t xml:space="preserve">, and highlight that narrow immunity is not an intrinsic property of the influenza virus, but an emergent property of within-host competition between broadly and narrowly neutralizing </w:t>
      </w:r>
      <w:r w:rsidR="00A74679">
        <w:t>B cell</w:t>
      </w:r>
      <w:r w:rsidR="00B26E78" w:rsidRPr="00276EA6">
        <w:t xml:space="preserve"> clones. Due to structural properties of the hemagglutinin antigen, whose variable epitopes are </w:t>
      </w:r>
      <w:proofErr w:type="gramStart"/>
      <w:r w:rsidR="00B26E78" w:rsidRPr="00276EA6">
        <w:t>exposed</w:t>
      </w:r>
      <w:proofErr w:type="gramEnd"/>
      <w:r w:rsidR="00B26E78" w:rsidRPr="00276EA6">
        <w:t xml:space="preserve"> and highly immunogenic, narrowly neutralizing antibodies can exclude their less-fit, broadly neutralizing competitors </w:t>
      </w:r>
      <w:r w:rsidR="00AC40CF" w:rsidRPr="00276EA6">
        <w:t>in most cases</w:t>
      </w:r>
      <w:r w:rsidR="00B26E78" w:rsidRPr="00276EA6">
        <w:t>. But primary exposure to novel avian or pandemic strains</w:t>
      </w:r>
      <w:ins w:id="442" w:author="James Lloyd-Smith" w:date="2019-05-03T22:01:00Z">
        <w:r w:rsidR="00F23E77">
          <w:t>,</w:t>
        </w:r>
      </w:ins>
      <w:r w:rsidR="00B26E78" w:rsidRPr="00276EA6">
        <w:t xml:space="preserve"> </w:t>
      </w:r>
      <w:ins w:id="443" w:author="James Lloyd-Smith" w:date="2019-05-03T22:00:00Z">
        <w:r w:rsidR="00F23E77">
          <w:t xml:space="preserve">whose </w:t>
        </w:r>
      </w:ins>
      <w:ins w:id="444" w:author="James Lloyd-Smith" w:date="2019-05-03T22:01:00Z">
        <w:r w:rsidR="00F23E77">
          <w:t xml:space="preserve">immunodominant variable regions are unfamiliar, </w:t>
        </w:r>
      </w:ins>
      <w:r w:rsidR="00B26E78" w:rsidRPr="00276EA6">
        <w:t>can release broadly protective antibodies from competition</w:t>
      </w:r>
      <w:del w:id="445" w:author="James Lloyd-Smith" w:date="2019-05-03T22:01:00Z">
        <w:r w:rsidR="00B26E78" w:rsidRPr="00276EA6" w:rsidDel="00B05A46">
          <w:delText>,</w:delText>
        </w:r>
      </w:del>
      <w:r w:rsidR="00B26E78" w:rsidRPr="00276EA6">
        <w:t xml:space="preserve"> and facilitate transient, broadly protective </w:t>
      </w:r>
      <w:r w:rsidR="00A74679">
        <w:t>responses</w:t>
      </w:r>
      <w:r w:rsidR="00E77AEE" w:rsidRPr="00276EA6">
        <w:t xml:space="preserve"> </w:t>
      </w:r>
      <w:r w:rsidR="00E77AEE" w:rsidRPr="00276EA6">
        <w:fldChar w:fldCharType="begin"/>
      </w:r>
      <w:r w:rsidR="00E77AEE" w:rsidRPr="00276EA6">
        <w:instrText xml:space="preserve"> ADDIN ZOTERO_ITEM CSL_CITATION {"citationID":"EF0kh7O5","properties":{"formattedCitation":"(13)","plainCitation":"(13)","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schema":"https://github.com/citation-style-language/schema/raw/master/csl-citation.json"} </w:instrText>
      </w:r>
      <w:r w:rsidR="00E77AEE" w:rsidRPr="00276EA6">
        <w:fldChar w:fldCharType="separate"/>
      </w:r>
      <w:r w:rsidR="00E77AEE" w:rsidRPr="00276EA6">
        <w:rPr>
          <w:noProof/>
        </w:rPr>
        <w:t>(13)</w:t>
      </w:r>
      <w:r w:rsidR="00E77AEE" w:rsidRPr="00276EA6">
        <w:fldChar w:fldCharType="end"/>
      </w:r>
      <w:r w:rsidR="00B26E78" w:rsidRPr="00276EA6">
        <w:t xml:space="preserve">. These </w:t>
      </w:r>
      <w:r w:rsidR="00955C83">
        <w:t xml:space="preserve">immunodominance </w:t>
      </w:r>
      <w:r w:rsidR="00B26E78" w:rsidRPr="00276EA6">
        <w:t xml:space="preserve">patterns, </w:t>
      </w:r>
      <w:del w:id="446" w:author="Katelyn Gostic" w:date="2019-05-06T14:57:00Z">
        <w:r w:rsidR="00B26E78" w:rsidRPr="00276EA6" w:rsidDel="00AA1F16">
          <w:delText>which now form the conceptual basis for stalk-based universal influenza vaccines</w:delText>
        </w:r>
        <w:r w:rsidR="00E77AEE" w:rsidRPr="00276EA6" w:rsidDel="00AA1F16">
          <w:delText xml:space="preserve"> </w:delText>
        </w:r>
        <w:r w:rsidR="00E77AEE" w:rsidRPr="00276EA6" w:rsidDel="00AA1F16">
          <w:fldChar w:fldCharType="begin"/>
        </w:r>
        <w:r w:rsidR="00E77AEE" w:rsidRPr="00276EA6" w:rsidDel="00AA1F16">
          <w:delInstrText xml:space="preserve"> ADDIN ZOTERO_ITEM CSL_CITATION {"citationID":"0LKF2HZf","properties":{"formattedCitation":"(14)","plainCitation":"(14)","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delInstrText>
        </w:r>
        <w:r w:rsidR="00E77AEE" w:rsidRPr="00276EA6" w:rsidDel="00AA1F16">
          <w:fldChar w:fldCharType="separate"/>
        </w:r>
        <w:r w:rsidR="00E77AEE" w:rsidRPr="00276EA6" w:rsidDel="00AA1F16">
          <w:rPr>
            <w:noProof/>
          </w:rPr>
          <w:delText>(14)</w:delText>
        </w:r>
        <w:r w:rsidR="00E77AEE" w:rsidRPr="00276EA6" w:rsidDel="00AA1F16">
          <w:fldChar w:fldCharType="end"/>
        </w:r>
        <w:r w:rsidR="00B26E78" w:rsidRPr="00276EA6" w:rsidDel="00AA1F16">
          <w:delText xml:space="preserve">, </w:delText>
        </w:r>
      </w:del>
      <w:r w:rsidR="00B26E78" w:rsidRPr="00276EA6">
        <w:t xml:space="preserve">were first </w:t>
      </w:r>
      <w:del w:id="447" w:author="Katelyn Gostic" w:date="2019-05-06T14:57:00Z">
        <w:r w:rsidR="00B26E78" w:rsidRPr="00276EA6" w:rsidDel="00AA1F16">
          <w:delText xml:space="preserve">observed during the 2009 pandemic. </w:delText>
        </w:r>
        <w:r w:rsidR="005F5F36" w:rsidRPr="00276EA6" w:rsidDel="00AA1F16">
          <w:delText xml:space="preserve">Individuals </w:delText>
        </w:r>
        <w:r w:rsidR="001F6718" w:rsidRPr="00276EA6" w:rsidDel="00AA1F16">
          <w:delText xml:space="preserve">who lacked pre-existing titers against the 2009 pandemic strain initially </w:delText>
        </w:r>
        <w:r w:rsidR="002F0983" w:rsidRPr="00276EA6" w:rsidDel="00AA1F16">
          <w:delText>mounted broadly protective antibody responses, targeting</w:delText>
        </w:r>
        <w:r w:rsidR="001F6718" w:rsidRPr="00276EA6" w:rsidDel="00AA1F16">
          <w:delText xml:space="preserve"> conserved epitopes on the HA stalk</w:delText>
        </w:r>
        <w:r w:rsidR="00C52709" w:rsidRPr="00276EA6" w:rsidDel="00AA1F16">
          <w:delText xml:space="preserve"> (initially the only recognizable immune targets), but on secondary exposure to the </w:delText>
        </w:r>
        <w:r w:rsidR="00BB3F5B" w:rsidRPr="00276EA6" w:rsidDel="00AA1F16">
          <w:delText xml:space="preserve">pandemic </w:delText>
        </w:r>
        <w:r w:rsidR="00C52709" w:rsidRPr="00276EA6" w:rsidDel="00AA1F16">
          <w:delText xml:space="preserve">strain, </w:delText>
        </w:r>
        <w:r w:rsidR="00BB3F5B" w:rsidRPr="00276EA6" w:rsidDel="00AA1F16">
          <w:delText xml:space="preserve">the same individuals </w:delText>
        </w:r>
        <w:r w:rsidR="001A7DA9" w:rsidRPr="00276EA6" w:rsidDel="00AA1F16">
          <w:delText>had developed some immune memory of more variable</w:delText>
        </w:r>
        <w:r w:rsidR="00BB3F5B" w:rsidRPr="00276EA6" w:rsidDel="00AA1F16">
          <w:delText xml:space="preserve"> </w:delText>
        </w:r>
        <w:r w:rsidR="001A7DA9" w:rsidRPr="00276EA6" w:rsidDel="00AA1F16">
          <w:delText>epitopes</w:delText>
        </w:r>
        <w:r w:rsidR="00BB3F5B" w:rsidRPr="00276EA6" w:rsidDel="00AA1F16">
          <w:delText xml:space="preserve">, and reverted to expressing immunodominant, narrowly protective antibodies </w:delText>
        </w:r>
        <w:r w:rsidR="00C52709" w:rsidRPr="00276EA6" w:rsidDel="00AA1F16">
          <w:fldChar w:fldCharType="begin"/>
        </w:r>
        <w:r w:rsidR="00C52709" w:rsidRPr="00276EA6" w:rsidDel="00AA1F16">
          <w:delInstrText xml:space="preserve"> ADDIN ZOTERO_ITEM CSL_CITATION {"citationID":"xxjYhzjZ","properties":{"formattedCitation":"(13)","plainCitation":"(13)","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schema":"https://github.com/citation-style-language/schema/raw/master/csl-citation.json"} </w:delInstrText>
        </w:r>
        <w:r w:rsidR="00C52709" w:rsidRPr="00276EA6" w:rsidDel="00AA1F16">
          <w:fldChar w:fldCharType="separate"/>
        </w:r>
        <w:r w:rsidR="00C52709" w:rsidRPr="00276EA6" w:rsidDel="00AA1F16">
          <w:rPr>
            <w:noProof/>
          </w:rPr>
          <w:delText>(13)</w:delText>
        </w:r>
        <w:r w:rsidR="00C52709" w:rsidRPr="00276EA6" w:rsidDel="00AA1F16">
          <w:fldChar w:fldCharType="end"/>
        </w:r>
        <w:r w:rsidR="00C52709" w:rsidRPr="00276EA6" w:rsidDel="00AA1F16">
          <w:delText>.</w:delText>
        </w:r>
        <w:r w:rsidR="001F6718" w:rsidRPr="00276EA6" w:rsidDel="00AA1F16">
          <w:delText xml:space="preserve"> </w:delText>
        </w:r>
      </w:del>
      <w:ins w:id="448" w:author="Katelyn Gostic" w:date="2019-05-06T14:57:00Z">
        <w:r w:rsidR="00AA1F16">
          <w:t>identified in immune responses against the 2009 pandemic strai</w:t>
        </w:r>
      </w:ins>
      <w:ins w:id="449" w:author="Katelyn Gostic" w:date="2019-05-06T14:58:00Z">
        <w:r w:rsidR="00AA1F16">
          <w:t xml:space="preserve">n [REFS], and now form the </w:t>
        </w:r>
        <w:r w:rsidR="00AA1F16" w:rsidRPr="00AA1F16">
          <w:rPr>
            <w:highlight w:val="yellow"/>
            <w:rPrChange w:id="450" w:author="Katelyn Gostic" w:date="2019-05-06T14:59:00Z">
              <w:rPr/>
            </w:rPrChange>
          </w:rPr>
          <w:t xml:space="preserve">conceptual basis for stalk-based universal influenza vaccines </w:t>
        </w:r>
        <w:r w:rsidR="00AA1F16" w:rsidRPr="00AA1F16">
          <w:rPr>
            <w:highlight w:val="yellow"/>
            <w:rPrChange w:id="451" w:author="Katelyn Gostic" w:date="2019-05-06T14:59:00Z">
              <w:rPr/>
            </w:rPrChange>
          </w:rPr>
          <w:fldChar w:fldCharType="begin"/>
        </w:r>
        <w:r w:rsidR="00AA1F16" w:rsidRPr="00AA1F16">
          <w:rPr>
            <w:highlight w:val="yellow"/>
            <w:rPrChange w:id="452" w:author="Katelyn Gostic" w:date="2019-05-06T14:59:00Z">
              <w:rPr/>
            </w:rPrChange>
          </w:rPr>
          <w:instrText xml:space="preserve"> ADDIN ZOTERO_ITEM CSL_CITATION {"citationID":"brBrUqg5","properties":{"formattedCitation":"(14)","plainCitation":"(14)","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ins>
      <w:r w:rsidR="00AA1F16" w:rsidRPr="00AA1F16">
        <w:rPr>
          <w:highlight w:val="yellow"/>
          <w:rPrChange w:id="453" w:author="Katelyn Gostic" w:date="2019-05-06T14:59:00Z">
            <w:rPr/>
          </w:rPrChange>
        </w:rPr>
        <w:fldChar w:fldCharType="separate"/>
      </w:r>
      <w:ins w:id="454" w:author="Katelyn Gostic" w:date="2019-05-06T14:58:00Z">
        <w:r w:rsidR="00AA1F16" w:rsidRPr="00AA1F16">
          <w:rPr>
            <w:noProof/>
            <w:highlight w:val="yellow"/>
            <w:rPrChange w:id="455" w:author="Katelyn Gostic" w:date="2019-05-06T14:59:00Z">
              <w:rPr>
                <w:noProof/>
              </w:rPr>
            </w:rPrChange>
          </w:rPr>
          <w:t>(14)</w:t>
        </w:r>
        <w:r w:rsidR="00AA1F16" w:rsidRPr="00AA1F16">
          <w:rPr>
            <w:highlight w:val="yellow"/>
            <w:rPrChange w:id="456" w:author="Katelyn Gostic" w:date="2019-05-06T14:59:00Z">
              <w:rPr/>
            </w:rPrChange>
          </w:rPr>
          <w:fldChar w:fldCharType="end"/>
        </w:r>
        <w:r w:rsidR="00AA1F16" w:rsidRPr="00AA1F16">
          <w:rPr>
            <w:highlight w:val="yellow"/>
            <w:rPrChange w:id="457" w:author="Katelyn Gostic" w:date="2019-05-06T14:59:00Z">
              <w:rPr/>
            </w:rPrChange>
          </w:rPr>
          <w:t>.</w:t>
        </w:r>
      </w:ins>
    </w:p>
    <w:p w14:paraId="2EFD0021" w14:textId="200EC006" w:rsidR="00B26E78" w:rsidRPr="00276EA6" w:rsidRDefault="00B26E78" w:rsidP="00276EA6">
      <w:pPr>
        <w:shd w:val="clear" w:color="auto" w:fill="auto"/>
      </w:pPr>
      <w:commentRangeStart w:id="458"/>
      <w:r w:rsidRPr="00AA1F16">
        <w:rPr>
          <w:highlight w:val="yellow"/>
          <w:rPrChange w:id="459" w:author="Katelyn Gostic" w:date="2019-05-06T14:59:00Z">
            <w:rPr/>
          </w:rPrChange>
        </w:rPr>
        <w:t xml:space="preserve">It is tempting to interpret our results as </w:t>
      </w:r>
      <w:r w:rsidR="00955C83" w:rsidRPr="00AA1F16">
        <w:rPr>
          <w:highlight w:val="yellow"/>
          <w:rPrChange w:id="460" w:author="Katelyn Gostic" w:date="2019-05-06T14:59:00Z">
            <w:rPr/>
          </w:rPrChange>
        </w:rPr>
        <w:t xml:space="preserve">a population-level manifestation of </w:t>
      </w:r>
      <w:r w:rsidRPr="00AA1F16">
        <w:rPr>
          <w:highlight w:val="yellow"/>
          <w:rPrChange w:id="461" w:author="Katelyn Gostic" w:date="2019-05-06T14:59:00Z">
            <w:rPr/>
          </w:rPrChange>
        </w:rPr>
        <w:t>well-documented within</w:t>
      </w:r>
      <w:r w:rsidR="00955C83" w:rsidRPr="00AA1F16">
        <w:rPr>
          <w:highlight w:val="yellow"/>
          <w:rPrChange w:id="462" w:author="Katelyn Gostic" w:date="2019-05-06T14:59:00Z">
            <w:rPr/>
          </w:rPrChange>
        </w:rPr>
        <w:t>-</w:t>
      </w:r>
      <w:r w:rsidRPr="00AA1F16">
        <w:rPr>
          <w:highlight w:val="yellow"/>
          <w:rPrChange w:id="463" w:author="Katelyn Gostic" w:date="2019-05-06T14:59:00Z">
            <w:rPr/>
          </w:rPrChange>
        </w:rPr>
        <w:t xml:space="preserve">host patterns, </w:t>
      </w:r>
      <w:r w:rsidR="00AC40CF" w:rsidRPr="00AA1F16">
        <w:rPr>
          <w:highlight w:val="yellow"/>
          <w:rPrChange w:id="464" w:author="Katelyn Gostic" w:date="2019-05-06T14:59:00Z">
            <w:rPr/>
          </w:rPrChange>
        </w:rPr>
        <w:t xml:space="preserve">where the pandemic strain was initially novel enough to elicit a signal of broadly protective immunity, </w:t>
      </w:r>
      <w:r w:rsidR="00955C83" w:rsidRPr="00AA1F16">
        <w:rPr>
          <w:highlight w:val="yellow"/>
          <w:rPrChange w:id="465" w:author="Katelyn Gostic" w:date="2019-05-06T14:59:00Z">
            <w:rPr/>
          </w:rPrChange>
        </w:rPr>
        <w:t>and where</w:t>
      </w:r>
      <w:r w:rsidR="00AC40CF" w:rsidRPr="00AA1F16">
        <w:rPr>
          <w:highlight w:val="yellow"/>
          <w:rPrChange w:id="466" w:author="Katelyn Gostic" w:date="2019-05-06T14:59:00Z">
            <w:rPr/>
          </w:rPrChange>
        </w:rPr>
        <w:t xml:space="preserve"> </w:t>
      </w:r>
      <w:r w:rsidR="00E77AEE" w:rsidRPr="00AA1F16">
        <w:rPr>
          <w:highlight w:val="yellow"/>
          <w:rPrChange w:id="467" w:author="Katelyn Gostic" w:date="2019-05-06T14:59:00Z">
            <w:rPr/>
          </w:rPrChange>
        </w:rPr>
        <w:t xml:space="preserve">that signal </w:t>
      </w:r>
      <w:r w:rsidR="00955C83" w:rsidRPr="00AA1F16">
        <w:rPr>
          <w:highlight w:val="yellow"/>
          <w:rPrChange w:id="468" w:author="Katelyn Gostic" w:date="2019-05-06T14:59:00Z">
            <w:rPr/>
          </w:rPrChange>
        </w:rPr>
        <w:t xml:space="preserve">of broadly protective immunity </w:t>
      </w:r>
      <w:r w:rsidR="00E77AEE" w:rsidRPr="00AA1F16">
        <w:rPr>
          <w:highlight w:val="yellow"/>
          <w:rPrChange w:id="469" w:author="Katelyn Gostic" w:date="2019-05-06T14:59:00Z">
            <w:rPr/>
          </w:rPrChange>
        </w:rPr>
        <w:t>quickly disappeared as the pandemic strain became established in humans</w:t>
      </w:r>
      <w:r w:rsidR="00AC40CF" w:rsidRPr="00AA1F16">
        <w:rPr>
          <w:highlight w:val="yellow"/>
          <w:rPrChange w:id="470" w:author="Katelyn Gostic" w:date="2019-05-06T14:59:00Z">
            <w:rPr/>
          </w:rPrChange>
        </w:rPr>
        <w:t>.</w:t>
      </w:r>
      <w:commentRangeEnd w:id="458"/>
      <w:r w:rsidR="006573A8" w:rsidRPr="00AA1F16">
        <w:rPr>
          <w:rStyle w:val="CommentReference"/>
          <w:highlight w:val="yellow"/>
          <w:rPrChange w:id="471" w:author="Katelyn Gostic" w:date="2019-05-06T14:59:00Z">
            <w:rPr>
              <w:rStyle w:val="CommentReference"/>
            </w:rPr>
          </w:rPrChange>
        </w:rPr>
        <w:commentReference w:id="458"/>
      </w:r>
      <w:r w:rsidR="00AC40CF" w:rsidRPr="00AA1F16">
        <w:rPr>
          <w:highlight w:val="yellow"/>
          <w:rPrChange w:id="472" w:author="Katelyn Gostic" w:date="2019-05-06T14:59:00Z">
            <w:rPr/>
          </w:rPrChange>
        </w:rPr>
        <w:t xml:space="preserve"> B</w:t>
      </w:r>
      <w:r w:rsidRPr="00AA1F16">
        <w:rPr>
          <w:highlight w:val="yellow"/>
          <w:rPrChange w:id="473" w:author="Katelyn Gostic" w:date="2019-05-06T14:59:00Z">
            <w:rPr/>
          </w:rPrChange>
        </w:rPr>
        <w:t xml:space="preserve">ut </w:t>
      </w:r>
      <w:r w:rsidR="00955C83" w:rsidRPr="00AA1F16">
        <w:rPr>
          <w:highlight w:val="yellow"/>
          <w:rPrChange w:id="474" w:author="Katelyn Gostic" w:date="2019-05-06T14:59:00Z">
            <w:rPr/>
          </w:rPrChange>
        </w:rPr>
        <w:t xml:space="preserve">for now, </w:t>
      </w:r>
      <w:r w:rsidRPr="00AA1F16">
        <w:rPr>
          <w:highlight w:val="yellow"/>
          <w:rPrChange w:id="475" w:author="Katelyn Gostic" w:date="2019-05-06T14:59:00Z">
            <w:rPr/>
          </w:rPrChange>
        </w:rPr>
        <w:t xml:space="preserve">other explanations cannot be definitively ruled out. </w:t>
      </w:r>
      <w:r w:rsidR="00E77AEE" w:rsidRPr="00AA1F16">
        <w:rPr>
          <w:highlight w:val="yellow"/>
          <w:rPrChange w:id="476" w:author="Katelyn Gostic" w:date="2019-05-06T14:59:00Z">
            <w:rPr/>
          </w:rPrChange>
        </w:rPr>
        <w:t>During the first pandemic wave, the model containing broad, group-level imprinting performed best</w:t>
      </w:r>
      <w:r w:rsidR="00AC40CF" w:rsidRPr="00AA1F16">
        <w:rPr>
          <w:highlight w:val="yellow"/>
          <w:rPrChange w:id="477" w:author="Katelyn Gostic" w:date="2019-05-06T14:59:00Z">
            <w:rPr/>
          </w:rPrChange>
        </w:rPr>
        <w:t xml:space="preserve"> primarily because</w:t>
      </w:r>
      <w:bookmarkStart w:id="478" w:name="_GoBack"/>
      <w:bookmarkEnd w:id="478"/>
      <w:r w:rsidR="00AC40CF" w:rsidRPr="00276EA6">
        <w:t xml:space="preserve"> it predicted few cases in cohorts born between 1957 and 1968</w:t>
      </w:r>
      <w:r w:rsidR="00E77AEE" w:rsidRPr="00276EA6">
        <w:t>. B</w:t>
      </w:r>
      <w:r w:rsidR="00AC40CF" w:rsidRPr="00276EA6">
        <w:t xml:space="preserve">ut the model still failed to fit the data well in cohorts born between </w:t>
      </w:r>
      <w:r w:rsidR="00447193" w:rsidRPr="00276EA6">
        <w:t>1968 and 1977</w:t>
      </w:r>
      <w:r w:rsidR="00AC40CF" w:rsidRPr="00276EA6">
        <w:t>, and during the 1990s (</w:t>
      </w:r>
      <w:r w:rsidRPr="00276EA6">
        <w:rPr>
          <w:rStyle w:val="SubtitleChar"/>
        </w:rPr>
        <w:t>Fig. 5B</w:t>
      </w:r>
      <w:r w:rsidRPr="00276EA6">
        <w:t xml:space="preserve">). </w:t>
      </w:r>
      <w:r w:rsidR="00447193" w:rsidRPr="00276EA6">
        <w:t xml:space="preserve">These residual patterns </w:t>
      </w:r>
      <w:r w:rsidR="00E77AEE" w:rsidRPr="00276EA6">
        <w:t xml:space="preserve">suggest our set of tested hypotheses </w:t>
      </w:r>
      <w:r w:rsidR="00955C83">
        <w:t>may</w:t>
      </w:r>
      <w:r w:rsidR="00E77AEE" w:rsidRPr="00276EA6">
        <w:t xml:space="preserve"> not</w:t>
      </w:r>
      <w:r w:rsidR="00955C83">
        <w:t xml:space="preserve"> have</w:t>
      </w:r>
      <w:r w:rsidR="00E77AEE" w:rsidRPr="00276EA6">
        <w:t xml:space="preserve"> contain</w:t>
      </w:r>
      <w:r w:rsidR="00955C83">
        <w:t>ed</w:t>
      </w:r>
      <w:r w:rsidR="00E77AEE" w:rsidRPr="00276EA6">
        <w:t xml:space="preserve"> all influential factors</w:t>
      </w:r>
      <w:r w:rsidR="00447193" w:rsidRPr="00276EA6">
        <w:t xml:space="preserve">. </w:t>
      </w:r>
      <w:commentRangeStart w:id="479"/>
      <w:commentRangeStart w:id="480"/>
      <w:commentRangeStart w:id="481"/>
      <w:r w:rsidR="00447193" w:rsidRPr="00276EA6">
        <w:t xml:space="preserve">Visually, the low number of first-wave cases in cohorts born before c.1976 </w:t>
      </w:r>
      <w:r w:rsidR="00AC40CF" w:rsidRPr="00276EA6">
        <w:t>(</w:t>
      </w:r>
      <w:r w:rsidR="00AC40CF" w:rsidRPr="00276EA6">
        <w:rPr>
          <w:rStyle w:val="SubtitleChar"/>
        </w:rPr>
        <w:t>Fig. 5B</w:t>
      </w:r>
      <w:r w:rsidR="00AC40CF" w:rsidRPr="00276EA6">
        <w:t xml:space="preserve">) </w:t>
      </w:r>
      <w:r w:rsidR="00955C83">
        <w:t>is consistent with</w:t>
      </w:r>
      <w:r w:rsidR="00AC40CF" w:rsidRPr="00276EA6">
        <w:t xml:space="preserve"> </w:t>
      </w:r>
      <w:r w:rsidR="00955C83">
        <w:t>the</w:t>
      </w:r>
      <w:r w:rsidR="00AC40CF" w:rsidRPr="00276EA6">
        <w:t xml:space="preserve"> hypothesis</w:t>
      </w:r>
      <w:r w:rsidR="00447193" w:rsidRPr="00276EA6">
        <w:t xml:space="preserve"> that </w:t>
      </w:r>
      <w:r w:rsidR="00CD0116" w:rsidRPr="00276EA6">
        <w:t xml:space="preserve">widespread vaccination against </w:t>
      </w:r>
      <w:r w:rsidR="00F075FF" w:rsidRPr="00276EA6">
        <w:t xml:space="preserve">1976 </w:t>
      </w:r>
      <w:r w:rsidR="00955C83">
        <w:t xml:space="preserve">strain of </w:t>
      </w:r>
      <w:r w:rsidR="00F075FF" w:rsidRPr="00276EA6">
        <w:t>swine influenza provided cross-protection against the 2009 pandemic strain.</w:t>
      </w:r>
      <w:commentRangeEnd w:id="479"/>
      <w:r w:rsidR="00955C83">
        <w:rPr>
          <w:rStyle w:val="CommentReference"/>
        </w:rPr>
        <w:commentReference w:id="479"/>
      </w:r>
      <w:commentRangeEnd w:id="480"/>
      <w:r w:rsidR="00B94AB5">
        <w:rPr>
          <w:rStyle w:val="CommentReference"/>
        </w:rPr>
        <w:commentReference w:id="480"/>
      </w:r>
      <w:commentRangeEnd w:id="481"/>
      <w:r w:rsidR="006D69D8">
        <w:rPr>
          <w:rStyle w:val="CommentReference"/>
        </w:rPr>
        <w:commentReference w:id="481"/>
      </w:r>
    </w:p>
    <w:p w14:paraId="10F8E27A" w14:textId="383EF54D" w:rsidR="00F075FF" w:rsidRPr="00276EA6" w:rsidRDefault="00FD481E" w:rsidP="00276EA6">
      <w:pPr>
        <w:shd w:val="clear" w:color="auto" w:fill="auto"/>
      </w:pPr>
      <w:r w:rsidRPr="00276EA6">
        <w:t xml:space="preserve">Overall, differences </w:t>
      </w:r>
      <w:r w:rsidR="00404084" w:rsidRPr="00276EA6">
        <w:t>between age distributions of infection caused by H1N1 or H3N2</w:t>
      </w:r>
      <w:r w:rsidRPr="00276EA6">
        <w:t xml:space="preserve"> were much </w:t>
      </w:r>
      <w:r w:rsidR="00404084" w:rsidRPr="00276EA6">
        <w:t>more</w:t>
      </w:r>
      <w:r w:rsidRPr="00276EA6">
        <w:t xml:space="preserve"> pronounced in the </w:t>
      </w:r>
      <w:r w:rsidR="00404084" w:rsidRPr="00276EA6">
        <w:t>AZDHS</w:t>
      </w:r>
      <w:r w:rsidRPr="00276EA6">
        <w:t xml:space="preserve"> data than in the </w:t>
      </w:r>
      <w:r w:rsidR="00404084" w:rsidRPr="00276EA6">
        <w:t>INSIGHT</w:t>
      </w:r>
      <w:r w:rsidRPr="00276EA6">
        <w:t xml:space="preserve"> data. </w:t>
      </w:r>
      <w:r w:rsidR="00404084" w:rsidRPr="00276EA6">
        <w:t xml:space="preserve">Differences between the datasets may arise due to geographic variation in influenza’s epidemiology; the INSIGHT data </w:t>
      </w:r>
      <w:del w:id="482" w:author="James Lloyd-Smith" w:date="2019-05-03T22:16:00Z">
        <w:r w:rsidR="00404084" w:rsidRPr="00276EA6" w:rsidDel="00D11EF1">
          <w:delText xml:space="preserve">was </w:delText>
        </w:r>
      </w:del>
      <w:ins w:id="483" w:author="James Lloyd-Smith" w:date="2019-05-03T22:16:00Z">
        <w:r w:rsidR="00D11EF1" w:rsidRPr="00276EA6">
          <w:t>w</w:t>
        </w:r>
        <w:r w:rsidR="00D11EF1">
          <w:t>ere</w:t>
        </w:r>
        <w:r w:rsidR="00D11EF1" w:rsidRPr="00276EA6">
          <w:t xml:space="preserve"> </w:t>
        </w:r>
      </w:ins>
      <w:r w:rsidR="00404084" w:rsidRPr="00276EA6">
        <w:t xml:space="preserve">collected across </w:t>
      </w:r>
      <w:r w:rsidR="008F1F78" w:rsidRPr="00276EA6">
        <w:lastRenderedPageBreak/>
        <w:t>five</w:t>
      </w:r>
      <w:r w:rsidR="00404084" w:rsidRPr="00276EA6">
        <w:t xml:space="preserve"> continents, whereas all the AZDHS data </w:t>
      </w:r>
      <w:del w:id="484" w:author="James Lloyd-Smith" w:date="2019-05-03T22:17:00Z">
        <w:r w:rsidR="00404084" w:rsidRPr="00276EA6" w:rsidDel="00230C94">
          <w:delText xml:space="preserve">all </w:delText>
        </w:r>
      </w:del>
      <w:r w:rsidR="00404084" w:rsidRPr="00276EA6">
        <w:t xml:space="preserve">came from </w:t>
      </w:r>
      <w:r w:rsidR="005F29DF" w:rsidRPr="00276EA6">
        <w:t>a single US state.</w:t>
      </w:r>
      <w:r w:rsidR="00404084" w:rsidRPr="00276EA6">
        <w:t xml:space="preserve"> </w:t>
      </w:r>
      <w:r w:rsidR="00F075FF" w:rsidRPr="00276EA6">
        <w:t>Climatic or demographic characteristics, or high rates of influenza vaccination</w:t>
      </w:r>
      <w:r w:rsidR="005E69EB" w:rsidRPr="00276EA6">
        <w:t xml:space="preserve"> </w:t>
      </w:r>
      <w:r w:rsidR="005E69EB" w:rsidRPr="00276EA6">
        <w:fldChar w:fldCharType="begin"/>
      </w:r>
      <w:ins w:id="485" w:author="Katelyn Gostic" w:date="2019-05-06T13:44:00Z">
        <w:r w:rsidR="00E678E2">
          <w:instrText xml:space="preserve"> ADDIN ZOTERO_ITEM CSL_CITATION {"citationID":"OOK6eo2H","properties":{"formattedCitation":"(35,36)","plainCitation":"(35,36)","noteIndex":0},"citationItems":[{"id":1152,"uris":["http://zotero.org/groups/2313999/items/ZBURPNXM"],"uri":["http://zotero.org/groups/2313999/items/ZBURPNXM"],"itemData":{"id":1152,"type":"article-journal","title":"Seasonal influenza vaccine dose distribution in 195 countries (2004–2013): Little progress in estimated global vaccination coverage","container-title":"Vaccine","page":"5598-5605","volume":"33","issue":"42","source":"ScienceDirect","abstract":"Seasonal influenza is an important disease which results in 250,000–500,000 annual deaths worldwide. Global targets for vaccination coverage rates (VCRs) in high-risk groups are at least 75% in adults ≥65 years and increased coverage in other risk groups. The International Federation of Pharmaceutical Manufacturers and Associations Influenza Vaccine Supply (IFPMA IVS) International Task Force developed a survey methodology in 2008, to assess the global distribution of influenza vaccine doses as a proxy for VCRs. This paper updates the previous survey results on absolute numbers of influenza vaccine doses distributed between 2004 and 2013 inclusive, and dose distribution rates per 1000 population, and provides a qualitative assessment of the principal enablers and barriers to seasonal influenza vaccination. The two main findings from the quantitative portion of the survey are the continued negative trend for dose distribution in the EURO region and the perpetuation of appreciable differences in scale of dose distribution between WHO regions, with no observed convergence in the rates of doses distributed per 1000 population over time. The main findings from the qualitative portion of the survey were that actively managing the vaccination program in real-time and ensuring political commitment to vaccination are important enablers of vaccination, whereas insufficient access to vaccination and lack of political commitment to seasonal influenza vaccination programs are likely contributing to vaccination target failures. In all regions of the world, seasonal influenza vaccination is underutilized as a public health tool. The survey provides evidence of lost opportunity to protect populations against potentially serious influenza-associated disease. We call on the national and international public health communities to re-evaluate their political commitment to the prevention of the annual influenza disease burden and to develop a systematic approach to improve vaccine distribution equitably.","DOI":"10.1016/j.vaccine.2015.08.082","ISSN":"0264-410X","title-short":"Seasonal influenza vaccine dose distribution in 195 countries (2004–2013)","journalAbbreviation":"Vaccine","author":[{"family":"Palache","given":"Abraham"},{"family":"Oriol-Mathieu","given":"Valerie"},{"family":"Fino","given":"Mireli"},{"family":"Xydia-Charmanta","given":"Margarita"}],"issued":{"date-parts":[["2015",10,13]]}}},{"id":1156,"uris":["http://zotero.org/groups/2313999/items/8YDEA3CN"],"uri":["http://zotero.org/groups/2313999/items/8YDEA3CN"],"itemData":{"id":1156,"type":"article-journal","title":"Influenza vaccination in 2000: recommendations and vaccine use in 50 developed and rapidly developing countries","container-title":"Vaccine","page":"1780-1785","volume":"21","issue":"16","source":"DOI.org (Crossref)","abstract":"Inﬂuenza vaccination is becoming an increasingly important aspect of public health programs in developed and rapidly developing countries. In 2000, most of these countries had national recommendations to vaccinate elderly people and those with high-risk conditions. Levels of vaccine use, however, varied widely and several rapidly developing countries had higher levels than those seen in many developed countries. More than one-third of all inﬂuenza vaccinations occurred in countries outside North America, western Europe and Australia and New Zealand. With increasing vaccine use, all countries will be better prepared for the next pandemic. Nonetheless, those countries that use but do not produce inﬂuenza vaccine will ﬁnd it difﬁcult to obtain supplies of pandemic vaccine.","DOI":"10.1016/S0264-410X(03)00072-0","ISSN":"0264410X","title-short":"Influenza vaccination in 2000","language":"en","author":[{"family":"Vanessen","given":"G"},{"family":"Palache","given":"A"},{"family":"Forleo","given":"E"},{"family":"Fedson","given":"D"}],"issued":{"date-parts":[["2003",5,1]]}}}],"schema":"https://github.com/citation-style-language/schema/raw/master/csl-citation.json"} </w:instrText>
        </w:r>
      </w:ins>
      <w:del w:id="486" w:author="Katelyn Gostic" w:date="2019-05-06T12:38:00Z">
        <w:r w:rsidR="0010345F" w:rsidDel="00E41BD2">
          <w:delInstrText xml:space="preserve"> ADDIN ZOTERO_ITEM CSL_CITATION {"citationID":"OOK6eo2H","properties":{"formattedCitation":"(32,33)","plainCitation":"(32,33)","noteIndex":0},"citationItems":[{"id":1152,"uris":["http://zotero.org/groups/2313999/items/ZBURPNXM"],"uri":["http://zotero.org/groups/2313999/items/ZBURPNXM"],"itemData":{"id":1152,"type":"article-journal","title":"Seasonal influenza vaccine dose distribution in 195 countries (2004–2013): Little progress in estimated global vaccination coverage","container-title":"Vaccine","page":"5598-5605","volume":"33","issue":"42","source":"ScienceDirect","abstract":"Seasonal influenza is an important disease which results in 250,000–500,000 annual deaths worldwide. Global targets for vaccination coverage rates (VCRs) in high-risk groups are at least 75% in adults ≥65 years and increased coverage in other risk groups. The International Federation of Pharmaceutical Manufacturers and Associations Influenza Vaccine Supply (IFPMA IVS) International Task Force developed a survey methodology in 2008, to assess the global distribution of influenza vaccine doses as a proxy for VCRs. This paper updates the previous survey results on absolute numbers of influenza vaccine doses distributed between 2004 and 2013 inclusive, and dose distribution rates per 1000 population, and provides a qualitative assessment of the principal enablers and barriers to seasonal influenza vaccination. The two main findings from the quantitative portion of the survey are the continued negative trend for dose distribution in the EURO region and the perpetuation of appreciable differences in scale of dose distribution between WHO regions, with no observed convergence in the rates of doses distributed per 1000 population over time. The main findings from the qualitative portion of the survey were that actively managing the vaccination program in real-time and ensuring political commitment to vaccination are important enablers of vaccination, whereas insufficient access to vaccination and lack of political commitment to seasonal influenza vaccination programs are likely contributing to vaccination target failures. In all regions of the world, seasonal influenza vaccination is underutilized as a public health tool. The survey provides evidence of lost opportunity to protect populations against potentially serious influenza-associated disease. We call on the national and international public health communities to re-evaluate their political commitment to the prevention of the annual influenza disease burden and to develop a systematic approach to improve vaccine distribution equitably.","DOI":"10.1016/j.vaccine.2015.08.082","ISSN":"0264-410X","title-short":"Seasonal influenza vaccine dose distribution in 195 countries (2004–2013)","journalAbbreviation":"Vaccine","author":[{"family":"Palache","given":"Abraham"},{"family":"Oriol-Mathieu","given":"Valerie"},{"family":"Fino","given":"Mireli"},{"family":"Xydia-Charmanta","given":"Margarita"}],"issued":{"date-parts":[["2015",10,13]]}}},{"id":1157,"uris":["http://zotero.org/groups/2313999/items/5HIH89XW"],"uri":["http://zotero.org/groups/2313999/items/5HIH89XW"],"itemData":{"id":1157,"type":"article-journal","title":"Influenza vaccination in 2000: recommendations and vaccine use in 50 developed and rapidly developing countries","container-title":"Vaccine","collection-title":"Influenza Vaccine","page":"1780-1785","volume":"21","issue":"16","source":"ScienceDirect","abstract":"Influenza vaccination is becoming an increasingly important aspect of public health programs in developed and rapidly developing countries. In 2000, most of these countries had national recommendations to vaccinate elderly people and those with high-risk conditions. Levels of vaccine use, however, varied widely and several rapidly developing countries had higher levels than those seen in many developed countries. More than one-third of all influenza vaccinations occurred in countries outside North America, western Europe and Australia and New Zealand. With increasing vaccine use, all countries will be better prepared for the next pandemic. Nonetheless, those countries that use but do not produce influenza vaccine will find it difficult to obtain supplies of pandemic vaccine.","DOI":"10.1016/S0264-410X(03)00072-0","ISSN":"0264-410X","title-short":"Influenza vaccination in 2000","journalAbbreviation":"Vaccine","author":[{"family":"Essen","given":"G. A.","non-dropping-particle":"van"},{"family":"Palache","given":"A. M."},{"family":"Forleo","given":"E."},{"family":"Fedson","given":"D. S."}],"issued":{"date-parts":[["2003",5,1]]}}}],"schema":"https://github.com/citation-style-language/schema/raw/master/csl-citation.json"} </w:delInstrText>
        </w:r>
      </w:del>
      <w:r w:rsidR="005E69EB" w:rsidRPr="00276EA6">
        <w:fldChar w:fldCharType="separate"/>
      </w:r>
      <w:ins w:id="487" w:author="Katelyn Gostic" w:date="2019-05-06T13:44:00Z">
        <w:r w:rsidR="00E678E2">
          <w:rPr>
            <w:noProof/>
          </w:rPr>
          <w:t>(35,36)</w:t>
        </w:r>
      </w:ins>
      <w:del w:id="488" w:author="Katelyn Gostic" w:date="2019-05-06T12:38:00Z">
        <w:r w:rsidR="0010345F" w:rsidRPr="00E678E2" w:rsidDel="00E41BD2">
          <w:rPr>
            <w:noProof/>
          </w:rPr>
          <w:delText>(32,33)</w:delText>
        </w:r>
      </w:del>
      <w:r w:rsidR="005E69EB" w:rsidRPr="00276EA6">
        <w:fldChar w:fldCharType="end"/>
      </w:r>
      <w:r w:rsidR="00F075FF" w:rsidRPr="00276EA6">
        <w:t xml:space="preserve">, may magnify subtype-specific differences in age distribution within the United States. </w:t>
      </w:r>
      <w:del w:id="489" w:author="James Lloyd-Smith" w:date="2019-05-03T22:17:00Z">
        <w:r w:rsidR="00404084" w:rsidRPr="00276EA6" w:rsidDel="006932DF">
          <w:delText xml:space="preserve">Within </w:delText>
        </w:r>
      </w:del>
      <w:ins w:id="490" w:author="James Lloyd-Smith" w:date="2019-05-03T22:17:00Z">
        <w:r w:rsidR="006932DF">
          <w:t>It is noteworthy that w</w:t>
        </w:r>
        <w:r w:rsidR="006932DF" w:rsidRPr="00276EA6">
          <w:t xml:space="preserve">ithin </w:t>
        </w:r>
      </w:ins>
      <w:r w:rsidR="00404084" w:rsidRPr="00276EA6">
        <w:t xml:space="preserve">the INSIGHT data, the subset of cases observed in the United States </w:t>
      </w:r>
      <w:r w:rsidR="005F29DF" w:rsidRPr="00276EA6">
        <w:t xml:space="preserve">showed more dramatic differences in age distribution than data collected in </w:t>
      </w:r>
      <w:r w:rsidR="00AF06AA" w:rsidRPr="00276EA6">
        <w:t xml:space="preserve">many </w:t>
      </w:r>
      <w:r w:rsidR="005F29DF" w:rsidRPr="00276EA6">
        <w:t>other countries (</w:t>
      </w:r>
      <w:r w:rsidR="005F29DF" w:rsidRPr="00276EA6">
        <w:rPr>
          <w:rStyle w:val="SubtitleChar"/>
        </w:rPr>
        <w:t>Fig. 3</w:t>
      </w:r>
      <w:r w:rsidR="005F29DF" w:rsidRPr="00276EA6">
        <w:t xml:space="preserve">). </w:t>
      </w:r>
      <w:r w:rsidR="00F075FF" w:rsidRPr="00276EA6">
        <w:t>Similarly, apparent differences between H1N1 and H3N2’s age distributions were greater in the United States than in Europe in one previous study</w:t>
      </w:r>
      <w:r w:rsidR="005F29DF" w:rsidRPr="00276EA6">
        <w:t xml:space="preserve"> </w:t>
      </w:r>
      <w:r w:rsidR="00C436B3" w:rsidRPr="00276EA6">
        <w:fldChar w:fldCharType="begin"/>
      </w:r>
      <w:r w:rsidR="00A225FF" w:rsidRPr="00276EA6">
        <w:instrText xml:space="preserve"> ADDIN ZOTERO_ITEM CSL_CITATION {"citationID":"jdsqpBcW","properties":{"formattedCitation":"(17)","plainCitation":"(17)","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436B3" w:rsidRPr="00276EA6">
        <w:fldChar w:fldCharType="separate"/>
      </w:r>
      <w:r w:rsidR="00A225FF" w:rsidRPr="00276EA6">
        <w:rPr>
          <w:noProof/>
        </w:rPr>
        <w:t>(17)</w:t>
      </w:r>
      <w:r w:rsidR="00C436B3" w:rsidRPr="00276EA6">
        <w:fldChar w:fldCharType="end"/>
      </w:r>
      <w:r w:rsidR="00404084" w:rsidRPr="00276EA6">
        <w:t xml:space="preserve">. </w:t>
      </w:r>
    </w:p>
    <w:p w14:paraId="1BB39579" w14:textId="35F4A3F2" w:rsidR="00FD481E" w:rsidRPr="00276EA6" w:rsidRDefault="00F075FF" w:rsidP="00276EA6">
      <w:pPr>
        <w:shd w:val="clear" w:color="auto" w:fill="auto"/>
      </w:pPr>
      <w:r w:rsidRPr="00276EA6">
        <w:t>O</w:t>
      </w:r>
      <w:r w:rsidR="005F29DF" w:rsidRPr="00276EA6">
        <w:t xml:space="preserve">n the other hand, </w:t>
      </w:r>
      <w:r w:rsidR="008F1F78" w:rsidRPr="00276EA6">
        <w:t>the United States was not the only country in the INSIGHT data to show relatively strong differences in age distribution (</w:t>
      </w:r>
      <w:r w:rsidR="008F1F78" w:rsidRPr="00276EA6">
        <w:rPr>
          <w:rStyle w:val="SubtitleChar"/>
        </w:rPr>
        <w:t>Fig. 3</w:t>
      </w:r>
      <w:r w:rsidR="008F1F78" w:rsidRPr="00276EA6">
        <w:t>)</w:t>
      </w:r>
      <w:r w:rsidRPr="00276EA6">
        <w:t xml:space="preserve">, and study-specific differences in sampling almost certainly </w:t>
      </w:r>
      <w:r w:rsidR="00DF544D">
        <w:t>were another contributing factor</w:t>
      </w:r>
      <w:r w:rsidRPr="00276EA6">
        <w:t xml:space="preserve"> to apparent differences between the datasets</w:t>
      </w:r>
      <w:r w:rsidR="00FD481E" w:rsidRPr="00276EA6">
        <w:t xml:space="preserve">. The INSIGHT study did not enroll children, </w:t>
      </w:r>
      <w:r w:rsidRPr="00276EA6">
        <w:t>and a dearth of enrolled cases</w:t>
      </w:r>
      <w:r w:rsidR="00FD481E" w:rsidRPr="00276EA6">
        <w:t xml:space="preserve"> </w:t>
      </w:r>
      <w:r w:rsidR="005E69EB" w:rsidRPr="00276EA6">
        <w:t>in the youngest and oldest included age groups</w:t>
      </w:r>
      <w:r w:rsidR="00FD481E" w:rsidRPr="00276EA6">
        <w:t xml:space="preserve"> may have dampened the signal of subtype-specific differences in risk</w:t>
      </w:r>
      <w:r w:rsidR="005E69EB" w:rsidRPr="00276EA6">
        <w:t xml:space="preserve"> (</w:t>
      </w:r>
      <w:r w:rsidR="005E69EB" w:rsidRPr="00276EA6">
        <w:rPr>
          <w:rStyle w:val="SubtitleChar"/>
        </w:rPr>
        <w:t>Fig. S1</w:t>
      </w:r>
      <w:r w:rsidR="005E69EB" w:rsidRPr="00276EA6">
        <w:t>)</w:t>
      </w:r>
      <w:r w:rsidR="005F29DF" w:rsidRPr="00276EA6">
        <w:t>.</w:t>
      </w:r>
      <w:r w:rsidR="00FD481E" w:rsidRPr="00276EA6">
        <w:t xml:space="preserve"> </w:t>
      </w:r>
      <w:r w:rsidR="005F29DF" w:rsidRPr="00276EA6">
        <w:t xml:space="preserve">To illustrate </w:t>
      </w:r>
      <w:r w:rsidR="008826B3" w:rsidRPr="00276EA6">
        <w:t>the impact of uneven sampling across age groups</w:t>
      </w:r>
      <w:r w:rsidR="005F29DF" w:rsidRPr="00276EA6">
        <w:t xml:space="preserve">, we </w:t>
      </w:r>
      <w:r w:rsidR="00AC40CF" w:rsidRPr="00276EA6">
        <w:t>subset</w:t>
      </w:r>
      <w:r w:rsidR="00AF06AA" w:rsidRPr="00276EA6">
        <w:t xml:space="preserve"> the AZDHS data to match the </w:t>
      </w:r>
      <w:r w:rsidR="008826B3" w:rsidRPr="00276EA6">
        <w:t xml:space="preserve">sample size and </w:t>
      </w:r>
      <w:r w:rsidR="00AF06AA" w:rsidRPr="00276EA6">
        <w:t xml:space="preserve">age distribution of all </w:t>
      </w:r>
      <w:r w:rsidR="008826B3" w:rsidRPr="00276EA6">
        <w:t xml:space="preserve">confirmed </w:t>
      </w:r>
      <w:ins w:id="491" w:author="Katelyn Gostic" w:date="2019-05-06T14:27:00Z">
        <w:r w:rsidR="008E498A">
          <w:t xml:space="preserve">influenza A </w:t>
        </w:r>
      </w:ins>
      <w:r w:rsidR="008826B3" w:rsidRPr="00276EA6">
        <w:t>cases</w:t>
      </w:r>
      <w:r w:rsidR="00AF06AA" w:rsidRPr="00276EA6">
        <w:t xml:space="preserve"> from the INSIGHT study</w:t>
      </w:r>
      <w:r w:rsidR="008826B3" w:rsidRPr="00276EA6">
        <w:t>. Filtering the AZDHS data in this way made</w:t>
      </w:r>
      <w:r w:rsidR="00AF06AA" w:rsidRPr="00276EA6">
        <w:t xml:space="preserve"> differences in age-specific risk from H1N1 and H3N2</w:t>
      </w:r>
      <w:r w:rsidR="009E4ACD" w:rsidRPr="00276EA6">
        <w:t xml:space="preserve"> </w:t>
      </w:r>
      <w:r w:rsidR="008826B3" w:rsidRPr="00276EA6">
        <w:t>appear much smaller</w:t>
      </w:r>
      <w:r w:rsidR="00AF06AA" w:rsidRPr="00276EA6">
        <w:t xml:space="preserve"> (</w:t>
      </w:r>
      <w:r w:rsidR="00AF06AA" w:rsidRPr="00276EA6">
        <w:rPr>
          <w:rStyle w:val="SubtitleChar"/>
        </w:rPr>
        <w:t xml:space="preserve">Fig. </w:t>
      </w:r>
      <w:commentRangeStart w:id="492"/>
      <w:r w:rsidR="00AF06AA" w:rsidRPr="00276EA6">
        <w:rPr>
          <w:rStyle w:val="SubtitleChar"/>
        </w:rPr>
        <w:t>S</w:t>
      </w:r>
      <w:r w:rsidR="005E69EB" w:rsidRPr="00276EA6">
        <w:rPr>
          <w:rStyle w:val="SubtitleChar"/>
        </w:rPr>
        <w:t>1</w:t>
      </w:r>
      <w:commentRangeEnd w:id="492"/>
      <w:r w:rsidR="0004108C">
        <w:rPr>
          <w:rStyle w:val="CommentReference"/>
        </w:rPr>
        <w:commentReference w:id="492"/>
      </w:r>
      <w:ins w:id="493" w:author="James Lloyd-Smith" w:date="2019-05-03T22:18:00Z">
        <w:r w:rsidR="0004108C">
          <w:rPr>
            <w:rStyle w:val="SubtitleChar"/>
          </w:rPr>
          <w:t>D</w:t>
        </w:r>
      </w:ins>
      <w:r w:rsidR="00AF06AA" w:rsidRPr="00276EA6">
        <w:t>).</w:t>
      </w:r>
    </w:p>
    <w:p w14:paraId="7D382703" w14:textId="0F776DC3" w:rsidR="00AD1DAF" w:rsidRPr="00276EA6" w:rsidRDefault="00FD481E" w:rsidP="00276EA6">
      <w:pPr>
        <w:shd w:val="clear" w:color="auto" w:fill="auto"/>
      </w:pPr>
      <w:r w:rsidRPr="00276EA6">
        <w:t xml:space="preserve">The potential for age-specific sampling biases to erode or magnify the signal of imprinting effects highlights some limitations of existing epidemiological </w:t>
      </w:r>
      <w:r w:rsidR="00A70842" w:rsidRPr="00276EA6">
        <w:t xml:space="preserve">surveillance </w:t>
      </w:r>
      <w:r w:rsidRPr="00276EA6">
        <w:t>data</w:t>
      </w:r>
      <w:r w:rsidR="00EC13ED" w:rsidRPr="00276EA6">
        <w:t xml:space="preserve">, which in turn limited </w:t>
      </w:r>
      <w:r w:rsidR="00AC40CF" w:rsidRPr="00276EA6">
        <w:t>this study’s scope of inference</w:t>
      </w:r>
      <w:r w:rsidRPr="00276EA6">
        <w:t xml:space="preserve">. </w:t>
      </w:r>
      <w:r w:rsidR="009037CC" w:rsidRPr="00276EA6">
        <w:t>The largest</w:t>
      </w:r>
      <w:r w:rsidR="00AD1DAF" w:rsidRPr="00276EA6">
        <w:t>, long-term</w:t>
      </w:r>
      <w:r w:rsidR="009037CC" w:rsidRPr="00276EA6">
        <w:t xml:space="preserve"> epidemiological data sets on influenza come from </w:t>
      </w:r>
      <w:r w:rsidR="00AD1DAF" w:rsidRPr="00276EA6">
        <w:t xml:space="preserve">massive, global surveillance efforts. But </w:t>
      </w:r>
      <w:r w:rsidR="00A70842" w:rsidRPr="00276EA6">
        <w:t xml:space="preserve">due to practical and economic constraints, </w:t>
      </w:r>
      <w:r w:rsidR="00AD1DAF" w:rsidRPr="00276EA6">
        <w:t xml:space="preserve">these data are often collected opportunistically, meaning that sampling effort is uneven over time, and across age groups, and denominator data are rarely documented or shared. Furthermore, while </w:t>
      </w:r>
      <w:r w:rsidR="005E69EB" w:rsidRPr="00276EA6">
        <w:t xml:space="preserve">some aspects of </w:t>
      </w:r>
      <w:r w:rsidR="00AD1DAF" w:rsidRPr="00276EA6">
        <w:t>surveillance data are</w:t>
      </w:r>
      <w:r w:rsidR="009E4ACD" w:rsidRPr="00276EA6">
        <w:t xml:space="preserve"> already</w:t>
      </w:r>
      <w:r w:rsidR="00AD1DAF" w:rsidRPr="00276EA6">
        <w:t xml:space="preserve"> shared publicly by WHO</w:t>
      </w:r>
      <w:r w:rsidR="006248A3" w:rsidRPr="00276EA6">
        <w:t xml:space="preserve"> </w:t>
      </w:r>
      <w:r w:rsidR="006248A3" w:rsidRPr="00276EA6">
        <w:fldChar w:fldCharType="begin"/>
      </w:r>
      <w:ins w:id="494" w:author="Katelyn Gostic" w:date="2019-05-06T13:44:00Z">
        <w:r w:rsidR="00E678E2">
          <w:instrText xml:space="preserve"> ADDIN ZOTERO_ITEM CSL_CITATION {"citationID":"movzAnP6","properties":{"formattedCitation":"(37)","plainCitation":"(37)","noteIndex":0},"citationItems":[{"id":1163,"uris":["http://zotero.org/groups/2313999/items/DGZF7Y6H"],"uri":["http://zotero.org/groups/2313999/items/DGZF7Y6H"],"itemData":{"id":1163,"type":"webpage","title":"WHO | FluNet","container-title":"WHO","URL":"http://www.who.int/influenza/gisrs_laboratory/flunet/en/","accessed":{"date-parts":[["2019",4,15]]}}}],"schema":"https://github.com/citation-style-language/schema/raw/master/csl-citation.json"} </w:instrText>
        </w:r>
      </w:ins>
      <w:del w:id="495" w:author="Katelyn Gostic" w:date="2019-05-06T12:38:00Z">
        <w:r w:rsidR="0010345F" w:rsidDel="00E41BD2">
          <w:delInstrText xml:space="preserve"> ADDIN ZOTERO_ITEM CSL_CITATION {"citationID":"movzAnP6","properties":{"formattedCitation":"(34)","plainCitation":"(34)","noteIndex":0},"citationItems":[{"id":1163,"uris":["http://zotero.org/groups/2313999/items/DGZF7Y6H"],"uri":["http://zotero.org/groups/2313999/items/DGZF7Y6H"],"itemData":{"id":1163,"type":"webpage","title":"WHO | FluNet","container-title":"WHO","URL":"http://www.who.int/influenza/gisrs_laboratory/flunet/en/","accessed":{"date-parts":[["2019",4,15]]}}}],"schema":"https://github.com/citation-style-language/schema/raw/master/csl-citation.json"} </w:delInstrText>
        </w:r>
      </w:del>
      <w:r w:rsidR="006248A3" w:rsidRPr="00276EA6">
        <w:fldChar w:fldCharType="separate"/>
      </w:r>
      <w:ins w:id="496" w:author="Katelyn Gostic" w:date="2019-05-06T13:44:00Z">
        <w:r w:rsidR="00E678E2">
          <w:rPr>
            <w:noProof/>
          </w:rPr>
          <w:t>(37)</w:t>
        </w:r>
      </w:ins>
      <w:del w:id="497" w:author="Katelyn Gostic" w:date="2019-05-06T12:38:00Z">
        <w:r w:rsidR="0010345F" w:rsidRPr="00E678E2" w:rsidDel="00E41BD2">
          <w:rPr>
            <w:noProof/>
          </w:rPr>
          <w:delText>(34)</w:delText>
        </w:r>
      </w:del>
      <w:r w:rsidR="006248A3" w:rsidRPr="00276EA6">
        <w:fldChar w:fldCharType="end"/>
      </w:r>
      <w:r w:rsidR="00AD1DAF" w:rsidRPr="00276EA6">
        <w:t>, and by the US CDC</w:t>
      </w:r>
      <w:r w:rsidR="006248A3" w:rsidRPr="00276EA6">
        <w:t xml:space="preserve"> </w:t>
      </w:r>
      <w:r w:rsidR="006248A3" w:rsidRPr="00276EA6">
        <w:fldChar w:fldCharType="begin"/>
      </w:r>
      <w:ins w:id="498" w:author="Katelyn Gostic" w:date="2019-05-06T13:44:00Z">
        <w:r w:rsidR="00E678E2">
          <w:instrText xml:space="preserve"> ADDIN ZOTERO_ITEM CSL_CITATION {"citationID":"V4WaCHGl","properties":{"formattedCitation":"(38)","plainCitation":"(38)","noteIndex":0},"citationItems":[{"id":1165,"uris":["http://zotero.org/groups/2313999/items/IJ7V7GJX"],"uri":["http://zotero.org/groups/2313999/items/IJ7V7GJX"],"itemData":{"id":1165,"type":"webpage","title":"FluView Interactive | CDC","abstract":"CDC Centers for Disease Control and Prevention Influenza Flu - FluView Interactive, influenza surveillance data the way you want it.","URL":"https://www.cdc.gov/flu/weekly/fluviewinteractive.htm","language":"en-us","issued":{"date-parts":[["2018",7,6]]},"accessed":{"date-parts":[["2019",4,15]]}}}],"schema":"https://github.com/citation-style-language/schema/raw/master/csl-citation.json"} </w:instrText>
        </w:r>
      </w:ins>
      <w:del w:id="499" w:author="Katelyn Gostic" w:date="2019-05-06T12:38:00Z">
        <w:r w:rsidR="0010345F" w:rsidDel="00E41BD2">
          <w:delInstrText xml:space="preserve"> ADDIN ZOTERO_ITEM CSL_CITATION {"citationID":"V4WaCHGl","properties":{"formattedCitation":"(35)","plainCitation":"(35)","noteIndex":0},"citationItems":[{"id":1165,"uris":["http://zotero.org/groups/2313999/items/IJ7V7GJX"],"uri":["http://zotero.org/groups/2313999/items/IJ7V7GJX"],"itemData":{"id":1165,"type":"webpage","title":"FluView Interactive | CDC","abstract":"CDC Centers for Disease Control and Prevention Influenza Flu - FluView Interactive, influenza surveillance data the way you want it.","URL":"https://www.cdc.gov/flu/weekly/fluviewinteractive.htm","language":"en-us","issued":{"date-parts":[["2018",7,6]]},"accessed":{"date-parts":[["2019",4,15]]}}}],"schema":"https://github.com/citation-style-language/schema/raw/master/csl-citation.json"} </w:delInstrText>
        </w:r>
      </w:del>
      <w:r w:rsidR="006248A3" w:rsidRPr="00276EA6">
        <w:fldChar w:fldCharType="separate"/>
      </w:r>
      <w:ins w:id="500" w:author="Katelyn Gostic" w:date="2019-05-06T13:44:00Z">
        <w:r w:rsidR="00E678E2">
          <w:rPr>
            <w:noProof/>
          </w:rPr>
          <w:t>(38)</w:t>
        </w:r>
      </w:ins>
      <w:del w:id="501" w:author="Katelyn Gostic" w:date="2019-05-06T12:38:00Z">
        <w:r w:rsidR="0010345F" w:rsidRPr="00E678E2" w:rsidDel="00E41BD2">
          <w:rPr>
            <w:noProof/>
          </w:rPr>
          <w:delText>(35)</w:delText>
        </w:r>
      </w:del>
      <w:r w:rsidR="006248A3" w:rsidRPr="00276EA6">
        <w:fldChar w:fldCharType="end"/>
      </w:r>
      <w:r w:rsidR="00AD1DAF" w:rsidRPr="00276EA6">
        <w:t>, data on patient ages is not currently reported, or is obscured by aggregation into broad age categories</w:t>
      </w:r>
      <w:commentRangeStart w:id="502"/>
      <w:r w:rsidR="00AD1DAF" w:rsidRPr="00276EA6">
        <w:t>.</w:t>
      </w:r>
      <w:commentRangeEnd w:id="502"/>
      <w:r w:rsidR="009E4150">
        <w:rPr>
          <w:rStyle w:val="CommentReference"/>
        </w:rPr>
        <w:commentReference w:id="502"/>
      </w:r>
    </w:p>
    <w:p w14:paraId="74ADEADD" w14:textId="2135756B" w:rsidR="00FD481E" w:rsidRPr="00276EA6" w:rsidRDefault="000134F2" w:rsidP="00276EA6">
      <w:pPr>
        <w:shd w:val="clear" w:color="auto" w:fill="auto"/>
      </w:pPr>
      <w:r w:rsidRPr="00276EA6">
        <w:t xml:space="preserve">As we enter the era of big data, one of the next great challenges </w:t>
      </w:r>
      <w:r w:rsidR="00600C36" w:rsidRPr="00276EA6">
        <w:t>for</w:t>
      </w:r>
      <w:r w:rsidRPr="00276EA6">
        <w:t xml:space="preserve"> influenza </w:t>
      </w:r>
      <w:r w:rsidR="00600C36" w:rsidRPr="00276EA6">
        <w:t xml:space="preserve">epidemiology </w:t>
      </w:r>
      <w:r w:rsidRPr="00276EA6">
        <w:t xml:space="preserve">will be to </w:t>
      </w:r>
      <w:r w:rsidR="00600C36" w:rsidRPr="00276EA6">
        <w:t>understand how measurable</w:t>
      </w:r>
      <w:r w:rsidRPr="00276EA6">
        <w:t xml:space="preserve"> genetic and antigenic properties </w:t>
      </w:r>
      <w:r w:rsidR="00600C36" w:rsidRPr="00276EA6">
        <w:t>of the circulating viruses impact</w:t>
      </w:r>
      <w:r w:rsidRPr="00276EA6">
        <w:t xml:space="preserve"> </w:t>
      </w:r>
      <w:r w:rsidR="00600C36" w:rsidRPr="00276EA6">
        <w:t>population-level outcomes</w:t>
      </w:r>
      <w:r w:rsidRPr="00276EA6">
        <w:t>, like age-specific risk, birth year-specific risk</w:t>
      </w:r>
      <w:r w:rsidR="008826B3" w:rsidRPr="00276EA6">
        <w:t xml:space="preserve">, </w:t>
      </w:r>
      <w:r w:rsidRPr="00276EA6">
        <w:t>vaccine effectiveness</w:t>
      </w:r>
      <w:r w:rsidR="008826B3" w:rsidRPr="00276EA6">
        <w:t xml:space="preserve"> and season-specific attack rates</w:t>
      </w:r>
      <w:r w:rsidRPr="00276EA6">
        <w:t xml:space="preserve">. </w:t>
      </w:r>
      <w:r w:rsidR="00600C36" w:rsidRPr="00276EA6">
        <w:t xml:space="preserve">Thanks to ambitious and well-funded open science initiatives like the </w:t>
      </w:r>
      <w:r w:rsidR="00600C36" w:rsidRPr="00276EA6">
        <w:lastRenderedPageBreak/>
        <w:t>GISAID genetic database</w:t>
      </w:r>
      <w:r w:rsidR="00DF544D">
        <w:t xml:space="preserve"> </w:t>
      </w:r>
      <w:r w:rsidR="00DF544D">
        <w:fldChar w:fldCharType="begin"/>
      </w:r>
      <w:ins w:id="503" w:author="Katelyn Gostic" w:date="2019-05-06T13:44:00Z">
        <w:r w:rsidR="00E678E2">
          <w:instrText xml:space="preserve"> ADDIN ZOTERO_ITEM CSL_CITATION {"citationID":"Rx7jQKwi","properties":{"formattedCitation":"(39)","plainCitation":"(39)","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ins>
      <w:del w:id="504" w:author="Katelyn Gostic" w:date="2019-05-06T12:38:00Z">
        <w:r w:rsidR="0010345F" w:rsidDel="00E41BD2">
          <w:delInstrText xml:space="preserve"> ADDIN ZOTERO_ITEM CSL_CITATION {"citationID":"Rx7jQKwi","properties":{"formattedCitation":"(36)","plainCitation":"(36)","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delInstrText>
        </w:r>
      </w:del>
      <w:r w:rsidR="00DF544D">
        <w:fldChar w:fldCharType="separate"/>
      </w:r>
      <w:ins w:id="505" w:author="Katelyn Gostic" w:date="2019-05-06T13:44:00Z">
        <w:r w:rsidR="00E678E2">
          <w:rPr>
            <w:noProof/>
          </w:rPr>
          <w:t>(39)</w:t>
        </w:r>
      </w:ins>
      <w:del w:id="506" w:author="Katelyn Gostic" w:date="2019-05-06T12:38:00Z">
        <w:r w:rsidR="0010345F" w:rsidRPr="00E678E2" w:rsidDel="00E41BD2">
          <w:rPr>
            <w:noProof/>
          </w:rPr>
          <w:delText>(36)</w:delText>
        </w:r>
      </w:del>
      <w:r w:rsidR="00DF544D">
        <w:fldChar w:fldCharType="end"/>
      </w:r>
      <w:r w:rsidR="00600C36" w:rsidRPr="00276EA6">
        <w:t>,</w:t>
      </w:r>
      <w:commentRangeStart w:id="507"/>
      <w:commentRangeStart w:id="508"/>
      <w:r w:rsidR="00600C36" w:rsidRPr="00276EA6">
        <w:t xml:space="preserve"> a</w:t>
      </w:r>
      <w:commentRangeEnd w:id="507"/>
      <w:r w:rsidR="00847094">
        <w:rPr>
          <w:rStyle w:val="CommentReference"/>
        </w:rPr>
        <w:commentReference w:id="507"/>
      </w:r>
      <w:commentRangeEnd w:id="508"/>
      <w:r w:rsidR="008E498A">
        <w:rPr>
          <w:rStyle w:val="CommentReference"/>
        </w:rPr>
        <w:commentReference w:id="508"/>
      </w:r>
      <w:r w:rsidR="00600C36" w:rsidRPr="00276EA6">
        <w:t xml:space="preserve">nd the </w:t>
      </w:r>
      <w:r w:rsidR="00600C36" w:rsidRPr="00276EA6">
        <w:rPr>
          <w:i/>
        </w:rPr>
        <w:t>Nextstrain</w:t>
      </w:r>
      <w:r w:rsidR="00600C36" w:rsidRPr="00276EA6">
        <w:t xml:space="preserve"> project</w:t>
      </w:r>
      <w:r w:rsidR="00DF544D">
        <w:t xml:space="preserve"> </w:t>
      </w:r>
      <w:r w:rsidR="00DF544D">
        <w:fldChar w:fldCharType="begin"/>
      </w:r>
      <w:ins w:id="509" w:author="Katelyn Gostic" w:date="2019-05-06T13:44:00Z">
        <w:r w:rsidR="00E678E2">
          <w:instrText xml:space="preserve"> ADDIN ZOTERO_ITEM CSL_CITATION {"citationID":"EeKzfdqZ","properties":{"formattedCitation":"(26,40)","plainCitation":"(26,40)","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ins>
      <w:del w:id="510" w:author="Katelyn Gostic" w:date="2019-05-06T12:38:00Z">
        <w:r w:rsidR="0010345F" w:rsidDel="00E41BD2">
          <w:delInstrText xml:space="preserve"> ADDIN ZOTERO_ITEM CSL_CITATION {"citationID":"EeKzfdqZ","properties":{"formattedCitation":"(25,37)","plainCitation":"(25,37)","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delInstrText>
        </w:r>
      </w:del>
      <w:r w:rsidR="00DF544D">
        <w:fldChar w:fldCharType="separate"/>
      </w:r>
      <w:ins w:id="511" w:author="Katelyn Gostic" w:date="2019-05-06T13:44:00Z">
        <w:r w:rsidR="00E678E2">
          <w:rPr>
            <w:noProof/>
          </w:rPr>
          <w:t>(26,40)</w:t>
        </w:r>
      </w:ins>
      <w:del w:id="512" w:author="Katelyn Gostic" w:date="2019-05-06T12:38:00Z">
        <w:r w:rsidR="0010345F" w:rsidRPr="00E678E2" w:rsidDel="00E41BD2">
          <w:rPr>
            <w:noProof/>
          </w:rPr>
          <w:delText>(25,37)</w:delText>
        </w:r>
      </w:del>
      <w:r w:rsidR="00DF544D">
        <w:fldChar w:fldCharType="end"/>
      </w:r>
      <w:r w:rsidR="00600C36" w:rsidRPr="00276EA6">
        <w:t>, the genetic and antigenic history of influenza circulation in humans is already well-documented and freely available to scientists. The difficulty of accessing corresponding</w:t>
      </w:r>
      <w:r w:rsidR="009E4ACD" w:rsidRPr="00276EA6">
        <w:t xml:space="preserve"> antigenic and</w:t>
      </w:r>
      <w:r w:rsidR="00600C36" w:rsidRPr="00276EA6">
        <w:t xml:space="preserve"> epidemiological data remains a key stumbling block.</w:t>
      </w:r>
      <w:r w:rsidR="009037CC" w:rsidRPr="00276EA6">
        <w:t xml:space="preserve"> </w:t>
      </w:r>
      <w:commentRangeStart w:id="513"/>
      <w:commentRangeStart w:id="514"/>
      <w:r w:rsidR="00057D81" w:rsidRPr="00276EA6">
        <w:t>The expense and difficulty of maintaining large, public databases should not be taken for granted, and those responsible for collecting and curating high-quality data deserve more professional credit for their work.</w:t>
      </w:r>
      <w:commentRangeEnd w:id="513"/>
      <w:r w:rsidR="00B26135">
        <w:rPr>
          <w:rStyle w:val="CommentReference"/>
        </w:rPr>
        <w:commentReference w:id="513"/>
      </w:r>
      <w:commentRangeEnd w:id="514"/>
      <w:r w:rsidR="008E498A">
        <w:rPr>
          <w:rStyle w:val="CommentReference"/>
        </w:rPr>
        <w:commentReference w:id="514"/>
      </w:r>
      <w:r w:rsidR="00057D81" w:rsidRPr="00276EA6">
        <w:t xml:space="preserve"> </w:t>
      </w:r>
      <w:del w:id="515" w:author="James Lloyd-Smith" w:date="2019-05-03T22:22:00Z">
        <w:r w:rsidR="00057D81" w:rsidRPr="00276EA6" w:rsidDel="00B82166">
          <w:delText xml:space="preserve">But </w:delText>
        </w:r>
        <w:r w:rsidR="00053092" w:rsidRPr="00276EA6" w:rsidDel="00B82166">
          <w:delText>w</w:delText>
        </w:r>
      </w:del>
      <w:ins w:id="516" w:author="James Lloyd-Smith" w:date="2019-05-03T22:22:00Z">
        <w:r w:rsidR="00B82166">
          <w:t>W</w:t>
        </w:r>
      </w:ins>
      <w:r w:rsidR="00053092" w:rsidRPr="00276EA6">
        <w:t xml:space="preserve">e </w:t>
      </w:r>
      <w:ins w:id="517" w:author="James Lloyd-Smith" w:date="2019-05-03T22:22:00Z">
        <w:r w:rsidR="00B82166">
          <w:t xml:space="preserve">emphatically echo earlier calls </w:t>
        </w:r>
      </w:ins>
      <w:del w:id="518" w:author="James Lloyd-Smith" w:date="2019-05-03T22:22:00Z">
        <w:r w:rsidR="00053092" w:rsidRPr="00276EA6" w:rsidDel="00B82166">
          <w:delText xml:space="preserve">are not the first to advocate </w:delText>
        </w:r>
      </w:del>
      <w:r w:rsidR="006248A3" w:rsidRPr="00276EA6">
        <w:fldChar w:fldCharType="begin"/>
      </w:r>
      <w:ins w:id="519" w:author="Katelyn Gostic" w:date="2019-05-06T13:44:00Z">
        <w:r w:rsidR="00E678E2">
          <w:instrText xml:space="preserve"> ADDIN ZOTERO_ITEM CSL_CITATION {"citationID":"HVWtnKkU","properties":{"formattedCitation":"(41)","plainCitation":"(41)","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instrText>
        </w:r>
      </w:ins>
      <w:del w:id="520" w:author="Katelyn Gostic" w:date="2019-05-06T12:38:00Z">
        <w:r w:rsidR="0010345F" w:rsidDel="00E41BD2">
          <w:delInstrText xml:space="preserve"> ADDIN ZOTERO_ITEM CSL_CITATION {"citationID":"HVWtnKkU","properties":{"formattedCitation":"(38)","plainCitation":"(38)","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delInstrText>
        </w:r>
      </w:del>
      <w:r w:rsidR="006248A3" w:rsidRPr="00276EA6">
        <w:fldChar w:fldCharType="separate"/>
      </w:r>
      <w:ins w:id="521" w:author="Katelyn Gostic" w:date="2019-05-06T13:44:00Z">
        <w:r w:rsidR="00E678E2">
          <w:rPr>
            <w:noProof/>
          </w:rPr>
          <w:t>(41)</w:t>
        </w:r>
      </w:ins>
      <w:del w:id="522" w:author="Katelyn Gostic" w:date="2019-05-06T12:38:00Z">
        <w:r w:rsidR="0010345F" w:rsidRPr="00E678E2" w:rsidDel="00E41BD2">
          <w:rPr>
            <w:noProof/>
          </w:rPr>
          <w:delText>(38)</w:delText>
        </w:r>
      </w:del>
      <w:r w:rsidR="006248A3" w:rsidRPr="00276EA6">
        <w:fldChar w:fldCharType="end"/>
      </w:r>
      <w:r w:rsidR="00053092" w:rsidRPr="00276EA6">
        <w:t xml:space="preserve"> </w:t>
      </w:r>
      <w:del w:id="523" w:author="James Lloyd-Smith" w:date="2019-05-03T22:23:00Z">
        <w:r w:rsidR="00053092" w:rsidRPr="00276EA6" w:rsidDel="00B82166">
          <w:delText xml:space="preserve">that </w:delText>
        </w:r>
      </w:del>
      <w:ins w:id="524" w:author="James Lloyd-Smith" w:date="2019-05-03T22:23:00Z">
        <w:r w:rsidR="00B82166">
          <w:t xml:space="preserve">for </w:t>
        </w:r>
      </w:ins>
      <w:r w:rsidR="009E4ACD" w:rsidRPr="00276EA6">
        <w:t xml:space="preserve">more systematic sharing of </w:t>
      </w:r>
      <w:r w:rsidR="006248A3" w:rsidRPr="00276EA6">
        <w:t xml:space="preserve">single year-of-age in </w:t>
      </w:r>
      <w:r w:rsidR="009E4ACD" w:rsidRPr="00276EA6">
        <w:t>influenza surveillance data</w:t>
      </w:r>
      <w:r w:rsidR="00057D81" w:rsidRPr="00276EA6">
        <w:t xml:space="preserve">, </w:t>
      </w:r>
      <w:r w:rsidR="009E4ACD" w:rsidRPr="00276EA6">
        <w:t>standardization of sampling effort, and reporting of age-specific denominators</w:t>
      </w:r>
      <w:ins w:id="525" w:author="James Lloyd-Smith" w:date="2019-05-03T22:23:00Z">
        <w:r w:rsidR="00B82166">
          <w:t>, which</w:t>
        </w:r>
      </w:ins>
      <w:r w:rsidR="00057D81" w:rsidRPr="00276EA6">
        <w:t xml:space="preserve"> could represent a turning point in the scientific community’s ability to link influenza's genetic </w:t>
      </w:r>
      <w:r w:rsidR="00EC13ED" w:rsidRPr="00276EA6">
        <w:t>and antigenic properties with epidemiological outcomes.</w:t>
      </w:r>
    </w:p>
    <w:p w14:paraId="3388EEB5" w14:textId="2241C4C2" w:rsidR="00375762" w:rsidRPr="00276EA6" w:rsidRDefault="00053092" w:rsidP="00276EA6">
      <w:pPr>
        <w:shd w:val="clear" w:color="auto" w:fill="auto"/>
      </w:pPr>
      <w:del w:id="526" w:author="Katelyn Gostic" w:date="2019-05-06T14:40:00Z">
        <w:r w:rsidRPr="00276EA6" w:rsidDel="00342C51">
          <w:delText>From an epidemiological standpoint, o</w:delText>
        </w:r>
      </w:del>
      <w:ins w:id="527" w:author="Katelyn Gostic" w:date="2019-05-06T14:40:00Z">
        <w:r w:rsidR="00342C51">
          <w:t>O</w:t>
        </w:r>
      </w:ins>
      <w:r w:rsidRPr="00276EA6">
        <w:t xml:space="preserve">ur results imply </w:t>
      </w:r>
      <w:del w:id="528" w:author="Katelyn Gostic" w:date="2019-05-06T14:38:00Z">
        <w:r w:rsidR="00263E35" w:rsidRPr="00276EA6" w:rsidDel="00342C51">
          <w:delText>that the incidence and mortality impacts of</w:delText>
        </w:r>
      </w:del>
      <w:ins w:id="529" w:author="Katelyn Gostic" w:date="2019-05-06T14:38:00Z">
        <w:r w:rsidR="00342C51">
          <w:t>mortality from</w:t>
        </w:r>
      </w:ins>
      <w:r w:rsidR="00263E35" w:rsidRPr="00276EA6">
        <w:t xml:space="preserve"> H1N1 may increase </w:t>
      </w:r>
      <w:r w:rsidRPr="00276EA6">
        <w:t>in the future as the imprinting status of elderly cohorts shifts</w:t>
      </w:r>
      <w:r w:rsidR="00263E35" w:rsidRPr="00276EA6">
        <w:t xml:space="preserve">. </w:t>
      </w:r>
      <w:del w:id="530" w:author="Katelyn Gostic" w:date="2019-05-06T14:36:00Z">
        <w:r w:rsidR="007A08D5" w:rsidRPr="00276EA6" w:rsidDel="00342C51">
          <w:delText xml:space="preserve">Currently, H3N2 causes </w:delText>
        </w:r>
        <w:r w:rsidR="004B727D" w:rsidRPr="00276EA6" w:rsidDel="00342C51">
          <w:delText>the vast majority</w:delText>
        </w:r>
        <w:r w:rsidR="007A08D5" w:rsidRPr="00276EA6" w:rsidDel="00342C51">
          <w:delText xml:space="preserve"> of influenza-related deaths</w:delText>
        </w:r>
        <w:r w:rsidR="004B727D" w:rsidRPr="00276EA6" w:rsidDel="00342C51">
          <w:delText>, whereas H1N1 causes relatively little mortality</w:delText>
        </w:r>
      </w:del>
      <w:ins w:id="531" w:author="Katelyn Gostic" w:date="2019-05-06T14:36:00Z">
        <w:r w:rsidR="00342C51">
          <w:t xml:space="preserve">The vast majority of influenza-related deaths occur in </w:t>
        </w:r>
      </w:ins>
      <w:ins w:id="532" w:author="Katelyn Gostic" w:date="2019-05-06T14:39:00Z">
        <w:r w:rsidR="00342C51">
          <w:t>adults over age 65</w:t>
        </w:r>
      </w:ins>
      <w:ins w:id="533" w:author="Katelyn Gostic" w:date="2019-05-06T14:36:00Z">
        <w:r w:rsidR="00342C51">
          <w:t xml:space="preserve">, and </w:t>
        </w:r>
      </w:ins>
      <w:ins w:id="534" w:author="Katelyn Gostic" w:date="2019-05-06T14:37:00Z">
        <w:r w:rsidR="00342C51">
          <w:t xml:space="preserve">H3N2 currently causes many times </w:t>
        </w:r>
      </w:ins>
      <w:ins w:id="535" w:author="Katelyn Gostic" w:date="2019-05-06T14:40:00Z">
        <w:r w:rsidR="00342C51">
          <w:t>the number of</w:t>
        </w:r>
      </w:ins>
      <w:ins w:id="536" w:author="Katelyn Gostic" w:date="2019-05-06T14:37:00Z">
        <w:r w:rsidR="00342C51">
          <w:t xml:space="preserve"> fatalities as H1N1</w:t>
        </w:r>
      </w:ins>
      <w:r w:rsidR="004B727D" w:rsidRPr="00276EA6">
        <w:t xml:space="preserve"> </w:t>
      </w:r>
      <w:r w:rsidR="004B727D" w:rsidRPr="00276EA6">
        <w:fldChar w:fldCharType="begin"/>
      </w:r>
      <w:ins w:id="537" w:author="Katelyn Gostic" w:date="2019-05-06T13:44:00Z">
        <w:r w:rsidR="00E678E2">
          <w:instrText xml:space="preserve"> ADDIN ZOTERO_ITEM CSL_CITATION {"citationID":"rcztIPQx","properties":{"formattedCitation":"(20,42)","plainCitation":"(20,42)","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schema":"https://github.com/citation-style-language/schema/raw/master/csl-citation.json"} </w:instrText>
        </w:r>
      </w:ins>
      <w:del w:id="538" w:author="Katelyn Gostic" w:date="2019-05-06T12:38:00Z">
        <w:r w:rsidR="0010345F" w:rsidDel="00E41BD2">
          <w:delInstrText xml:space="preserve"> ADDIN ZOTERO_ITEM CSL_CITATION {"citationID":"rcztIPQx","properties":{"formattedCitation":"(20,39)","plainCitation":"(20,39)","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schema":"https://github.com/citation-style-language/schema/raw/master/csl-citation.json"} </w:delInstrText>
        </w:r>
      </w:del>
      <w:r w:rsidR="004B727D" w:rsidRPr="00276EA6">
        <w:fldChar w:fldCharType="separate"/>
      </w:r>
      <w:ins w:id="539" w:author="Katelyn Gostic" w:date="2019-05-06T13:44:00Z">
        <w:r w:rsidR="00E678E2">
          <w:rPr>
            <w:noProof/>
          </w:rPr>
          <w:t>(20,42)</w:t>
        </w:r>
      </w:ins>
      <w:del w:id="540" w:author="Katelyn Gostic" w:date="2019-05-06T12:38:00Z">
        <w:r w:rsidR="0010345F" w:rsidRPr="00E678E2" w:rsidDel="00E41BD2">
          <w:rPr>
            <w:noProof/>
          </w:rPr>
          <w:delText>(20,39)</w:delText>
        </w:r>
      </w:del>
      <w:r w:rsidR="004B727D" w:rsidRPr="00276EA6">
        <w:fldChar w:fldCharType="end"/>
      </w:r>
      <w:r w:rsidR="007A08D5" w:rsidRPr="00276EA6">
        <w:t xml:space="preserve">. These patterns may reflect intrinsic differences in virulence, but we speculate that </w:t>
      </w:r>
      <w:del w:id="541" w:author="Katelyn Gostic" w:date="2019-05-06T14:37:00Z">
        <w:r w:rsidR="00E7753C" w:rsidRPr="00276EA6" w:rsidDel="00342C51">
          <w:delText xml:space="preserve">population-level imprinting patterns </w:delText>
        </w:r>
        <w:r w:rsidR="007A08D5" w:rsidRPr="00276EA6" w:rsidDel="00342C51">
          <w:delText xml:space="preserve">may also </w:delText>
        </w:r>
        <w:r w:rsidR="00E7753C" w:rsidRPr="00276EA6" w:rsidDel="00342C51">
          <w:delText>shape</w:delText>
        </w:r>
        <w:r w:rsidR="007A08D5" w:rsidRPr="00276EA6" w:rsidDel="00342C51">
          <w:delText xml:space="preserve"> H3N2’s greater mortality impact. T</w:delText>
        </w:r>
        <w:r w:rsidR="00FD481E" w:rsidRPr="00276EA6" w:rsidDel="00342C51">
          <w:delText xml:space="preserve">he vast majority of influenza-related deaths occur in adults over age </w:delText>
        </w:r>
        <w:r w:rsidR="00263E35" w:rsidRPr="00276EA6" w:rsidDel="00342C51">
          <w:delText>65,</w:delText>
        </w:r>
        <w:r w:rsidR="00FD481E" w:rsidRPr="00276EA6" w:rsidDel="00342C51">
          <w:delText xml:space="preserve"> </w:delText>
        </w:r>
        <w:r w:rsidR="007A08D5" w:rsidRPr="00276EA6" w:rsidDel="00342C51">
          <w:delText xml:space="preserve">cohorts whose </w:delText>
        </w:r>
      </w:del>
      <w:r w:rsidR="007A08D5" w:rsidRPr="00276EA6">
        <w:t>imprinting protection</w:t>
      </w:r>
      <w:ins w:id="542" w:author="Katelyn Gostic" w:date="2019-05-06T14:41:00Z">
        <w:r w:rsidR="00342C51">
          <w:t>, which</w:t>
        </w:r>
      </w:ins>
      <w:r w:rsidR="007A08D5" w:rsidRPr="00276EA6">
        <w:t xml:space="preserve"> currently limits the incidence of </w:t>
      </w:r>
      <w:r w:rsidR="00E7753C" w:rsidRPr="00276EA6">
        <w:t>clinically</w:t>
      </w:r>
      <w:r w:rsidR="007A08D5" w:rsidRPr="00276EA6">
        <w:t>-attended H1N1 infection</w:t>
      </w:r>
      <w:ins w:id="543" w:author="Katelyn Gostic" w:date="2019-05-06T14:41:00Z">
        <w:r w:rsidR="00342C51">
          <w:t>, may also dramatically reduce H1N1-related mortality</w:t>
        </w:r>
      </w:ins>
      <w:r w:rsidR="00FD481E" w:rsidRPr="00276EA6">
        <w:t xml:space="preserve">. </w:t>
      </w:r>
      <w:r w:rsidR="007A08D5" w:rsidRPr="00276EA6">
        <w:t xml:space="preserve">In the future, </w:t>
      </w:r>
      <w:r w:rsidR="00FD481E" w:rsidRPr="00276EA6">
        <w:t xml:space="preserve">H2N2 imprinted cohorts (born c. 1950-1968) will </w:t>
      </w:r>
      <w:del w:id="544" w:author="James Lloyd-Smith" w:date="2019-05-03T23:27:00Z">
        <w:r w:rsidR="00FD481E" w:rsidRPr="00276EA6" w:rsidDel="002D0DE7">
          <w:delText xml:space="preserve">eventually </w:delText>
        </w:r>
      </w:del>
      <w:r w:rsidR="00263E35" w:rsidRPr="00276EA6">
        <w:t xml:space="preserve">become elderly, </w:t>
      </w:r>
      <w:r w:rsidR="007A08D5" w:rsidRPr="00276EA6">
        <w:t xml:space="preserve">and </w:t>
      </w:r>
      <w:del w:id="545" w:author="James Lloyd-Smith" w:date="2019-05-03T23:28:00Z">
        <w:r w:rsidR="007A08D5" w:rsidRPr="00276EA6" w:rsidDel="002D0DE7">
          <w:delText>will instead have</w:delText>
        </w:r>
      </w:del>
      <w:ins w:id="546" w:author="James Lloyd-Smith" w:date="2019-05-03T23:28:00Z">
        <w:r w:rsidR="002D0DE7">
          <w:t>their</w:t>
        </w:r>
      </w:ins>
      <w:r w:rsidR="007A08D5" w:rsidRPr="00276EA6">
        <w:t xml:space="preserve"> imprinting protection </w:t>
      </w:r>
      <w:ins w:id="547" w:author="James Lloyd-Smith" w:date="2019-05-03T23:28:00Z">
        <w:r w:rsidR="002D0DE7">
          <w:t xml:space="preserve">will act </w:t>
        </w:r>
      </w:ins>
      <w:ins w:id="548" w:author="Katelyn Gostic" w:date="2019-05-06T14:42:00Z">
        <w:r w:rsidR="00342C51">
          <w:t xml:space="preserve">instead </w:t>
        </w:r>
      </w:ins>
      <w:r w:rsidR="007A08D5" w:rsidRPr="00276EA6">
        <w:t xml:space="preserve">against </w:t>
      </w:r>
      <w:ins w:id="549" w:author="James Lloyd-Smith" w:date="2019-05-03T23:28:00Z">
        <w:r w:rsidR="002D0DE7">
          <w:t xml:space="preserve">seasonal </w:t>
        </w:r>
      </w:ins>
      <w:r w:rsidR="007A08D5" w:rsidRPr="00276EA6">
        <w:t>H3N2 (</w:t>
      </w:r>
      <w:ins w:id="550" w:author="James Lloyd-Smith" w:date="2019-05-03T23:28:00Z">
        <w:r w:rsidR="002D0DE7">
          <w:t xml:space="preserve">via </w:t>
        </w:r>
      </w:ins>
      <w:r w:rsidR="007A08D5" w:rsidRPr="00276EA6">
        <w:t>NA subtype-level</w:t>
      </w:r>
      <w:ins w:id="551" w:author="James Lloyd-Smith" w:date="2019-05-03T23:28:00Z">
        <w:r w:rsidR="002D0DE7">
          <w:t xml:space="preserve"> imprinting</w:t>
        </w:r>
      </w:ins>
      <w:r w:rsidR="007A08D5" w:rsidRPr="00276EA6">
        <w:t xml:space="preserve">), or </w:t>
      </w:r>
      <w:ins w:id="552" w:author="James Lloyd-Smith" w:date="2019-05-03T23:28:00Z">
        <w:r w:rsidR="002D0DE7">
          <w:t>against no se</w:t>
        </w:r>
      </w:ins>
      <w:ins w:id="553" w:author="James Lloyd-Smith" w:date="2019-05-03T23:29:00Z">
        <w:r w:rsidR="002D0DE7">
          <w:t xml:space="preserve">asonal strains </w:t>
        </w:r>
      </w:ins>
      <w:del w:id="554" w:author="James Lloyd-Smith" w:date="2019-05-03T23:29:00Z">
        <w:r w:rsidR="00E7753C" w:rsidRPr="00276EA6" w:rsidDel="002D0DE7">
          <w:delText>may</w:delText>
        </w:r>
        <w:r w:rsidR="007A08D5" w:rsidRPr="00276EA6" w:rsidDel="002D0DE7">
          <w:delText xml:space="preserve"> lack imprinting protection against either seasonal subtype </w:delText>
        </w:r>
      </w:del>
      <w:r w:rsidR="007A08D5" w:rsidRPr="00276EA6">
        <w:t>(</w:t>
      </w:r>
      <w:ins w:id="555" w:author="James Lloyd-Smith" w:date="2019-05-03T23:29:00Z">
        <w:r w:rsidR="002D0DE7">
          <w:t xml:space="preserve">via </w:t>
        </w:r>
      </w:ins>
      <w:r w:rsidR="007A08D5" w:rsidRPr="00276EA6">
        <w:t>HA subtype-level</w:t>
      </w:r>
      <w:ins w:id="556" w:author="James Lloyd-Smith" w:date="2019-05-03T23:29:00Z">
        <w:r w:rsidR="002D0DE7">
          <w:t xml:space="preserve"> imprinting</w:t>
        </w:r>
      </w:ins>
      <w:r w:rsidR="007A08D5" w:rsidRPr="00276EA6">
        <w:t xml:space="preserve">). </w:t>
      </w:r>
      <w:del w:id="557" w:author="Katelyn Gostic" w:date="2019-05-06T14:42:00Z">
        <w:r w:rsidR="00CE5C17" w:rsidRPr="00276EA6" w:rsidDel="00342C51">
          <w:delText xml:space="preserve">In either </w:delText>
        </w:r>
      </w:del>
      <w:ins w:id="558" w:author="James Lloyd-Smith" w:date="2019-05-03T23:29:00Z">
        <w:del w:id="559" w:author="Katelyn Gostic" w:date="2019-05-06T14:42:00Z">
          <w:r w:rsidR="00FD43FB" w:rsidDel="00342C51">
            <w:delText xml:space="preserve">this </w:delText>
          </w:r>
        </w:del>
      </w:ins>
      <w:del w:id="560" w:author="Katelyn Gostic" w:date="2019-05-06T14:42:00Z">
        <w:r w:rsidR="00CE5C17" w:rsidRPr="00276EA6" w:rsidDel="00342C51">
          <w:delText>scenario, the mortality burden of H1N1 is predicted to increase</w:delText>
        </w:r>
        <w:r w:rsidR="00E7753C" w:rsidRPr="00276EA6" w:rsidDel="00342C51">
          <w:delText>, while the mortality burden of H3N2 may decrease</w:delText>
        </w:r>
        <w:r w:rsidRPr="00276EA6" w:rsidDel="00342C51">
          <w:delText xml:space="preserve"> due to generational shifts in imprinted immunity.</w:delText>
        </w:r>
      </w:del>
    </w:p>
    <w:p w14:paraId="6BFF50B9" w14:textId="77777777" w:rsidR="003E5005" w:rsidRDefault="00D6036B" w:rsidP="00276EA6">
      <w:pPr>
        <w:shd w:val="clear" w:color="auto" w:fill="auto"/>
        <w:ind w:firstLine="0"/>
        <w:rPr>
          <w:ins w:id="561" w:author="Katelyn Gostic" w:date="2019-05-06T14:51:00Z"/>
          <w:highlight w:val="yellow"/>
        </w:rPr>
      </w:pPr>
      <w:r w:rsidRPr="00276EA6">
        <w:tab/>
      </w:r>
      <w:del w:id="562" w:author="Katelyn Gostic" w:date="2019-05-06T14:42:00Z">
        <w:r w:rsidRPr="008E498A" w:rsidDel="00342C51">
          <w:rPr>
            <w:highlight w:val="yellow"/>
            <w:rPrChange w:id="563" w:author="Katelyn Gostic" w:date="2019-05-06T14:34:00Z">
              <w:rPr/>
            </w:rPrChange>
          </w:rPr>
          <w:delText>On one hand, this study’s failure to detect any signal of broadly protective imprinting in seasonal influenza surveillance data is unsurprising</w:delText>
        </w:r>
        <w:r w:rsidR="002604A9" w:rsidRPr="008E498A" w:rsidDel="00342C51">
          <w:rPr>
            <w:highlight w:val="yellow"/>
            <w:rPrChange w:id="564" w:author="Katelyn Gostic" w:date="2019-05-06T14:34:00Z">
              <w:rPr/>
            </w:rPrChange>
          </w:rPr>
          <w:delText xml:space="preserve">. </w:delText>
        </w:r>
      </w:del>
      <w:r w:rsidR="002604A9" w:rsidRPr="008E498A">
        <w:rPr>
          <w:highlight w:val="yellow"/>
          <w:rPrChange w:id="565" w:author="Katelyn Gostic" w:date="2019-05-06T14:34:00Z">
            <w:rPr/>
          </w:rPrChange>
        </w:rPr>
        <w:t xml:space="preserve">Narrow, homologous immunity is a hallmark of seasonal influenza’s evolutionary and epidemic dynamics. But on the other hand, </w:t>
      </w:r>
      <w:commentRangeStart w:id="566"/>
      <w:r w:rsidR="002604A9" w:rsidRPr="008E498A">
        <w:rPr>
          <w:highlight w:val="yellow"/>
          <w:rPrChange w:id="567" w:author="Katelyn Gostic" w:date="2019-05-06T14:34:00Z">
            <w:rPr/>
          </w:rPrChange>
        </w:rPr>
        <w:t xml:space="preserve">these results raise new questions about the longevity </w:t>
      </w:r>
      <w:commentRangeEnd w:id="566"/>
      <w:r w:rsidR="00EA660B" w:rsidRPr="008E498A">
        <w:rPr>
          <w:rStyle w:val="CommentReference"/>
          <w:highlight w:val="yellow"/>
          <w:rPrChange w:id="568" w:author="Katelyn Gostic" w:date="2019-05-06T14:34:00Z">
            <w:rPr>
              <w:rStyle w:val="CommentReference"/>
            </w:rPr>
          </w:rPrChange>
        </w:rPr>
        <w:commentReference w:id="566"/>
      </w:r>
      <w:r w:rsidR="002604A9" w:rsidRPr="008E498A">
        <w:rPr>
          <w:highlight w:val="yellow"/>
          <w:rPrChange w:id="569" w:author="Katelyn Gostic" w:date="2019-05-06T14:34:00Z">
            <w:rPr/>
          </w:rPrChange>
        </w:rPr>
        <w:t xml:space="preserve">of apparent protection from narrow, homologous immune responses primed in childhood, and about the underlying within-host dynamics of B cell repertoire development. </w:t>
      </w:r>
      <w:commentRangeStart w:id="570"/>
      <w:r w:rsidR="00F634D8" w:rsidRPr="008E498A">
        <w:rPr>
          <w:highlight w:val="yellow"/>
          <w:rPrChange w:id="571" w:author="Katelyn Gostic" w:date="2019-05-06T14:34:00Z">
            <w:rPr/>
          </w:rPrChange>
        </w:rPr>
        <w:t>With implications for universal influenza vaccine development</w:t>
      </w:r>
      <w:commentRangeEnd w:id="570"/>
      <w:r w:rsidR="00A55AAF" w:rsidRPr="008E498A">
        <w:rPr>
          <w:rStyle w:val="CommentReference"/>
          <w:highlight w:val="yellow"/>
          <w:rPrChange w:id="572" w:author="Katelyn Gostic" w:date="2019-05-06T14:34:00Z">
            <w:rPr>
              <w:rStyle w:val="CommentReference"/>
            </w:rPr>
          </w:rPrChange>
        </w:rPr>
        <w:commentReference w:id="570"/>
      </w:r>
      <w:r w:rsidR="00F634D8" w:rsidRPr="008E498A">
        <w:rPr>
          <w:highlight w:val="yellow"/>
          <w:rPrChange w:id="573" w:author="Katelyn Gostic" w:date="2019-05-06T14:34:00Z">
            <w:rPr/>
          </w:rPrChange>
        </w:rPr>
        <w:t>, t</w:t>
      </w:r>
      <w:r w:rsidR="00C32268" w:rsidRPr="008E498A">
        <w:rPr>
          <w:highlight w:val="yellow"/>
          <w:rPrChange w:id="574" w:author="Katelyn Gostic" w:date="2019-05-06T14:34:00Z">
            <w:rPr/>
          </w:rPrChange>
        </w:rPr>
        <w:t xml:space="preserve">hese results also highlight the difficulty of inducing broadly protective antibody responses against </w:t>
      </w:r>
      <w:r w:rsidR="00053092" w:rsidRPr="008E498A">
        <w:rPr>
          <w:highlight w:val="yellow"/>
          <w:rPrChange w:id="575" w:author="Katelyn Gostic" w:date="2019-05-06T14:34:00Z">
            <w:rPr/>
          </w:rPrChange>
        </w:rPr>
        <w:t xml:space="preserve">immunologically </w:t>
      </w:r>
      <w:r w:rsidR="00C32268" w:rsidRPr="008E498A">
        <w:rPr>
          <w:highlight w:val="yellow"/>
          <w:rPrChange w:id="576" w:author="Katelyn Gostic" w:date="2019-05-06T14:34:00Z">
            <w:rPr/>
          </w:rPrChange>
        </w:rPr>
        <w:t>familiar, seasonal influenza strains</w:t>
      </w:r>
    </w:p>
    <w:p w14:paraId="76CC4732" w14:textId="77777777" w:rsidR="003E5005" w:rsidRDefault="003E5005" w:rsidP="00276EA6">
      <w:pPr>
        <w:shd w:val="clear" w:color="auto" w:fill="auto"/>
        <w:ind w:firstLine="0"/>
        <w:rPr>
          <w:ins w:id="577" w:author="Katelyn Gostic" w:date="2019-05-06T14:51:00Z"/>
          <w:highlight w:val="yellow"/>
        </w:rPr>
      </w:pPr>
    </w:p>
    <w:p w14:paraId="1E3E1185" w14:textId="77777777" w:rsidR="003E5005" w:rsidRDefault="003E5005" w:rsidP="00276EA6">
      <w:pPr>
        <w:shd w:val="clear" w:color="auto" w:fill="auto"/>
        <w:ind w:firstLine="0"/>
        <w:rPr>
          <w:ins w:id="578" w:author="Katelyn Gostic" w:date="2019-05-06T14:51:00Z"/>
          <w:highlight w:val="yellow"/>
        </w:rPr>
      </w:pPr>
    </w:p>
    <w:p w14:paraId="79398E32" w14:textId="77777777" w:rsidR="003E5005" w:rsidRDefault="003E5005" w:rsidP="00276EA6">
      <w:pPr>
        <w:shd w:val="clear" w:color="auto" w:fill="auto"/>
        <w:ind w:firstLine="0"/>
        <w:rPr>
          <w:ins w:id="579" w:author="Katelyn Gostic" w:date="2019-05-06T14:51:00Z"/>
          <w:highlight w:val="yellow"/>
        </w:rPr>
      </w:pPr>
    </w:p>
    <w:p w14:paraId="122222B7" w14:textId="538621A7" w:rsidR="003E5005" w:rsidRPr="00276EA6" w:rsidRDefault="003E5005" w:rsidP="003E5005">
      <w:pPr>
        <w:shd w:val="clear" w:color="auto" w:fill="auto"/>
        <w:rPr>
          <w:ins w:id="580" w:author="Katelyn Gostic" w:date="2019-05-06T14:51:00Z"/>
          <w:color w:val="auto"/>
        </w:rPr>
      </w:pPr>
      <w:commentRangeStart w:id="581"/>
      <w:commentRangeStart w:id="582"/>
      <w:ins w:id="583" w:author="Katelyn Gostic" w:date="2019-05-06T14:51:00Z">
        <w:r w:rsidRPr="00276EA6">
          <w:lastRenderedPageBreak/>
          <w:t xml:space="preserve">The low diversity of influenza circulation in the past century, and unbalanced sampling across time, space and age groups limited the scope of inference supported by this study, or any study relying exclusively on cross-sectional population data. Deeper insights into the relative impacts of HA-specific or NA-specific childhood imprinting will most likely need to come from immunological data. The recent NIH initiative to fund large cohort studies </w:t>
        </w:r>
        <w:r w:rsidRPr="00276EA6">
          <w:fldChar w:fldCharType="begin"/>
        </w:r>
      </w:ins>
      <w:ins w:id="584" w:author="Katelyn Gostic" w:date="2019-05-06T14:55:00Z">
        <w:r>
          <w:instrText xml:space="preserve"> ADDIN ZOTERO_ITEM CSL_CITATION {"citationID":"228GPPN0","properties":{"formattedCitation":"(43)","plainCitation":"(43)","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instrText>
        </w:r>
      </w:ins>
      <w:ins w:id="585" w:author="Katelyn Gostic" w:date="2019-05-06T14:51:00Z">
        <w:r w:rsidRPr="00276EA6">
          <w:fldChar w:fldCharType="separate"/>
        </w:r>
      </w:ins>
      <w:ins w:id="586" w:author="Katelyn Gostic" w:date="2019-05-06T14:55:00Z">
        <w:r>
          <w:rPr>
            <w:noProof/>
          </w:rPr>
          <w:t>(43)</w:t>
        </w:r>
      </w:ins>
      <w:ins w:id="587" w:author="Katelyn Gostic" w:date="2019-05-06T14:51:00Z">
        <w:r w:rsidRPr="00276EA6">
          <w:fldChar w:fldCharType="end"/>
        </w:r>
        <w:r w:rsidRPr="00276EA6">
          <w:t xml:space="preserve">, is a promising development, but these studies may not yield results for over a decade. Development of an assay to diagnose imprinting status in cross-sectional data from individuals, or from banked blood and serum samples would be a major step forward. </w:t>
        </w:r>
        <w:commentRangeEnd w:id="581"/>
        <w:r w:rsidRPr="00276EA6">
          <w:rPr>
            <w:rStyle w:val="CommentReference"/>
          </w:rPr>
          <w:commentReference w:id="581"/>
        </w:r>
        <w:commentRangeEnd w:id="582"/>
        <w:r>
          <w:rPr>
            <w:rStyle w:val="CommentReference"/>
          </w:rPr>
          <w:commentReference w:id="582"/>
        </w:r>
      </w:ins>
    </w:p>
    <w:p w14:paraId="3C303F4F" w14:textId="5A79442E" w:rsidR="00C32268" w:rsidRPr="00276EA6" w:rsidRDefault="00C32268" w:rsidP="00276EA6">
      <w:pPr>
        <w:shd w:val="clear" w:color="auto" w:fill="auto"/>
        <w:ind w:firstLine="0"/>
        <w:rPr>
          <w:b/>
          <w:sz w:val="28"/>
          <w:szCs w:val="28"/>
        </w:rPr>
      </w:pPr>
      <w:commentRangeStart w:id="588"/>
      <w:r w:rsidRPr="008E498A">
        <w:rPr>
          <w:highlight w:val="yellow"/>
          <w:rPrChange w:id="589" w:author="Katelyn Gostic" w:date="2019-05-06T14:34:00Z">
            <w:rPr/>
          </w:rPrChange>
        </w:rPr>
        <w:t xml:space="preserve">. </w:t>
      </w:r>
      <w:commentRangeEnd w:id="588"/>
      <w:r w:rsidR="003F19DC" w:rsidRPr="008E498A">
        <w:rPr>
          <w:rStyle w:val="CommentReference"/>
          <w:highlight w:val="yellow"/>
          <w:rPrChange w:id="590" w:author="Katelyn Gostic" w:date="2019-05-06T14:34:00Z">
            <w:rPr>
              <w:rStyle w:val="CommentReference"/>
            </w:rPr>
          </w:rPrChange>
        </w:rPr>
        <w:commentReference w:id="588"/>
      </w:r>
      <w:r w:rsidRPr="00276EA6">
        <w:br w:type="page"/>
      </w:r>
    </w:p>
    <w:p w14:paraId="11C79C1E" w14:textId="5EBE0E1C" w:rsidR="00C012F4" w:rsidRPr="00276EA6" w:rsidRDefault="00C012F4" w:rsidP="00276EA6">
      <w:pPr>
        <w:pStyle w:val="Heading1"/>
        <w:shd w:val="clear" w:color="auto" w:fill="auto"/>
        <w:ind w:firstLine="0"/>
      </w:pPr>
      <w:r w:rsidRPr="00276EA6">
        <w:lastRenderedPageBreak/>
        <w:t>Methods</w:t>
      </w:r>
    </w:p>
    <w:p w14:paraId="61108A71" w14:textId="5F6D76BA" w:rsidR="00C012F4" w:rsidRPr="00276EA6" w:rsidRDefault="00C012F4" w:rsidP="00276EA6">
      <w:pPr>
        <w:pStyle w:val="Heading2"/>
        <w:shd w:val="clear" w:color="auto" w:fill="auto"/>
      </w:pPr>
      <w:r w:rsidRPr="00276EA6">
        <w:t>Data inclusion criteria</w:t>
      </w:r>
    </w:p>
    <w:p w14:paraId="0570A01B" w14:textId="47664B6E" w:rsidR="00C012F4" w:rsidRPr="00276EA6" w:rsidRDefault="00A806B4" w:rsidP="00276EA6">
      <w:pPr>
        <w:shd w:val="clear" w:color="auto" w:fill="auto"/>
      </w:pPr>
      <w:r w:rsidRPr="00276EA6">
        <w:t>From the AZDHS data, we excluded</w:t>
      </w:r>
      <w:r w:rsidR="00D304F6" w:rsidRPr="00276EA6">
        <w:t xml:space="preserve"> 58</w:t>
      </w:r>
      <w:r w:rsidRPr="00276EA6">
        <w:t xml:space="preserve"> cases</w:t>
      </w:r>
      <w:r w:rsidR="00D304F6" w:rsidRPr="00276EA6">
        <w:t xml:space="preserve"> with birth years before 1918 (whose imprinting status could not </w:t>
      </w:r>
      <w:r w:rsidRPr="00276EA6">
        <w:t xml:space="preserve">be </w:t>
      </w:r>
      <w:r w:rsidR="00DF544D">
        <w:t>inferred unambiguously</w:t>
      </w:r>
      <w:r w:rsidRPr="00276EA6">
        <w:t>), and</w:t>
      </w:r>
      <w:r w:rsidR="00C012F4" w:rsidRPr="00276EA6">
        <w:t xml:space="preserve"> one case whose year of birth was recorded in error and had not yet occurred. </w:t>
      </w:r>
      <w:r w:rsidR="0054347A" w:rsidRPr="00276EA6">
        <w:t xml:space="preserve">In the INSIGHT data, we excluded </w:t>
      </w:r>
      <w:r w:rsidRPr="00276EA6">
        <w:t>94</w:t>
      </w:r>
      <w:r w:rsidR="0054347A" w:rsidRPr="00276EA6">
        <w:t xml:space="preserve"> cases with missing information in any of five key categories: age, date of enrollment, vaccination, underlying conditions and antiviral treatment. We excluded an additional </w:t>
      </w:r>
      <w:r w:rsidRPr="00276EA6">
        <w:t>7</w:t>
      </w:r>
      <w:r w:rsidR="0054347A" w:rsidRPr="00276EA6">
        <w:t xml:space="preserve"> </w:t>
      </w:r>
      <w:r w:rsidRPr="00276EA6">
        <w:t>cases that fell outside the focal age range of 18-90,</w:t>
      </w:r>
      <w:r w:rsidR="0054347A" w:rsidRPr="00276EA6">
        <w:t xml:space="preserve"> and 3 cases whose infecting subtype could not be unambiguously identified due to coinfection.</w:t>
      </w:r>
    </w:p>
    <w:p w14:paraId="7C72F691" w14:textId="77777777" w:rsidR="00CC4B5E" w:rsidRPr="00276EA6" w:rsidRDefault="00CC4B5E" w:rsidP="00276EA6">
      <w:pPr>
        <w:shd w:val="clear" w:color="auto" w:fill="auto"/>
      </w:pPr>
    </w:p>
    <w:p w14:paraId="757D8D79" w14:textId="3DDE690B" w:rsidR="00C012F4" w:rsidRPr="00276EA6" w:rsidRDefault="00C012F4" w:rsidP="00276EA6">
      <w:pPr>
        <w:pStyle w:val="Heading2"/>
        <w:shd w:val="clear" w:color="auto" w:fill="auto"/>
      </w:pPr>
      <w:r w:rsidRPr="00276EA6">
        <w:t>Classification of pandemic cases</w:t>
      </w:r>
    </w:p>
    <w:p w14:paraId="187092EE" w14:textId="4423E280" w:rsidR="0054347A" w:rsidRPr="00276EA6" w:rsidRDefault="00134CED" w:rsidP="00276EA6">
      <w:pPr>
        <w:shd w:val="clear" w:color="auto" w:fill="auto"/>
      </w:pPr>
      <w:r w:rsidRPr="00276EA6">
        <w:t xml:space="preserve">The AZDHS data contained a large number of H1N1 cases observed during the 2009 pandemic. Because </w:t>
      </w:r>
      <w:r w:rsidR="00DF544D">
        <w:t>the data did not explicitly differentiate between pre-2009 and post-2009 H1N1 lineages</w:t>
      </w:r>
      <w:r w:rsidRPr="00276EA6">
        <w:t xml:space="preserve">, we used the best available information on season of circulation to separate pandemic cases form normal, seasonal H1N1 cases. </w:t>
      </w:r>
      <w:r w:rsidR="008365EC" w:rsidRPr="00276EA6">
        <w:t>In the United States, the</w:t>
      </w:r>
      <w:r w:rsidR="0054347A" w:rsidRPr="00276EA6">
        <w:t xml:space="preserve"> first wave of the 2009 H1N1 pandemic occurred during the </w:t>
      </w:r>
      <w:r w:rsidR="008365EC" w:rsidRPr="00276EA6">
        <w:t xml:space="preserve">spring and </w:t>
      </w:r>
      <w:r w:rsidR="0054347A" w:rsidRPr="00276EA6">
        <w:t xml:space="preserve">summer of 2009, </w:t>
      </w:r>
      <w:r w:rsidRPr="00276EA6">
        <w:t xml:space="preserve">falling within </w:t>
      </w:r>
      <w:r w:rsidR="0054347A" w:rsidRPr="00276EA6">
        <w:t>the 2008-2009 AZDHS influenza season</w:t>
      </w:r>
      <w:r w:rsidRPr="00276EA6">
        <w:t xml:space="preserve">, and </w:t>
      </w:r>
      <w:r w:rsidR="008365EC" w:rsidRPr="00276EA6">
        <w:t>the</w:t>
      </w:r>
      <w:r w:rsidR="0054347A" w:rsidRPr="00276EA6">
        <w:t xml:space="preserve"> second </w:t>
      </w:r>
      <w:r w:rsidRPr="00276EA6">
        <w:t>pandemic wave occurred during</w:t>
      </w:r>
      <w:r w:rsidR="0054347A" w:rsidRPr="00276EA6">
        <w:t xml:space="preserve"> the </w:t>
      </w:r>
      <w:r w:rsidR="008365EC" w:rsidRPr="00276EA6">
        <w:t xml:space="preserve">fall and early winter of the </w:t>
      </w:r>
      <w:r w:rsidR="0054347A" w:rsidRPr="00276EA6">
        <w:t>2009-2010 AZDHS season</w:t>
      </w:r>
      <w:r w:rsidR="008365EC" w:rsidRPr="00276EA6">
        <w:t xml:space="preserve"> </w:t>
      </w:r>
      <w:r w:rsidR="008365EC" w:rsidRPr="00276EA6">
        <w:fldChar w:fldCharType="begin"/>
      </w:r>
      <w:ins w:id="591" w:author="Katelyn Gostic" w:date="2019-05-06T14:55:00Z">
        <w:r w:rsidR="003E5005">
          <w:instrText xml:space="preserve"> ADDIN ZOTERO_ITEM CSL_CITATION {"citationID":"P6F2iUio","properties":{"formattedCitation":"(44)","plainCitation":"(44)","noteIndex":0},"citationItems":[{"id":1185,"uris":["http://zotero.org/groups/2313999/items/JIE63NCH"],"uri":["http://zotero.org/groups/2313999/items/JIE63NCH"],"itemData":{"id":1185,"type":"article-journal","title":"Epidemiology of 2009 Pandemic Influenza A (H1N1) in the United States","container-title":"Clinical Infectious Diseases","page":"S13-S26","volume":"52","issue":"suppl_1","source":"academic.oup.com","abstract":"Abstract.  In April 2009, the Centers for Disease Control and Prevention confirmed 2 cases of 2009 pandemic influenza A (H1N1) virus infection in children from","DOI":"10.1093/cid/ciq008","ISSN":"1058-4838","journalAbbreviation":"Clin Infect Dis","language":"en","author":[{"family":"Jhung","given":"Michael A."},{"family":"Swerdlow","given":"David"},{"family":"Olsen","given":"Sonja J."},{"family":"Jernigan","given":"Daniel"},{"family":"Biggerstaff","given":"Matthew"},{"family":"Kamimoto","given":"Laurie"},{"family":"Kniss","given":"Krista"},{"family":"Reed","given":"Carrie"},{"family":"Fry","given":"Alicia"},{"family":"Brammer","given":"Lynnette"},{"family":"Gindler","given":"Jacqueline"},{"family":"Gregg","given":"William J."},{"family":"Bresee","given":"Joseph"},{"family":"Finelli","given":"Lyn"}],"issued":{"date-parts":[["2011",1,1]]}}}],"schema":"https://github.com/citation-style-language/schema/raw/master/csl-citation.json"} </w:instrText>
        </w:r>
      </w:ins>
      <w:del w:id="592" w:author="Katelyn Gostic" w:date="2019-05-06T12:38:00Z">
        <w:r w:rsidR="0010345F" w:rsidDel="00E41BD2">
          <w:delInstrText xml:space="preserve"> ADDIN ZOTERO_ITEM CSL_CITATION {"citationID":"P6F2iUio","properties":{"formattedCitation":"(40)","plainCitation":"(40)","noteIndex":0},"citationItems":[{"id":1185,"uris":["http://zotero.org/groups/2313999/items/JIE63NCH"],"uri":["http://zotero.org/groups/2313999/items/JIE63NCH"],"itemData":{"id":1185,"type":"article-journal","title":"Epidemiology of 2009 Pandemic Influenza A (H1N1) in the United States","container-title":"Clinical Infectious Diseases","page":"S13-S26","volume":"52","issue":"suppl_1","source":"academic.oup.com","abstract":"Abstract.  In April 2009, the Centers for Disease Control and Prevention confirmed 2 cases of 2009 pandemic influenza A (H1N1) virus infection in children from","DOI":"10.1093/cid/ciq008","ISSN":"1058-4838","journalAbbreviation":"Clin Infect Dis","language":"en","author":[{"family":"Jhung","given":"Michael A."},{"family":"Swerdlow","given":"David"},{"family":"Olsen","given":"Sonja J."},{"family":"Jernigan","given":"Daniel"},{"family":"Biggerstaff","given":"Matthew"},{"family":"Kamimoto","given":"Laurie"},{"family":"Kniss","given":"Krista"},{"family":"Reed","given":"Carrie"},{"family":"Fry","given":"Alicia"},{"family":"Brammer","given":"Lynnette"},{"family":"Gindler","given":"Jacqueline"},{"family":"Gregg","given":"William J."},{"family":"Bresee","given":"Joseph"},{"family":"Finelli","given":"Lyn"}],"issued":{"date-parts":[["2011",1,1]]}}}],"schema":"https://github.com/citation-style-language/schema/raw/master/csl-citation.json"} </w:delInstrText>
        </w:r>
      </w:del>
      <w:r w:rsidR="008365EC" w:rsidRPr="00276EA6">
        <w:fldChar w:fldCharType="separate"/>
      </w:r>
      <w:ins w:id="593" w:author="Katelyn Gostic" w:date="2019-05-06T14:55:00Z">
        <w:r w:rsidR="003E5005">
          <w:rPr>
            <w:noProof/>
          </w:rPr>
          <w:t>(44)</w:t>
        </w:r>
      </w:ins>
      <w:del w:id="594" w:author="Katelyn Gostic" w:date="2019-05-06T12:38:00Z">
        <w:r w:rsidR="0010345F" w:rsidRPr="003E5005" w:rsidDel="00E41BD2">
          <w:rPr>
            <w:noProof/>
          </w:rPr>
          <w:delText>(40)</w:delText>
        </w:r>
      </w:del>
      <w:r w:rsidR="008365EC" w:rsidRPr="00276EA6">
        <w:fldChar w:fldCharType="end"/>
      </w:r>
      <w:r w:rsidR="00DF544D">
        <w:t xml:space="preserve">, so we assumed that all H1N1 cases observed in </w:t>
      </w:r>
      <w:del w:id="595" w:author="James Lloyd-Smith" w:date="2019-05-03T23:42:00Z">
        <w:r w:rsidR="00DF544D" w:rsidDel="008260A7">
          <w:delText xml:space="preserve">either </w:delText>
        </w:r>
      </w:del>
      <w:ins w:id="596" w:author="James Lloyd-Smith" w:date="2019-05-03T23:42:00Z">
        <w:r w:rsidR="008260A7">
          <w:t xml:space="preserve">these two </w:t>
        </w:r>
      </w:ins>
      <w:r w:rsidR="00DF544D">
        <w:t>season</w:t>
      </w:r>
      <w:ins w:id="597" w:author="James Lloyd-Smith" w:date="2019-05-03T23:42:00Z">
        <w:r w:rsidR="008260A7">
          <w:t>s</w:t>
        </w:r>
      </w:ins>
      <w:r w:rsidR="00DF544D">
        <w:t xml:space="preserve"> were part of the first or second pandemic waves</w:t>
      </w:r>
      <w:ins w:id="598" w:author="James Lloyd-Smith" w:date="2019-05-03T23:42:00Z">
        <w:r w:rsidR="008260A7">
          <w:t>, respectively</w:t>
        </w:r>
      </w:ins>
      <w:r w:rsidR="00204C88" w:rsidRPr="00276EA6">
        <w:t xml:space="preserve">. </w:t>
      </w:r>
      <w:r w:rsidRPr="00276EA6">
        <w:t>It is possible that some</w:t>
      </w:r>
      <w:r w:rsidR="00204C88" w:rsidRPr="00276EA6">
        <w:t xml:space="preserve"> pre-pandemic H1N1 c</w:t>
      </w:r>
      <w:r w:rsidRPr="00276EA6">
        <w:t>ases</w:t>
      </w:r>
      <w:r w:rsidR="00204C88" w:rsidRPr="00276EA6">
        <w:t xml:space="preserve"> occurring early in the 2008-2009 season</w:t>
      </w:r>
      <w:r w:rsidRPr="00276EA6">
        <w:t xml:space="preserve"> were</w:t>
      </w:r>
      <w:r w:rsidR="00204C88" w:rsidRPr="00276EA6">
        <w:t xml:space="preserve"> mis-classified</w:t>
      </w:r>
      <w:r w:rsidRPr="00276EA6">
        <w:t xml:space="preserve"> as pandemic cases</w:t>
      </w:r>
      <w:r w:rsidR="00204C88" w:rsidRPr="00276EA6">
        <w:t>. But due to the dramatic increase in the number of recorded H1N1 cases during the first pandemic wave (</w:t>
      </w:r>
      <w:r w:rsidR="00204C88" w:rsidRPr="00276EA6">
        <w:rPr>
          <w:rStyle w:val="SubtitleChar"/>
        </w:rPr>
        <w:t xml:space="preserve">Table </w:t>
      </w:r>
      <w:del w:id="599" w:author="James Lloyd-Smith" w:date="2019-05-03T23:43:00Z">
        <w:r w:rsidR="002D7D40" w:rsidDel="002A0B88">
          <w:rPr>
            <w:rStyle w:val="SubtitleChar"/>
          </w:rPr>
          <w:delText>\</w:delText>
        </w:r>
      </w:del>
      <w:r w:rsidR="002D7D40">
        <w:rPr>
          <w:rStyle w:val="SubtitleChar"/>
        </w:rPr>
        <w:t>1</w:t>
      </w:r>
      <w:r w:rsidR="00204C88" w:rsidRPr="00276EA6">
        <w:t xml:space="preserve">), and due to the distinct age distribution of </w:t>
      </w:r>
      <w:r w:rsidR="00DF544D">
        <w:t xml:space="preserve">H1N1 </w:t>
      </w:r>
      <w:r w:rsidR="00204C88" w:rsidRPr="00276EA6">
        <w:t xml:space="preserve">incidence </w:t>
      </w:r>
      <w:r w:rsidR="00DF544D">
        <w:t>shown in the data during the</w:t>
      </w:r>
      <w:r w:rsidR="00A05ACC" w:rsidRPr="00276EA6">
        <w:t xml:space="preserve"> </w:t>
      </w:r>
      <w:r w:rsidR="00204C88" w:rsidRPr="00276EA6">
        <w:t>2008-2009 season (</w:t>
      </w:r>
      <w:r w:rsidR="00204C88" w:rsidRPr="00276EA6">
        <w:rPr>
          <w:rStyle w:val="SubtitleChar"/>
        </w:rPr>
        <w:t xml:space="preserve">Fig. </w:t>
      </w:r>
      <w:r w:rsidRPr="00276EA6">
        <w:rPr>
          <w:rStyle w:val="SubtitleChar"/>
        </w:rPr>
        <w:t>5B</w:t>
      </w:r>
      <w:r w:rsidR="00204C88" w:rsidRPr="00276EA6">
        <w:t xml:space="preserve">), we are confident that the majority of 2008-2009 season </w:t>
      </w:r>
      <w:r w:rsidR="00A05ACC" w:rsidRPr="00276EA6">
        <w:t xml:space="preserve">H1N1 cases </w:t>
      </w:r>
      <w:r w:rsidR="00204C88" w:rsidRPr="00276EA6">
        <w:t xml:space="preserve">were indeed part of the first pandemic wave. </w:t>
      </w:r>
    </w:p>
    <w:p w14:paraId="12B6DF37" w14:textId="727D7020" w:rsidR="00204C88" w:rsidRDefault="00204C88" w:rsidP="00276EA6">
      <w:pPr>
        <w:shd w:val="clear" w:color="auto" w:fill="auto"/>
      </w:pPr>
      <w:r w:rsidRPr="00276EA6">
        <w:t xml:space="preserve">The INSIGHT study began collecting data in response to the 2009 </w:t>
      </w:r>
      <w:proofErr w:type="gramStart"/>
      <w:r w:rsidRPr="00276EA6">
        <w:t>pandemic, and</w:t>
      </w:r>
      <w:proofErr w:type="gramEnd"/>
      <w:r w:rsidRPr="00276EA6">
        <w:t xml:space="preserve"> did not capture the first pandemic wave. </w:t>
      </w:r>
      <w:r w:rsidR="00CC4B5E" w:rsidRPr="00276EA6">
        <w:t>F</w:t>
      </w:r>
      <w:r w:rsidRPr="00276EA6">
        <w:t>ew H1N1 cases were recorded during the second pandemic wave in the Northern and Southern Hemispheres (</w:t>
      </w:r>
      <w:r w:rsidRPr="002D7D40">
        <w:rPr>
          <w:rStyle w:val="SubtitleChar"/>
        </w:rPr>
        <w:t xml:space="preserve">Table </w:t>
      </w:r>
      <w:r w:rsidR="002D7D40" w:rsidRPr="002D7D40">
        <w:rPr>
          <w:rStyle w:val="SubtitleChar"/>
        </w:rPr>
        <w:t>2</w:t>
      </w:r>
      <w:r w:rsidRPr="00276EA6">
        <w:t xml:space="preserve">, 2009-2010 </w:t>
      </w:r>
      <w:r w:rsidR="00D83A50">
        <w:t>Northern Hemisphere</w:t>
      </w:r>
      <w:r w:rsidRPr="00276EA6">
        <w:t xml:space="preserve"> season, 2010 S</w:t>
      </w:r>
      <w:r w:rsidR="00D83A50">
        <w:t xml:space="preserve">outhern </w:t>
      </w:r>
      <w:r w:rsidRPr="00276EA6">
        <w:lastRenderedPageBreak/>
        <w:t>H</w:t>
      </w:r>
      <w:r w:rsidR="00D83A50">
        <w:t>emisphere</w:t>
      </w:r>
      <w:r w:rsidRPr="00276EA6">
        <w:t xml:space="preserve"> season), and signals in the INSIGHT data were inherently weak, </w:t>
      </w:r>
      <w:r w:rsidR="00CC4B5E" w:rsidRPr="00276EA6">
        <w:t xml:space="preserve">so </w:t>
      </w:r>
      <w:r w:rsidRPr="00276EA6">
        <w:t>we did not analyze these pandemic data.</w:t>
      </w:r>
    </w:p>
    <w:p w14:paraId="4313C83F" w14:textId="77777777" w:rsidR="00DF544D" w:rsidRPr="00276EA6" w:rsidRDefault="00DF544D" w:rsidP="00276EA6">
      <w:pPr>
        <w:shd w:val="clear" w:color="auto" w:fill="auto"/>
      </w:pPr>
    </w:p>
    <w:p w14:paraId="31BCEA5D" w14:textId="665838F9" w:rsidR="00C012F4" w:rsidRPr="00276EA6" w:rsidRDefault="00C012F4" w:rsidP="00276EA6">
      <w:pPr>
        <w:pStyle w:val="Heading2"/>
        <w:shd w:val="clear" w:color="auto" w:fill="auto"/>
      </w:pPr>
      <w:r w:rsidRPr="00276EA6">
        <w:t xml:space="preserve">Estimation of </w:t>
      </w:r>
      <w:commentRangeStart w:id="600"/>
      <w:r w:rsidRPr="00276EA6">
        <w:t xml:space="preserve">age from </w:t>
      </w:r>
      <w:commentRangeEnd w:id="600"/>
      <w:r w:rsidR="002A0B88">
        <w:rPr>
          <w:rStyle w:val="CommentReference"/>
          <w:b w:val="0"/>
        </w:rPr>
        <w:commentReference w:id="600"/>
      </w:r>
      <w:r w:rsidRPr="00276EA6">
        <w:t xml:space="preserve">birth year </w:t>
      </w:r>
      <w:del w:id="601" w:author="Katelyn Gostic" w:date="2019-05-06T13:13:00Z">
        <w:r w:rsidRPr="00276EA6" w:rsidDel="0078216C">
          <w:delText xml:space="preserve">from age </w:delText>
        </w:r>
      </w:del>
      <w:r w:rsidRPr="00276EA6">
        <w:t>in AZDHS data</w:t>
      </w:r>
    </w:p>
    <w:p w14:paraId="08EE34C2" w14:textId="3047CFA4" w:rsidR="00C012F4" w:rsidRPr="00276EA6" w:rsidRDefault="00C012F4" w:rsidP="00276EA6">
      <w:pPr>
        <w:shd w:val="clear" w:color="auto" w:fill="auto"/>
      </w:pPr>
      <w:r w:rsidRPr="00276EA6">
        <w:t>The AZDHS data contained three variables, influenza season, birth year and confirmed subtype. For most cases, birth year was extracted directly from the reported date of birth in patient medical records</w:t>
      </w:r>
      <w:ins w:id="602" w:author="Katelyn Gostic" w:date="2019-05-06T13:13:00Z">
        <w:r w:rsidR="0078216C">
          <w:t>, but age was not known</w:t>
        </w:r>
      </w:ins>
      <w:r w:rsidRPr="00276EA6">
        <w:t>. To fit age-specific risk curves to the AZDHS data, we estimated patient age at the time case observation using the formula [year of observation]</w:t>
      </w:r>
      <w:proofErr w:type="gramStart"/>
      <w:r w:rsidRPr="00276EA6">
        <w:t>-[</w:t>
      </w:r>
      <w:proofErr w:type="gramEnd"/>
      <w:r w:rsidRPr="00276EA6">
        <w:t xml:space="preserve">birth year]. </w:t>
      </w:r>
      <w:r w:rsidR="008365EC" w:rsidRPr="00276EA6">
        <w:t>To ensure that</w:t>
      </w:r>
      <w:r w:rsidRPr="00276EA6">
        <w:t xml:space="preserve"> the minimum estimated age was 0, the second year in the </w:t>
      </w:r>
      <w:r w:rsidR="00A05ACC" w:rsidRPr="00276EA6">
        <w:t>influenza season of case observation</w:t>
      </w:r>
      <w:r w:rsidRPr="00276EA6">
        <w:t xml:space="preserve"> was considered the calendar year of observation (e.g. 2013 for the 2012-2013 season). </w:t>
      </w:r>
    </w:p>
    <w:p w14:paraId="5AD3AF93" w14:textId="77777777" w:rsidR="00CC4B5E" w:rsidRPr="00276EA6" w:rsidRDefault="00CC4B5E" w:rsidP="00276EA6">
      <w:pPr>
        <w:shd w:val="clear" w:color="auto" w:fill="auto"/>
      </w:pPr>
    </w:p>
    <w:p w14:paraId="356AB3EB" w14:textId="77777777" w:rsidR="00C012F4" w:rsidRPr="00276EA6" w:rsidRDefault="00C012F4" w:rsidP="00276EA6">
      <w:pPr>
        <w:pStyle w:val="Heading2"/>
        <w:shd w:val="clear" w:color="auto" w:fill="auto"/>
      </w:pPr>
      <w:r w:rsidRPr="00276EA6">
        <w:t>Estimation of birth year from age in the INSIGHT data</w:t>
      </w:r>
    </w:p>
    <w:p w14:paraId="132F06E7" w14:textId="1D2D0646" w:rsidR="00145904" w:rsidRDefault="00C012F4" w:rsidP="00276EA6">
      <w:pPr>
        <w:shd w:val="clear" w:color="auto" w:fill="auto"/>
      </w:pPr>
      <w:r w:rsidRPr="00276EA6">
        <w:t xml:space="preserve">The INSIGHT data contained patient age, and the exact date of case enrollment, but not birth year. We estimated birth year using a method that took advantage of </w:t>
      </w:r>
      <w:r w:rsidR="00A05ACC" w:rsidRPr="00276EA6">
        <w:t>precise dates of case enrollment available in the INSIGHT data</w:t>
      </w:r>
      <w:r w:rsidRPr="00276EA6">
        <w:t xml:space="preserve">. The simplest approximation of birth year would have been (observation year)-(age), but this approximation is slightly biased, as cases observed earlier in the year (e.g. in January) are less likely to have passed a birthday in the current calendar year. </w:t>
      </w:r>
      <w:r w:rsidR="00145904">
        <w:t>As shown</w:t>
      </w:r>
      <w:r w:rsidRPr="00276EA6">
        <w:t xml:space="preserve"> in </w:t>
      </w:r>
      <w:r w:rsidRPr="00276EA6">
        <w:rPr>
          <w:rStyle w:val="SubtitleChar"/>
        </w:rPr>
        <w:t>Fig. S</w:t>
      </w:r>
      <w:r w:rsidR="00A05ACC" w:rsidRPr="00276EA6">
        <w:rPr>
          <w:rStyle w:val="SubtitleChar"/>
        </w:rPr>
        <w:t>8</w:t>
      </w:r>
      <w:r w:rsidRPr="00276EA6">
        <w:t xml:space="preserve">, we </w:t>
      </w:r>
      <w:r w:rsidR="00145904">
        <w:t>determined the possible birth dates of an individual observed during each month of the year. We then determined that on average, cases observed during months in the Northern Hemisphere season (Oct.-May) had the following probabilities of birth in each of three possible years, relative to the year of case observation:</w:t>
      </w:r>
    </w:p>
    <w:p w14:paraId="6356632D" w14:textId="0ABB139F" w:rsidR="00145904" w:rsidRDefault="00145904" w:rsidP="00276EA6">
      <w:pPr>
        <w:shd w:val="clear" w:color="auto" w:fill="auto"/>
      </w:pPr>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0625</m:t>
                  </m:r>
                </m:e>
                <m:e>
                  <m:r>
                    <w:rPr>
                      <w:rFonts w:ascii="Cambria Math" w:hAnsi="Cambria Math"/>
                    </w:rPr>
                    <m:t>observation year-age-1</m:t>
                  </m:r>
                </m:e>
              </m:mr>
              <m:mr>
                <m:e>
                  <m:r>
                    <w:rPr>
                      <w:rFonts w:ascii="Cambria Math" w:hAnsi="Cambria Math"/>
                    </w:rPr>
                    <m:t>0.875</m:t>
                  </m:r>
                </m:e>
                <m:e>
                  <m:r>
                    <w:rPr>
                      <w:rFonts w:ascii="Cambria Math" w:hAnsi="Cambria Math"/>
                    </w:rPr>
                    <m:t>observation year-age</m:t>
                  </m:r>
                </m:e>
              </m:mr>
              <m:mr>
                <m:e>
                  <m:r>
                    <w:rPr>
                      <w:rFonts w:ascii="Cambria Math" w:hAnsi="Cambria Math"/>
                    </w:rPr>
                    <m:t>0.0625</m:t>
                  </m:r>
                </m:e>
                <m:e>
                  <m:r>
                    <w:rPr>
                      <w:rFonts w:ascii="Cambria Math" w:hAnsi="Cambria Math"/>
                    </w:rPr>
                    <m:t>observation year-age+1</m:t>
                  </m:r>
                </m:e>
              </m:mr>
            </m:m>
          </m:e>
        </m:d>
      </m:oMath>
      <w:r w:rsidR="00264636">
        <w:t xml:space="preserve"> </w:t>
      </w:r>
      <w:r w:rsidR="00264636">
        <w:tab/>
      </w:r>
      <w:r w:rsidR="00264636">
        <w:tab/>
      </w:r>
      <w:r w:rsidR="00264636">
        <w:tab/>
      </w:r>
      <w:r w:rsidR="00264636">
        <w:tab/>
      </w:r>
      <w:r w:rsidR="00264636" w:rsidRPr="00264636">
        <w:rPr>
          <w:b/>
        </w:rPr>
        <w:t>1</w:t>
      </w:r>
    </w:p>
    <w:p w14:paraId="5985161C" w14:textId="56DCB8F3" w:rsidR="00C012F4" w:rsidRDefault="00145904" w:rsidP="00145904">
      <w:pPr>
        <w:shd w:val="clear" w:color="auto" w:fill="auto"/>
        <w:ind w:firstLine="0"/>
      </w:pPr>
      <w:r>
        <w:t>C</w:t>
      </w:r>
      <w:r w:rsidR="00C012F4" w:rsidRPr="00276EA6">
        <w:t>ases observed</w:t>
      </w:r>
      <w:r>
        <w:t xml:space="preserve"> during months of the Southern Hemisphere had different probabilities:</w:t>
      </w:r>
    </w:p>
    <w:p w14:paraId="74808763" w14:textId="20F19AFA" w:rsidR="00145904" w:rsidRPr="00145904" w:rsidRDefault="00145904" w:rsidP="00145904">
      <w:pPr>
        <w:shd w:val="clear" w:color="auto" w:fill="auto"/>
      </w:pPr>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5</m:t>
                  </m:r>
                </m:e>
                <m:e>
                  <m:r>
                    <w:rPr>
                      <w:rFonts w:ascii="Cambria Math" w:hAnsi="Cambria Math"/>
                    </w:rPr>
                    <m:t>observation year-age-1</m:t>
                  </m:r>
                </m:e>
              </m:mr>
              <m:mr>
                <m:e>
                  <m:r>
                    <w:rPr>
                      <w:rFonts w:ascii="Cambria Math" w:hAnsi="Cambria Math"/>
                    </w:rPr>
                    <m:t>0.5</m:t>
                  </m:r>
                </m:e>
                <m:e>
                  <m:r>
                    <w:rPr>
                      <w:rFonts w:ascii="Cambria Math" w:hAnsi="Cambria Math"/>
                    </w:rPr>
                    <m:t>observation year-age</m:t>
                  </m:r>
                </m:e>
              </m:mr>
            </m:m>
          </m:e>
        </m:d>
      </m:oMath>
      <w:r w:rsidR="00264636">
        <w:t xml:space="preserve"> </w:t>
      </w:r>
      <w:r w:rsidR="00264636">
        <w:tab/>
      </w:r>
      <w:r w:rsidR="00264636">
        <w:tab/>
      </w:r>
      <w:r w:rsidR="00264636">
        <w:tab/>
      </w:r>
      <w:r w:rsidR="00264636">
        <w:tab/>
      </w:r>
      <w:r w:rsidR="00264636" w:rsidRPr="00264636">
        <w:rPr>
          <w:b/>
        </w:rPr>
        <w:t>2</w:t>
      </w:r>
    </w:p>
    <w:p w14:paraId="4739B90D" w14:textId="147F7FB6" w:rsidR="00145904" w:rsidRDefault="00145904" w:rsidP="00145904">
      <w:pPr>
        <w:shd w:val="clear" w:color="auto" w:fill="auto"/>
      </w:pPr>
      <w:r>
        <w:lastRenderedPageBreak/>
        <w:t xml:space="preserve">Using these probabilities, we took a weighted average of birth year-specific imprinting probabilities for cases observed in the </w:t>
      </w:r>
      <w:r w:rsidR="004B7167">
        <w:t>Northern Hemisphere or Southern Hemisphere influenza seasons.</w:t>
      </w:r>
    </w:p>
    <w:p w14:paraId="61AE24E9" w14:textId="77777777" w:rsidR="00C012F4" w:rsidRPr="00276EA6" w:rsidRDefault="00C012F4" w:rsidP="00DF448B">
      <w:pPr>
        <w:shd w:val="clear" w:color="auto" w:fill="auto"/>
        <w:ind w:firstLine="0"/>
      </w:pPr>
    </w:p>
    <w:p w14:paraId="70CAD855" w14:textId="77777777" w:rsidR="00C012F4" w:rsidRPr="00276EA6" w:rsidRDefault="00C012F4" w:rsidP="00276EA6">
      <w:pPr>
        <w:pStyle w:val="Heading2"/>
        <w:shd w:val="clear" w:color="auto" w:fill="auto"/>
      </w:pPr>
      <w:r w:rsidRPr="00276EA6">
        <w:t>Splines</w:t>
      </w:r>
    </w:p>
    <w:p w14:paraId="30DA1EFB" w14:textId="60ECE97B" w:rsidR="00C012F4" w:rsidRPr="00276EA6" w:rsidRDefault="00C012F4" w:rsidP="00276EA6">
      <w:pPr>
        <w:shd w:val="clear" w:color="auto" w:fill="auto"/>
      </w:pPr>
      <w:r w:rsidRPr="00276EA6">
        <w:t xml:space="preserve">In </w:t>
      </w:r>
      <w:r w:rsidRPr="00276EA6">
        <w:rPr>
          <w:rStyle w:val="SubtitleChar"/>
        </w:rPr>
        <w:t>Figures 2-3</w:t>
      </w:r>
      <w:r w:rsidRPr="00276EA6">
        <w:t xml:space="preserve">, smoothing splines were fit to aid visual interpretation of noisy data. We fit splines using the command </w:t>
      </w:r>
      <w:proofErr w:type="gramStart"/>
      <w:r w:rsidRPr="00276EA6">
        <w:rPr>
          <w:i/>
        </w:rPr>
        <w:t>smooth.spline</w:t>
      </w:r>
      <w:proofErr w:type="gramEnd"/>
      <w:r w:rsidRPr="00276EA6">
        <w:rPr>
          <w:i/>
        </w:rPr>
        <w:t>(x = AGE, y = FRACTIONS, spar = 0.8)</w:t>
      </w:r>
      <w:r w:rsidRPr="00276EA6">
        <w:t xml:space="preserve"> in R version 3.5.0. Variables </w:t>
      </w:r>
      <w:r w:rsidRPr="00276EA6">
        <w:rPr>
          <w:i/>
        </w:rPr>
        <w:t>AGE</w:t>
      </w:r>
      <w:r w:rsidRPr="00276EA6">
        <w:t xml:space="preserve"> and </w:t>
      </w:r>
      <w:r w:rsidRPr="00276EA6">
        <w:rPr>
          <w:i/>
        </w:rPr>
        <w:t>FRACTIONS</w:t>
      </w:r>
      <w:r w:rsidRPr="00276EA6">
        <w:t xml:space="preserve"> were </w:t>
      </w:r>
      <w:proofErr w:type="gramStart"/>
      <w:r w:rsidRPr="00276EA6">
        <w:t>vectors</w:t>
      </w:r>
      <w:proofErr w:type="gramEnd"/>
      <w:r w:rsidRPr="00276EA6">
        <w:t xml:space="preserve"> whose entries represented single years of age, and the fraction of cases observed in the corresponding age group. The smoothing parameter 0.8 was chosen to provide a visually smooth fit. Alternative smoothing parameter choices (0.6 &amp; 1.0) are shown in </w:t>
      </w:r>
      <w:r w:rsidRPr="00276EA6">
        <w:rPr>
          <w:rStyle w:val="SubtitleChar"/>
          <w:shd w:val="clear" w:color="auto" w:fill="auto"/>
        </w:rPr>
        <w:t>Figs. S</w:t>
      </w:r>
      <w:r w:rsidR="00A05ACC" w:rsidRPr="00276EA6">
        <w:rPr>
          <w:rStyle w:val="SubtitleChar"/>
          <w:shd w:val="clear" w:color="auto" w:fill="auto"/>
        </w:rPr>
        <w:t>3, S6-S7</w:t>
      </w:r>
      <w:r w:rsidRPr="00276EA6">
        <w:t xml:space="preserve">. Although </w:t>
      </w:r>
      <w:del w:id="603" w:author="Katelyn Gostic" w:date="2019-05-06T13:15:00Z">
        <w:r w:rsidRPr="00276EA6" w:rsidDel="0078216C">
          <w:delText>the exact shape of fitted splines changed was sensitive to our choice of</w:delText>
        </w:r>
      </w:del>
      <w:ins w:id="604" w:author="Katelyn Gostic" w:date="2019-05-06T13:15:00Z">
        <w:r w:rsidR="0078216C">
          <w:t>the</w:t>
        </w:r>
      </w:ins>
      <w:r w:rsidRPr="00276EA6">
        <w:t xml:space="preserve"> </w:t>
      </w:r>
      <w:ins w:id="605" w:author="Katelyn Gostic" w:date="2019-05-06T13:15:00Z">
        <w:r w:rsidR="0078216C">
          <w:t xml:space="preserve">choice of </w:t>
        </w:r>
      </w:ins>
      <w:r w:rsidRPr="00276EA6">
        <w:t>smoothing parameter</w:t>
      </w:r>
      <w:ins w:id="606" w:author="Katelyn Gostic" w:date="2019-05-06T13:15:00Z">
        <w:r w:rsidR="0078216C">
          <w:t xml:space="preserve"> changed the shape of </w:t>
        </w:r>
      </w:ins>
      <w:ins w:id="607" w:author="Katelyn Gostic" w:date="2019-05-06T13:16:00Z">
        <w:r w:rsidR="0078216C">
          <w:t>each fitted spline</w:t>
        </w:r>
      </w:ins>
      <w:r w:rsidRPr="00276EA6">
        <w:t>, qualitative differences between</w:t>
      </w:r>
      <w:ins w:id="608" w:author="Katelyn Gostic" w:date="2019-05-06T13:16:00Z">
        <w:r w:rsidR="0078216C">
          <w:t xml:space="preserve"> splines fitted to</w:t>
        </w:r>
      </w:ins>
      <w:r w:rsidRPr="00276EA6">
        <w:t xml:space="preserve"> H1N1 </w:t>
      </w:r>
      <w:del w:id="609" w:author="Katelyn Gostic" w:date="2019-05-06T13:16:00Z">
        <w:r w:rsidRPr="00276EA6" w:rsidDel="0078216C">
          <w:delText xml:space="preserve">and </w:delText>
        </w:r>
      </w:del>
      <w:ins w:id="610" w:author="Katelyn Gostic" w:date="2019-05-06T13:16:00Z">
        <w:r w:rsidR="0078216C">
          <w:t>or</w:t>
        </w:r>
        <w:r w:rsidR="0078216C" w:rsidRPr="00276EA6">
          <w:t xml:space="preserve"> </w:t>
        </w:r>
      </w:ins>
      <w:del w:id="611" w:author="Katelyn Gostic" w:date="2019-05-06T13:16:00Z">
        <w:r w:rsidRPr="00276EA6" w:rsidDel="0078216C">
          <w:delText>H3N2’s age distributions</w:delText>
        </w:r>
      </w:del>
      <w:ins w:id="612" w:author="Katelyn Gostic" w:date="2019-05-06T13:16:00Z">
        <w:r w:rsidR="0078216C">
          <w:t xml:space="preserve"> H3N2</w:t>
        </w:r>
      </w:ins>
      <w:r w:rsidRPr="00276EA6">
        <w:t xml:space="preserve"> were robust.</w:t>
      </w:r>
    </w:p>
    <w:p w14:paraId="3AE33E74" w14:textId="77777777" w:rsidR="00C012F4" w:rsidRPr="00276EA6" w:rsidRDefault="00C012F4" w:rsidP="00276EA6">
      <w:pPr>
        <w:shd w:val="clear" w:color="auto" w:fill="auto"/>
      </w:pPr>
    </w:p>
    <w:p w14:paraId="3ADFB59E" w14:textId="77777777" w:rsidR="00C012F4" w:rsidRPr="00276EA6" w:rsidRDefault="00C012F4" w:rsidP="00276EA6">
      <w:pPr>
        <w:pStyle w:val="Heading2"/>
        <w:shd w:val="clear" w:color="auto" w:fill="auto"/>
      </w:pPr>
      <w:r w:rsidRPr="00276EA6">
        <w:t>Model formulation</w:t>
      </w:r>
    </w:p>
    <w:p w14:paraId="33474132" w14:textId="77777777" w:rsidR="00C012F4" w:rsidRPr="00276EA6" w:rsidRDefault="00C012F4" w:rsidP="00276EA6">
      <w:pPr>
        <w:shd w:val="clear" w:color="auto" w:fill="auto"/>
      </w:pPr>
      <w:r w:rsidRPr="00276EA6">
        <w:t xml:space="preserve">For each unique country and season in which cases were observed, define </w:t>
      </w:r>
      <w:r w:rsidRPr="00276EA6">
        <w:rPr>
          <w:i/>
        </w:rPr>
        <w:t xml:space="preserve">p </w:t>
      </w:r>
      <w:r w:rsidRPr="00276EA6">
        <w:t>as a vector whose entries</w:t>
      </w:r>
      <w:r w:rsidRPr="00276EA6">
        <w:rPr>
          <w:i/>
        </w:rPr>
        <w:t xml:space="preserve"> </w:t>
      </w:r>
      <w:r w:rsidRPr="00276EA6">
        <w:t xml:space="preserve">represent the expected probability that a randomly drawn H1N1 or a randomly drawn H3N2 case was observed in an individual of age </w:t>
      </w:r>
      <w:r w:rsidRPr="00276EA6">
        <w:rPr>
          <w:i/>
        </w:rPr>
        <w:t>a</w:t>
      </w:r>
      <w:r w:rsidRPr="00276EA6">
        <w:t xml:space="preserve">. Each model defined, </w:t>
      </w:r>
      <w:r w:rsidRPr="00276EA6">
        <w:rPr>
          <w:i/>
        </w:rPr>
        <w:t xml:space="preserve">p </w:t>
      </w:r>
      <w:r w:rsidRPr="00276EA6">
        <w:t xml:space="preserve">as a linear combination of age-specific risk, birth year-specific risk (i.e. imprinting effects), and other medical history variables, and </w:t>
      </w:r>
      <w:r w:rsidRPr="00276EA6">
        <w:rPr>
          <w:i/>
        </w:rPr>
        <w:t xml:space="preserve">p </w:t>
      </w:r>
      <w:r w:rsidRPr="00276EA6">
        <w:t>took slightly different shapes for expected H1N1 and H3N2 case age distributions. All tested models were nested within the equation:</w:t>
      </w:r>
    </w:p>
    <w:p w14:paraId="4F9CE9FD" w14:textId="2ECFED39" w:rsidR="00C012F4" w:rsidRPr="00276EA6" w:rsidRDefault="00C012F4" w:rsidP="00276EA6">
      <w:pPr>
        <w:shd w:val="clear" w:color="auto" w:fill="auto"/>
      </w:pPr>
      <m:oMath>
        <m:r>
          <w:rPr>
            <w:rFonts w:ascii="Cambria Math" w:hAnsi="Cambria Math"/>
          </w:rPr>
          <m:t>p=D*A*T*U*</m:t>
        </m:r>
        <m:sSub>
          <m:sSubPr>
            <m:ctrlPr>
              <w:rPr>
                <w:rFonts w:ascii="Cambria Math" w:hAnsi="Cambria Math"/>
                <w:i/>
              </w:rPr>
            </m:ctrlPr>
          </m:sSubPr>
          <m:e>
            <m:r>
              <m:rPr>
                <m:sty m:val="bi"/>
              </m:rPr>
              <w:rPr>
                <w:rFonts w:ascii="Cambria Math" w:hAnsi="Cambria Math"/>
              </w:rPr>
              <m:t>1</m:t>
            </m:r>
          </m:e>
          <m:sub>
            <m:r>
              <w:rPr>
                <w:rFonts w:ascii="Cambria Math" w:hAnsi="Cambria Math"/>
              </w:rPr>
              <m:t>H1N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H1N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1N1</m:t>
                </m:r>
              </m:sub>
            </m:sSub>
          </m:e>
        </m:d>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3N2</m:t>
            </m:r>
          </m:sub>
        </m:sSub>
        <m:r>
          <w:rPr>
            <w:rFonts w:ascii="Cambria Math" w:hAnsi="Cambria Math"/>
          </w:rPr>
          <m:t>)</m:t>
        </m:r>
      </m:oMath>
      <w:r w:rsidRPr="00276EA6">
        <w:tab/>
      </w:r>
      <w:r w:rsidRPr="00276EA6">
        <w:tab/>
      </w:r>
      <w:r w:rsidR="00264636">
        <w:rPr>
          <w:b/>
        </w:rPr>
        <w:t>3</w:t>
      </w:r>
    </w:p>
    <w:p w14:paraId="3AF60D45" w14:textId="77777777" w:rsidR="00986CDC" w:rsidRPr="00276EA6" w:rsidRDefault="00986CDC" w:rsidP="00276EA6">
      <w:pPr>
        <w:shd w:val="clear" w:color="auto" w:fill="auto"/>
      </w:pPr>
    </w:p>
    <w:p w14:paraId="51C96C0C" w14:textId="60075CBA" w:rsidR="00C012F4" w:rsidRPr="00276EA6" w:rsidRDefault="00986CDC" w:rsidP="00276EA6">
      <w:pPr>
        <w:shd w:val="clear" w:color="auto" w:fill="auto"/>
      </w:pPr>
      <w:r w:rsidRPr="00276EA6">
        <w:t>To include risk factors that only modulated risk from one subtype, we included indicator functions</w:t>
      </w:r>
      <w:r w:rsidR="00C012F4" w:rsidRPr="00276EA6">
        <w:t xml:space="preserve"> </w:t>
      </w:r>
      <w:r w:rsidR="00C012F4" w:rsidRPr="00276EA6">
        <w:rPr>
          <w:b/>
          <w:i/>
        </w:rPr>
        <w:t>1</w:t>
      </w:r>
      <w:r w:rsidR="00C012F4" w:rsidRPr="00276EA6">
        <w:rPr>
          <w:b/>
          <w:i/>
          <w:vertAlign w:val="subscript"/>
        </w:rPr>
        <w:t>H1N1</w:t>
      </w:r>
      <w:r w:rsidR="00C012F4" w:rsidRPr="00276EA6">
        <w:t xml:space="preserve"> </w:t>
      </w:r>
      <w:r w:rsidRPr="00276EA6">
        <w:t xml:space="preserve">and </w:t>
      </w:r>
      <w:r w:rsidRPr="00276EA6">
        <w:rPr>
          <w:b/>
          <w:i/>
        </w:rPr>
        <w:t>1</w:t>
      </w:r>
      <w:r w:rsidRPr="00276EA6">
        <w:rPr>
          <w:b/>
          <w:i/>
          <w:vertAlign w:val="subscript"/>
        </w:rPr>
        <w:t>H3N2</w:t>
      </w:r>
      <w:r w:rsidRPr="00276EA6">
        <w:t>, which took</w:t>
      </w:r>
      <w:r w:rsidR="00C012F4" w:rsidRPr="00276EA6">
        <w:t xml:space="preserve"> value 1 if </w:t>
      </w:r>
      <w:r w:rsidR="00C012F4" w:rsidRPr="00276EA6">
        <w:rPr>
          <w:i/>
        </w:rPr>
        <w:t xml:space="preserve">p </w:t>
      </w:r>
      <w:r w:rsidR="00C012F4" w:rsidRPr="00276EA6">
        <w:t>describe</w:t>
      </w:r>
      <w:r w:rsidRPr="00276EA6">
        <w:t>d</w:t>
      </w:r>
      <w:r w:rsidR="00C012F4" w:rsidRPr="00276EA6">
        <w:t xml:space="preserve"> the expected age distribution of H1N1 </w:t>
      </w:r>
      <w:r w:rsidRPr="00276EA6">
        <w:t xml:space="preserve">or H3N2 </w:t>
      </w:r>
      <w:r w:rsidR="00C012F4" w:rsidRPr="00276EA6">
        <w:t xml:space="preserve">cases, </w:t>
      </w:r>
      <w:r w:rsidRPr="00276EA6">
        <w:t xml:space="preserve">respectively, </w:t>
      </w:r>
      <w:r w:rsidR="00C012F4" w:rsidRPr="00276EA6">
        <w:t xml:space="preserve">and 0 otherwise. </w:t>
      </w:r>
    </w:p>
    <w:p w14:paraId="1AA7BED1" w14:textId="77777777" w:rsidR="00C012F4" w:rsidRPr="00276EA6" w:rsidRDefault="00C012F4" w:rsidP="00276EA6">
      <w:pPr>
        <w:shd w:val="clear" w:color="auto" w:fill="auto"/>
        <w:ind w:firstLine="0"/>
      </w:pPr>
    </w:p>
    <w:p w14:paraId="30501046" w14:textId="77777777" w:rsidR="00C012F4" w:rsidRPr="00276EA6" w:rsidRDefault="00C012F4" w:rsidP="00276EA6">
      <w:pPr>
        <w:pStyle w:val="Heading3"/>
        <w:shd w:val="clear" w:color="auto" w:fill="auto"/>
      </w:pPr>
      <w:r w:rsidRPr="00276EA6">
        <w:lastRenderedPageBreak/>
        <w:t>Denominator data (D)</w:t>
      </w:r>
    </w:p>
    <w:p w14:paraId="70114124" w14:textId="78DC0393" w:rsidR="008365EC" w:rsidRDefault="00C012F4" w:rsidP="00FC0982">
      <w:pPr>
        <w:shd w:val="clear" w:color="auto" w:fill="auto"/>
      </w:pPr>
      <w:r w:rsidRPr="00276EA6">
        <w:t xml:space="preserve">When fitting to INSIGHT data, </w:t>
      </w:r>
      <w:r w:rsidRPr="00276EA6">
        <w:rPr>
          <w:i/>
        </w:rPr>
        <w:t xml:space="preserve">D </w:t>
      </w:r>
      <w:r w:rsidRPr="00276EA6">
        <w:t xml:space="preserve">was a vector whose entries were proportional to the age distribution of all tested cases within a given country and year. As noted above, corresponding denominator data were not available in the AZDHS dataset, and so factor D was not included in </w:t>
      </w:r>
      <w:r w:rsidR="00986CDC" w:rsidRPr="00276EA6">
        <w:t>models fit to AZDHS data.</w:t>
      </w:r>
    </w:p>
    <w:p w14:paraId="2B821970" w14:textId="77777777" w:rsidR="00FC0982" w:rsidRPr="00276EA6" w:rsidRDefault="00FC0982" w:rsidP="00FC0982">
      <w:pPr>
        <w:shd w:val="clear" w:color="auto" w:fill="auto"/>
      </w:pPr>
    </w:p>
    <w:p w14:paraId="60EB49CA" w14:textId="77777777" w:rsidR="00C012F4" w:rsidRPr="00276EA6" w:rsidRDefault="00C012F4" w:rsidP="00276EA6">
      <w:pPr>
        <w:pStyle w:val="Heading3"/>
        <w:shd w:val="clear" w:color="auto" w:fill="auto"/>
      </w:pPr>
      <w:r w:rsidRPr="00276EA6">
        <w:t>Age-specific risk (A)</w:t>
      </w:r>
    </w:p>
    <w:p w14:paraId="3C6F1727" w14:textId="16BA54ED" w:rsidR="00C012F4" w:rsidRPr="00276EA6" w:rsidRDefault="00C012F4" w:rsidP="00276EA6">
      <w:pPr>
        <w:shd w:val="clear" w:color="auto" w:fill="auto"/>
      </w:pPr>
      <w:r w:rsidRPr="00276EA6">
        <w:t xml:space="preserve">Age-specific risk was defined as a step function, in which relative risk was fixed to value 1 in an arbitrarily chosen age bin, and then </w:t>
      </w:r>
      <w:r w:rsidRPr="009F0AD0">
        <w:rPr>
          <w:i/>
          <w:rPrChange w:id="613" w:author="James Lloyd-Smith" w:date="2019-05-03T23:48:00Z">
            <w:rPr/>
          </w:rPrChange>
        </w:rPr>
        <w:t>z</w:t>
      </w:r>
      <w:r w:rsidRPr="00276EA6">
        <w:t>-1 free parameters</w:t>
      </w:r>
      <w:ins w:id="614" w:author="James Lloyd-Smith" w:date="2019-05-03T23:51:00Z">
        <w:r w:rsidR="00C779D5">
          <w:t xml:space="preserve">, denoted </w:t>
        </w:r>
        <w:r w:rsidR="00C779D5" w:rsidRPr="00C779D5">
          <w:rPr>
            <w:i/>
            <w:rPrChange w:id="615" w:author="James Lloyd-Smith" w:date="2019-05-03T23:51:00Z">
              <w:rPr/>
            </w:rPrChange>
          </w:rPr>
          <w:t>r</w:t>
        </w:r>
        <w:r w:rsidR="00C779D5" w:rsidRPr="00C779D5">
          <w:rPr>
            <w:vertAlign w:val="subscript"/>
            <w:rPrChange w:id="616" w:author="James Lloyd-Smith" w:date="2019-05-03T23:51:00Z">
              <w:rPr/>
            </w:rPrChange>
          </w:rPr>
          <w:t>2</w:t>
        </w:r>
        <w:r w:rsidR="00C779D5">
          <w:t xml:space="preserve"> to </w:t>
        </w:r>
        <w:r w:rsidR="00C779D5" w:rsidRPr="00C779D5">
          <w:rPr>
            <w:i/>
            <w:rPrChange w:id="617" w:author="James Lloyd-Smith" w:date="2019-05-03T23:51:00Z">
              <w:rPr/>
            </w:rPrChange>
          </w:rPr>
          <w:t>r</w:t>
        </w:r>
        <w:r w:rsidR="00C779D5" w:rsidRPr="00C779D5">
          <w:rPr>
            <w:i/>
            <w:vertAlign w:val="subscript"/>
            <w:rPrChange w:id="618" w:author="James Lloyd-Smith" w:date="2019-05-03T23:51:00Z">
              <w:rPr/>
            </w:rPrChange>
          </w:rPr>
          <w:t>z</w:t>
        </w:r>
        <w:r w:rsidR="00C779D5">
          <w:t>,</w:t>
        </w:r>
      </w:ins>
      <w:r w:rsidRPr="00276EA6">
        <w:t xml:space="preserve"> were fit to describe relative risk in all other age bins. Below, </w:t>
      </w:r>
      <w:r w:rsidRPr="00276EA6">
        <w:rPr>
          <w:b/>
          <w:i/>
        </w:rPr>
        <w:t>1</w:t>
      </w:r>
      <w:proofErr w:type="gramStart"/>
      <w:r w:rsidRPr="00276EA6">
        <w:rPr>
          <w:b/>
          <w:i/>
          <w:vertAlign w:val="subscript"/>
        </w:rPr>
        <w:t xml:space="preserve">i  </w:t>
      </w:r>
      <w:r w:rsidRPr="00276EA6">
        <w:t>are</w:t>
      </w:r>
      <w:proofErr w:type="gramEnd"/>
      <w:r w:rsidRPr="00276EA6">
        <w:t xml:space="preserve"> indicator functions specifying whether each vector entry is a member of age bin </w:t>
      </w:r>
      <w:r w:rsidRPr="00276EA6">
        <w:rPr>
          <w:i/>
        </w:rPr>
        <w:t>i.</w:t>
      </w:r>
      <w:r w:rsidRPr="00276EA6">
        <w:t xml:space="preserve"> To obtain the predicted fraction of cases observed in each single year of age, we normalized </w:t>
      </w:r>
      <w:ins w:id="619" w:author="James Lloyd-Smith" w:date="2019-05-03T23:49:00Z">
        <w:r w:rsidR="00354678">
          <w:t xml:space="preserve">the </w:t>
        </w:r>
      </w:ins>
      <w:r w:rsidRPr="00276EA6">
        <w:t xml:space="preserve">risk distribution </w:t>
      </w:r>
      <w:del w:id="620" w:author="Katelyn Gostic" w:date="2019-05-06T13:17:00Z">
        <w:r w:rsidRPr="00276EA6" w:rsidDel="0078216C">
          <w:delText xml:space="preserve">given by equation 2 </w:delText>
        </w:r>
      </w:del>
      <w:r w:rsidRPr="00276EA6">
        <w:t>so that predicted risk across all age groups summed to 1.</w:t>
      </w:r>
    </w:p>
    <w:p w14:paraId="2DAF9F58" w14:textId="614CC648" w:rsidR="00C012F4" w:rsidRDefault="00C012F4" w:rsidP="00276EA6">
      <w:pPr>
        <w:shd w:val="clear" w:color="auto" w:fill="auto"/>
        <w:rPr>
          <w:b/>
        </w:rPr>
      </w:pPr>
      <m:oMath>
        <m:r>
          <w:rPr>
            <w:rFonts w:ascii="Cambria Math" w:hAnsi="Cambria Math"/>
          </w:rPr>
          <m:t>A=norm(</m:t>
        </m:r>
        <m:sSub>
          <m:sSubPr>
            <m:ctrlPr>
              <w:rPr>
                <w:rFonts w:ascii="Cambria Math" w:hAnsi="Cambria Math"/>
                <w:i/>
              </w:rPr>
            </m:ctrlPr>
          </m:sSubPr>
          <m:e>
            <m:r>
              <m:rPr>
                <m:sty m:val="bi"/>
              </m:rPr>
              <w:rPr>
                <w:rFonts w:ascii="Cambria Math" w:hAnsi="Cambria Math"/>
              </w:rPr>
              <m:t>1</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z</m:t>
            </m:r>
          </m:sub>
        </m:sSub>
        <m:sSub>
          <m:sSubPr>
            <m:ctrlPr>
              <w:rPr>
                <w:rFonts w:ascii="Cambria Math" w:hAnsi="Cambria Math"/>
                <w:i/>
              </w:rPr>
            </m:ctrlPr>
          </m:sSubPr>
          <m:e>
            <m:r>
              <w:rPr>
                <w:rFonts w:ascii="Cambria Math" w:hAnsi="Cambria Math"/>
              </w:rPr>
              <m:t>r</m:t>
            </m:r>
          </m:e>
          <m:sub>
            <m:r>
              <w:rPr>
                <w:rFonts w:ascii="Cambria Math" w:hAnsi="Cambria Math"/>
              </w:rPr>
              <m:t>z</m:t>
            </m:r>
          </m:sub>
        </m:sSub>
        <m:r>
          <m:rPr>
            <m:sty m:val="bi"/>
          </m:rPr>
          <w:rPr>
            <w:rFonts w:ascii="Cambria Math" w:hAnsi="Cambria Math"/>
          </w:rPr>
          <m:t>)</m:t>
        </m:r>
      </m:oMath>
      <w:r w:rsidRPr="00276EA6">
        <w:rPr>
          <w:b/>
        </w:rPr>
        <w:tab/>
      </w:r>
      <w:r w:rsidRPr="00276EA6">
        <w:rPr>
          <w:b/>
        </w:rPr>
        <w:tab/>
      </w:r>
      <w:r w:rsidRPr="00276EA6">
        <w:rPr>
          <w:b/>
        </w:rPr>
        <w:tab/>
      </w:r>
      <w:r w:rsidR="00986CDC" w:rsidRPr="00276EA6">
        <w:rPr>
          <w:b/>
        </w:rPr>
        <w:tab/>
      </w:r>
      <w:r w:rsidR="00986CDC" w:rsidRPr="00276EA6">
        <w:rPr>
          <w:b/>
        </w:rPr>
        <w:tab/>
      </w:r>
      <w:r w:rsidRPr="00276EA6">
        <w:rPr>
          <w:b/>
        </w:rPr>
        <w:tab/>
      </w:r>
      <w:r w:rsidR="00264636">
        <w:rPr>
          <w:b/>
        </w:rPr>
        <w:t>4</w:t>
      </w:r>
    </w:p>
    <w:p w14:paraId="595FAB9F" w14:textId="77777777" w:rsidR="00FC0982" w:rsidRPr="00276EA6" w:rsidRDefault="00FC0982" w:rsidP="00276EA6">
      <w:pPr>
        <w:shd w:val="clear" w:color="auto" w:fill="auto"/>
      </w:pPr>
    </w:p>
    <w:p w14:paraId="4580CDDB" w14:textId="222F1254" w:rsidR="00C012F4" w:rsidRPr="00276EA6" w:rsidRDefault="00C012F4" w:rsidP="00276EA6">
      <w:pPr>
        <w:pStyle w:val="Heading3"/>
        <w:shd w:val="clear" w:color="auto" w:fill="auto"/>
      </w:pPr>
      <w:r w:rsidRPr="00276EA6">
        <w:t>Antiviral treatment (T)</w:t>
      </w:r>
      <w:r w:rsidR="00020923" w:rsidRPr="00276EA6">
        <w:t xml:space="preserve"> and underlying conditions (U)</w:t>
      </w:r>
    </w:p>
    <w:p w14:paraId="7966310F" w14:textId="7F0803B4" w:rsidR="00C012F4" w:rsidRPr="00276EA6" w:rsidRDefault="00C012F4" w:rsidP="00276EA6">
      <w:pPr>
        <w:shd w:val="clear" w:color="auto" w:fill="auto"/>
      </w:pPr>
      <w:r w:rsidRPr="00276EA6">
        <w:t xml:space="preserve">Within each country and season, </w:t>
      </w:r>
      <w:r w:rsidRPr="00276EA6">
        <w:rPr>
          <w:i/>
        </w:rPr>
        <w:t>f</w:t>
      </w:r>
      <w:r w:rsidRPr="00276EA6">
        <w:rPr>
          <w:i/>
          <w:vertAlign w:val="subscript"/>
        </w:rPr>
        <w:t>T</w:t>
      </w:r>
      <w:r w:rsidRPr="00276EA6">
        <w:t xml:space="preserve"> defined a vector whose entries describe the fraction of tested cases of a given age that had received antiviral treatment. Free parameter </w:t>
      </w:r>
      <w:r w:rsidRPr="00276EA6">
        <w:rPr>
          <w:i/>
        </w:rPr>
        <w:t>r</w:t>
      </w:r>
      <w:r w:rsidRPr="00276EA6">
        <w:rPr>
          <w:i/>
          <w:vertAlign w:val="subscript"/>
        </w:rPr>
        <w:t>T</w:t>
      </w:r>
      <w:r w:rsidRPr="00276EA6">
        <w:t xml:space="preserve"> defines the relative risk of any confirmed influenza infection, given antiviral treatment. Then, risk factor </w:t>
      </w:r>
      <w:r w:rsidRPr="00276EA6">
        <w:rPr>
          <w:i/>
        </w:rPr>
        <w:t xml:space="preserve">T </w:t>
      </w:r>
      <w:r w:rsidR="00020923" w:rsidRPr="00276EA6">
        <w:t>was</w:t>
      </w:r>
      <w:r w:rsidRPr="00276EA6">
        <w:t xml:space="preserve"> defined as:</w:t>
      </w:r>
    </w:p>
    <w:p w14:paraId="027C5690" w14:textId="30DF7EA8" w:rsidR="00C012F4" w:rsidRPr="00276EA6" w:rsidRDefault="00020923" w:rsidP="00276EA6">
      <w:pPr>
        <w:shd w:val="clear" w:color="auto" w:fill="auto"/>
      </w:pPr>
      <m:oMath>
        <m:r>
          <w:rPr>
            <w:rFonts w:ascii="Cambria Math" w:hAnsi="Cambria Math"/>
          </w:rPr>
          <m:t xml:space="preserve"> T=</m:t>
        </m:r>
        <m:sSub>
          <m:sSubPr>
            <m:ctrlPr>
              <w:rPr>
                <w:rFonts w:ascii="Cambria Math" w:hAnsi="Cambria Math"/>
                <w:i/>
              </w:rPr>
            </m:ctrlPr>
          </m:sSubPr>
          <m:e>
            <m:r>
              <w:rPr>
                <w:rFonts w:ascii="Cambria Math" w:hAnsi="Cambria Math"/>
              </w:rPr>
              <m:t>f</m:t>
            </m:r>
          </m:e>
          <m:sub>
            <m:r>
              <w:rPr>
                <w:rFonts w:ascii="Cambria Math" w:hAnsi="Cambria Math"/>
              </w:rPr>
              <m:t>T</m:t>
            </m:r>
          </m:sub>
        </m:sSub>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Pr="00276EA6">
        <w:t xml:space="preserve"> </w:t>
      </w:r>
      <w:r w:rsidRPr="00276EA6">
        <w:tab/>
      </w:r>
      <w:r w:rsidRPr="00276EA6">
        <w:tab/>
      </w:r>
      <w:r w:rsidRPr="00276EA6">
        <w:tab/>
      </w:r>
      <w:r w:rsidRPr="00276EA6">
        <w:tab/>
      </w:r>
      <w:r w:rsidRPr="00276EA6">
        <w:tab/>
      </w:r>
      <w:r w:rsidRPr="00276EA6">
        <w:tab/>
      </w:r>
      <w:r w:rsidRPr="00276EA6">
        <w:tab/>
      </w:r>
      <w:r w:rsidRPr="00276EA6">
        <w:tab/>
      </w:r>
      <w:r w:rsidR="00264636">
        <w:rPr>
          <w:b/>
        </w:rPr>
        <w:t>5</w:t>
      </w:r>
    </w:p>
    <w:p w14:paraId="1937953D" w14:textId="1519E42B" w:rsidR="008365EC" w:rsidRPr="00276EA6" w:rsidRDefault="00020923">
      <w:pPr>
        <w:shd w:val="clear" w:color="auto" w:fill="auto"/>
        <w:ind w:firstLine="0"/>
        <w:pPrChange w:id="621" w:author="James Lloyd-Smith" w:date="2019-05-03T23:49:00Z">
          <w:pPr>
            <w:shd w:val="clear" w:color="auto" w:fill="auto"/>
          </w:pPr>
        </w:pPrChange>
      </w:pPr>
      <w:r w:rsidRPr="00276EA6">
        <w:t xml:space="preserve">And risk factor </w:t>
      </w:r>
      <w:r w:rsidRPr="00276EA6">
        <w:rPr>
          <w:i/>
        </w:rPr>
        <w:t xml:space="preserve">U </w:t>
      </w:r>
      <w:r w:rsidRPr="00276EA6">
        <w:t>was described similarly:</w:t>
      </w:r>
    </w:p>
    <w:p w14:paraId="0023A00E" w14:textId="40821E9F" w:rsidR="00C012F4" w:rsidRPr="00276EA6" w:rsidRDefault="00C012F4" w:rsidP="00276EA6">
      <w:pPr>
        <w:shd w:val="clear" w:color="auto" w:fill="auto"/>
        <w:rPr>
          <w:b/>
        </w:rPr>
      </w:pPr>
      <m:oMath>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U</m:t>
            </m:r>
          </m:sub>
        </m:sSub>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U</m:t>
            </m:r>
          </m:sub>
        </m:sSub>
        <m:r>
          <w:rPr>
            <w:rFonts w:ascii="Cambria Math" w:hAnsi="Cambria Math"/>
          </w:rPr>
          <m:t>)</m:t>
        </m:r>
      </m:oMath>
      <w:r w:rsidRPr="00276EA6">
        <w:tab/>
      </w:r>
      <w:r w:rsidRPr="00276EA6">
        <w:tab/>
      </w:r>
      <w:r w:rsidRPr="00276EA6">
        <w:tab/>
      </w:r>
      <w:r w:rsidRPr="00276EA6">
        <w:tab/>
      </w:r>
      <w:r w:rsidR="00986CDC" w:rsidRPr="00276EA6">
        <w:tab/>
      </w:r>
      <w:r w:rsidR="00986CDC" w:rsidRPr="00276EA6">
        <w:tab/>
      </w:r>
      <w:r w:rsidRPr="00276EA6">
        <w:tab/>
      </w:r>
      <w:r w:rsidRPr="00276EA6">
        <w:tab/>
      </w:r>
      <w:r w:rsidR="00264636">
        <w:rPr>
          <w:b/>
        </w:rPr>
        <w:t>6</w:t>
      </w:r>
    </w:p>
    <w:p w14:paraId="1E718C74" w14:textId="77777777" w:rsidR="008365EC" w:rsidRPr="00276EA6" w:rsidRDefault="008365EC" w:rsidP="00276EA6">
      <w:pPr>
        <w:shd w:val="clear" w:color="auto" w:fill="auto"/>
      </w:pPr>
    </w:p>
    <w:p w14:paraId="71BFEAFC" w14:textId="40ED18CC" w:rsidR="00C012F4" w:rsidRPr="00276EA6" w:rsidRDefault="00C012F4" w:rsidP="00276EA6">
      <w:pPr>
        <w:pStyle w:val="Heading3"/>
        <w:shd w:val="clear" w:color="auto" w:fill="auto"/>
      </w:pPr>
      <w:r w:rsidRPr="00276EA6">
        <w:t>Imprinting (I)</w:t>
      </w:r>
      <w:r w:rsidR="00020923" w:rsidRPr="00276EA6">
        <w:t xml:space="preserve"> and vaccination (V)</w:t>
      </w:r>
    </w:p>
    <w:p w14:paraId="6AA6C4B3" w14:textId="656248A1" w:rsidR="00C012F4" w:rsidRPr="00276EA6" w:rsidRDefault="00C012F4" w:rsidP="00276EA6">
      <w:pPr>
        <w:shd w:val="clear" w:color="auto" w:fill="auto"/>
      </w:pPr>
      <w:r w:rsidRPr="00276EA6">
        <w:t xml:space="preserve">Factors describing risk from vaccination and imprinting took forms similar to risk factors </w:t>
      </w:r>
      <w:r w:rsidRPr="00276EA6">
        <w:rPr>
          <w:i/>
        </w:rPr>
        <w:t>T</w:t>
      </w:r>
      <w:r w:rsidRPr="00276EA6">
        <w:t xml:space="preserve"> and </w:t>
      </w:r>
      <w:r w:rsidRPr="00276EA6">
        <w:rPr>
          <w:i/>
        </w:rPr>
        <w:t>U</w:t>
      </w:r>
      <w:r w:rsidRPr="00276EA6">
        <w:t xml:space="preserve">, but with subtype-specific impacts. An indicator function defined whether a given prediction vector described risk of confirmed H1N1 or H3N2 infection. Let </w:t>
      </w:r>
      <w:r w:rsidRPr="00276EA6">
        <w:rPr>
          <w:i/>
        </w:rPr>
        <w:t>f</w:t>
      </w:r>
      <w:r w:rsidRPr="00276EA6">
        <w:rPr>
          <w:i/>
          <w:vertAlign w:val="subscript"/>
        </w:rPr>
        <w:t>V</w:t>
      </w:r>
      <w:r w:rsidRPr="00276EA6">
        <w:rPr>
          <w:i/>
        </w:rPr>
        <w:t xml:space="preserve"> </w:t>
      </w:r>
      <w:r w:rsidRPr="00276EA6">
        <w:t xml:space="preserve">and </w:t>
      </w:r>
      <w:r w:rsidRPr="00276EA6">
        <w:rPr>
          <w:i/>
        </w:rPr>
        <w:t>f</w:t>
      </w:r>
      <w:r w:rsidRPr="00276EA6">
        <w:rPr>
          <w:i/>
          <w:vertAlign w:val="subscript"/>
        </w:rPr>
        <w:t>I</w:t>
      </w:r>
      <w:ins w:id="622" w:author="Katelyn Gostic" w:date="2019-05-06T13:20:00Z">
        <w:r w:rsidR="0078216C">
          <w:rPr>
            <w:i/>
            <w:vertAlign w:val="subscript"/>
          </w:rPr>
          <w:t>HxNy</w:t>
        </w:r>
      </w:ins>
      <w:r w:rsidRPr="00276EA6">
        <w:rPr>
          <w:i/>
        </w:rPr>
        <w:t xml:space="preserve"> </w:t>
      </w:r>
      <w:r w:rsidRPr="00276EA6">
        <w:t xml:space="preserve">be vectors describing the fraction </w:t>
      </w:r>
      <w:r w:rsidRPr="00276EA6">
        <w:lastRenderedPageBreak/>
        <w:t xml:space="preserve">of cases of each age that were vaccinated against influenza, or that were protected against strain </w:t>
      </w:r>
      <w:r w:rsidRPr="00276EA6">
        <w:rPr>
          <w:i/>
        </w:rPr>
        <w:t>HxNy</w:t>
      </w:r>
      <w:r w:rsidRPr="00276EA6">
        <w:t xml:space="preserve"> by their childhood imprintin</w:t>
      </w:r>
      <w:commentRangeStart w:id="623"/>
      <w:r w:rsidRPr="00276EA6">
        <w:t>g</w:t>
      </w:r>
      <w:commentRangeEnd w:id="623"/>
      <w:r w:rsidR="00C779D5">
        <w:rPr>
          <w:rStyle w:val="CommentReference"/>
        </w:rPr>
        <w:commentReference w:id="623"/>
      </w:r>
      <w:ins w:id="624" w:author="Katelyn Gostic" w:date="2019-05-06T13:17:00Z">
        <w:r w:rsidR="0078216C">
          <w:t xml:space="preserve">. Then, </w:t>
        </w:r>
      </w:ins>
      <w:ins w:id="625" w:author="Katelyn Gostic" w:date="2019-05-06T13:18:00Z">
        <w:r w:rsidR="0078216C">
          <w:t xml:space="preserve">we defined </w:t>
        </w:r>
        <w:r w:rsidR="0078216C" w:rsidRPr="0078216C">
          <w:rPr>
            <w:i/>
            <w:rPrChange w:id="626" w:author="Katelyn Gostic" w:date="2019-05-06T13:20:00Z">
              <w:rPr/>
            </w:rPrChange>
          </w:rPr>
          <w:t>r</w:t>
        </w:r>
        <w:r w:rsidR="0078216C" w:rsidRPr="0078216C">
          <w:rPr>
            <w:i/>
            <w:vertAlign w:val="subscript"/>
            <w:rPrChange w:id="627" w:author="Katelyn Gostic" w:date="2019-05-06T13:20:00Z">
              <w:rPr/>
            </w:rPrChange>
          </w:rPr>
          <w:t>v</w:t>
        </w:r>
      </w:ins>
      <w:ins w:id="628" w:author="Katelyn Gostic" w:date="2019-05-06T13:20:00Z">
        <w:r w:rsidR="0078216C" w:rsidRPr="0078216C">
          <w:rPr>
            <w:i/>
            <w:vertAlign w:val="subscript"/>
            <w:rPrChange w:id="629" w:author="Katelyn Gostic" w:date="2019-05-06T13:20:00Z">
              <w:rPr/>
            </w:rPrChange>
          </w:rPr>
          <w:t>HxNy</w:t>
        </w:r>
      </w:ins>
      <w:ins w:id="630" w:author="Katelyn Gostic" w:date="2019-05-06T13:18:00Z">
        <w:r w:rsidR="0078216C">
          <w:t xml:space="preserve"> and </w:t>
        </w:r>
        <w:r w:rsidR="0078216C" w:rsidRPr="0078216C">
          <w:rPr>
            <w:i/>
            <w:rPrChange w:id="631" w:author="Katelyn Gostic" w:date="2019-05-06T13:20:00Z">
              <w:rPr/>
            </w:rPrChange>
          </w:rPr>
          <w:t>r</w:t>
        </w:r>
        <w:r w:rsidR="0078216C" w:rsidRPr="0078216C">
          <w:rPr>
            <w:i/>
            <w:vertAlign w:val="subscript"/>
            <w:rPrChange w:id="632" w:author="Katelyn Gostic" w:date="2019-05-06T13:21:00Z">
              <w:rPr/>
            </w:rPrChange>
          </w:rPr>
          <w:t>I</w:t>
        </w:r>
      </w:ins>
      <w:ins w:id="633" w:author="Katelyn Gostic" w:date="2019-05-06T13:20:00Z">
        <w:r w:rsidR="0078216C" w:rsidRPr="0078216C">
          <w:rPr>
            <w:i/>
            <w:vertAlign w:val="subscript"/>
            <w:rPrChange w:id="634" w:author="Katelyn Gostic" w:date="2019-05-06T13:21:00Z">
              <w:rPr/>
            </w:rPrChange>
          </w:rPr>
          <w:t>HxNy</w:t>
        </w:r>
      </w:ins>
      <w:ins w:id="635" w:author="Katelyn Gostic" w:date="2019-05-06T13:18:00Z">
        <w:r w:rsidR="0078216C">
          <w:t xml:space="preserve"> as free parameters describing the risk of confirmed </w:t>
        </w:r>
        <w:r w:rsidR="0078216C" w:rsidRPr="00403A1F">
          <w:rPr>
            <w:i/>
            <w:rPrChange w:id="636" w:author="Katelyn Gostic" w:date="2019-05-06T13:22:00Z">
              <w:rPr/>
            </w:rPrChange>
          </w:rPr>
          <w:t>HxN</w:t>
        </w:r>
      </w:ins>
      <w:ins w:id="637" w:author="Katelyn Gostic" w:date="2019-05-06T13:21:00Z">
        <w:r w:rsidR="0078216C" w:rsidRPr="00403A1F">
          <w:rPr>
            <w:i/>
            <w:rPrChange w:id="638" w:author="Katelyn Gostic" w:date="2019-05-06T13:22:00Z">
              <w:rPr/>
            </w:rPrChange>
          </w:rPr>
          <w:t>y</w:t>
        </w:r>
      </w:ins>
      <w:ins w:id="639" w:author="Katelyn Gostic" w:date="2019-05-06T13:18:00Z">
        <w:r w:rsidR="0078216C">
          <w:t xml:space="preserve"> infection, given vaccination, or given imprinting protection</w:t>
        </w:r>
      </w:ins>
      <w:ins w:id="640" w:author="Katelyn Gostic" w:date="2019-05-06T13:19:00Z">
        <w:r w:rsidR="0078216C">
          <w:t>.</w:t>
        </w:r>
      </w:ins>
      <w:ins w:id="641" w:author="Katelyn Gostic" w:date="2019-05-06T13:22:00Z">
        <w:r w:rsidR="00403A1F">
          <w:t xml:space="preserve"> Finally, risk factors describing the effect of vaccination (V) and imprinting (I) were defined as:</w:t>
        </w:r>
      </w:ins>
    </w:p>
    <w:p w14:paraId="1AD4F8B2" w14:textId="5334679F" w:rsidR="00C012F4" w:rsidRPr="00276EA6" w:rsidRDefault="00692FF3" w:rsidP="00276EA6">
      <w:pPr>
        <w:shd w:val="clear" w:color="auto" w:fill="auto"/>
        <w:rPr>
          <w:b/>
        </w:rPr>
      </w:pPr>
      <m:oMath>
        <m:sSub>
          <m:sSubPr>
            <m:ctrlPr>
              <w:rPr>
                <w:rFonts w:ascii="Cambria Math" w:hAnsi="Cambria Math"/>
                <w:i/>
              </w:rPr>
            </m:ctrlPr>
          </m:sSubPr>
          <m:e>
            <m:r>
              <w:rPr>
                <w:rFonts w:ascii="Cambria Math" w:hAnsi="Cambria Math"/>
              </w:rPr>
              <m:t>V</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m:t>
            </m:r>
            <m:r>
              <w:ins w:id="642" w:author="Katelyn Gostic" w:date="2019-05-06T13:21:00Z">
                <w:rPr>
                  <w:rFonts w:ascii="Cambria Math" w:hAnsi="Cambria Math"/>
                </w:rPr>
                <m:t>HxNy</m:t>
              </w:ins>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m:t>
            </m:r>
            <m:r>
              <w:ins w:id="643" w:author="Katelyn Gostic" w:date="2019-05-06T13:21:00Z">
                <w:rPr>
                  <w:rFonts w:ascii="Cambria Math" w:hAnsi="Cambria Math"/>
                </w:rPr>
                <m:t>HxNy</m:t>
              </w:ins>
            </m:r>
          </m:sub>
        </m:sSub>
        <m:r>
          <w:rPr>
            <w:rFonts w:ascii="Cambria Math" w:hAnsi="Cambria Math"/>
          </w:rPr>
          <m:t>)]</m:t>
        </m:r>
      </m:oMath>
      <w:r w:rsidR="00C012F4" w:rsidRPr="00276EA6">
        <w:tab/>
      </w:r>
      <w:r w:rsidR="00C012F4" w:rsidRPr="00276EA6">
        <w:tab/>
      </w:r>
      <w:r w:rsidR="00C012F4" w:rsidRPr="00276EA6">
        <w:tab/>
      </w:r>
      <w:r w:rsidR="00C012F4" w:rsidRPr="00276EA6">
        <w:tab/>
      </w:r>
      <w:r w:rsidR="00986CDC" w:rsidRPr="00276EA6">
        <w:tab/>
      </w:r>
      <w:r w:rsidR="00986CDC" w:rsidRPr="00276EA6">
        <w:tab/>
      </w:r>
      <w:r w:rsidR="00264636">
        <w:rPr>
          <w:b/>
        </w:rPr>
        <w:t>7</w:t>
      </w:r>
    </w:p>
    <w:p w14:paraId="77558D31" w14:textId="77777777" w:rsidR="00C012F4" w:rsidRPr="00276EA6" w:rsidRDefault="00C012F4" w:rsidP="00276EA6">
      <w:pPr>
        <w:shd w:val="clear" w:color="auto" w:fill="auto"/>
      </w:pPr>
    </w:p>
    <w:p w14:paraId="28168A69" w14:textId="428E496D" w:rsidR="00C012F4" w:rsidRPr="00276EA6" w:rsidRDefault="00692FF3" w:rsidP="00276EA6">
      <w:pPr>
        <w:shd w:val="clear" w:color="auto" w:fill="auto"/>
        <w:rPr>
          <w:b/>
        </w:rPr>
      </w:pPr>
      <m:oMath>
        <m:sSub>
          <m:sSubPr>
            <m:ctrlPr>
              <w:rPr>
                <w:rFonts w:ascii="Cambria Math" w:hAnsi="Cambria Math"/>
                <w:i/>
              </w:rPr>
            </m:ctrlPr>
          </m:sSubPr>
          <m:e>
            <m:r>
              <w:rPr>
                <w:rFonts w:ascii="Cambria Math" w:hAnsi="Cambria Math"/>
              </w:rPr>
              <m:t>I</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r>
              <w:ins w:id="644" w:author="Katelyn Gostic" w:date="2019-05-06T13:21:00Z">
                <w:rPr>
                  <w:rFonts w:ascii="Cambria Math" w:hAnsi="Cambria Math"/>
                </w:rPr>
                <m:t>HxNy</m:t>
              </w:ins>
            </m:r>
          </m:sub>
        </m:sSub>
        <m:sSub>
          <m:sSubPr>
            <m:ctrlPr>
              <w:rPr>
                <w:rFonts w:ascii="Cambria Math" w:hAnsi="Cambria Math"/>
                <w:i/>
              </w:rPr>
            </m:ctrlPr>
          </m:sSubPr>
          <m:e>
            <m:r>
              <w:rPr>
                <w:rFonts w:ascii="Cambria Math" w:hAnsi="Cambria Math"/>
              </w:rPr>
              <m:t>r</m:t>
            </m:r>
          </m:e>
          <m:sub>
            <m:r>
              <w:rPr>
                <w:rFonts w:ascii="Cambria Math" w:hAnsi="Cambria Math"/>
              </w:rPr>
              <m:t>I</m:t>
            </m:r>
            <m:r>
              <w:ins w:id="645" w:author="Katelyn Gostic" w:date="2019-05-06T13:21:00Z">
                <w:rPr>
                  <w:rFonts w:ascii="Cambria Math" w:hAnsi="Cambria Math"/>
                </w:rPr>
                <m:t>HxNy</m:t>
              </w:ins>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m:t>
            </m:r>
            <m:r>
              <w:ins w:id="646" w:author="Katelyn Gostic" w:date="2019-05-06T13:21:00Z">
                <w:rPr>
                  <w:rFonts w:ascii="Cambria Math" w:hAnsi="Cambria Math"/>
                </w:rPr>
                <m:t>HxNy</m:t>
              </w:ins>
            </m:r>
          </m:sub>
        </m:sSub>
        <m:sSub>
          <m:sSubPr>
            <m:ctrlPr>
              <w:rPr>
                <w:rFonts w:ascii="Cambria Math" w:hAnsi="Cambria Math"/>
                <w:i/>
              </w:rPr>
            </m:ctrlPr>
          </m:sSubPr>
          <m:e>
            <m:r>
              <w:rPr>
                <w:rFonts w:ascii="Cambria Math" w:hAnsi="Cambria Math"/>
              </w:rPr>
              <m:t>r</m:t>
            </m:r>
          </m:e>
          <m:sub>
            <m:r>
              <w:rPr>
                <w:rFonts w:ascii="Cambria Math" w:hAnsi="Cambria Math"/>
              </w:rPr>
              <m:t>I</m:t>
            </m:r>
            <m:r>
              <w:ins w:id="647" w:author="Katelyn Gostic" w:date="2019-05-06T13:21:00Z">
                <w:rPr>
                  <w:rFonts w:ascii="Cambria Math" w:hAnsi="Cambria Math"/>
                </w:rPr>
                <m:t>HxNy</m:t>
              </w:ins>
            </m:r>
          </m:sub>
        </m:sSub>
        <m:r>
          <w:rPr>
            <w:rFonts w:ascii="Cambria Math" w:hAnsi="Cambria Math"/>
          </w:rPr>
          <m:t>)]</m:t>
        </m:r>
      </m:oMath>
      <w:r w:rsidR="00C012F4" w:rsidRPr="00276EA6">
        <w:t xml:space="preserve"> </w:t>
      </w:r>
      <w:r w:rsidR="00C012F4" w:rsidRPr="00276EA6">
        <w:tab/>
      </w:r>
      <w:r w:rsidR="00C012F4" w:rsidRPr="00276EA6">
        <w:tab/>
      </w:r>
      <w:del w:id="648" w:author="Katelyn Gostic" w:date="2019-05-06T13:21:00Z">
        <w:r w:rsidR="00C012F4" w:rsidRPr="00276EA6" w:rsidDel="0078216C">
          <w:tab/>
        </w:r>
      </w:del>
      <w:r w:rsidR="00C012F4" w:rsidRPr="00276EA6">
        <w:tab/>
      </w:r>
      <w:r w:rsidR="00986CDC" w:rsidRPr="00276EA6">
        <w:tab/>
      </w:r>
      <w:r w:rsidR="00986CDC" w:rsidRPr="00276EA6">
        <w:tab/>
      </w:r>
      <w:r w:rsidR="00264636">
        <w:rPr>
          <w:b/>
        </w:rPr>
        <w:t>8</w:t>
      </w:r>
    </w:p>
    <w:p w14:paraId="03C8B07F" w14:textId="505EE2D5" w:rsidR="00C012F4" w:rsidRPr="00276EA6" w:rsidRDefault="00C012F4" w:rsidP="00276EA6">
      <w:pPr>
        <w:shd w:val="clear" w:color="auto" w:fill="auto"/>
      </w:pPr>
      <w:r w:rsidRPr="00276EA6">
        <w:tab/>
      </w:r>
    </w:p>
    <w:p w14:paraId="45279D27" w14:textId="77777777" w:rsidR="00C012F4" w:rsidRPr="00276EA6" w:rsidRDefault="00C012F4" w:rsidP="00276EA6">
      <w:pPr>
        <w:pStyle w:val="Heading2"/>
        <w:shd w:val="clear" w:color="auto" w:fill="auto"/>
      </w:pPr>
      <w:r w:rsidRPr="00276EA6">
        <w:t>Model fitting and model comparison</w:t>
      </w:r>
    </w:p>
    <w:p w14:paraId="1BC4B0AB" w14:textId="2692DC04" w:rsidR="00C012F4" w:rsidRPr="00276EA6" w:rsidRDefault="00C012F4" w:rsidP="00276EA6">
      <w:pPr>
        <w:shd w:val="clear" w:color="auto" w:fill="auto"/>
      </w:pPr>
      <w:r w:rsidRPr="00276EA6">
        <w:t xml:space="preserve">We simultaneously estimated all free parameter values using the </w:t>
      </w:r>
      <w:proofErr w:type="gramStart"/>
      <w:r w:rsidRPr="00276EA6">
        <w:t>optim(</w:t>
      </w:r>
      <w:proofErr w:type="gramEnd"/>
      <w:r w:rsidRPr="00276EA6">
        <w:t>) function in R. We calculated likelihood profiles and 95% profile confidence intervals for each free parameter</w:t>
      </w:r>
      <w:r w:rsidR="00EC67F1" w:rsidRPr="00276EA6">
        <w:t xml:space="preserve">. Confidence intervals were defined using the method of likelihood ratios </w:t>
      </w:r>
      <w:r w:rsidR="00EC67F1" w:rsidRPr="00276EA6">
        <w:fldChar w:fldCharType="begin"/>
      </w:r>
      <w:ins w:id="649" w:author="Katelyn Gostic" w:date="2019-05-06T14:55:00Z">
        <w:r w:rsidR="003E5005">
          <w:instrText xml:space="preserve"> ADDIN ZOTERO_ITEM CSL_CITATION {"citationID":"CtEoK6UA","properties":{"formattedCitation":"(45)","plainCitation":"(45)","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ins>
      <w:del w:id="650" w:author="Katelyn Gostic" w:date="2019-05-06T12:38:00Z">
        <w:r w:rsidR="0010345F" w:rsidDel="00E41BD2">
          <w:delInstrText xml:space="preserve"> ADDIN ZOTERO_ITEM CSL_CITATION {"citationID":"CtEoK6UA","properties":{"formattedCitation":"(41)","plainCitation":"(41)","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delInstrText>
        </w:r>
      </w:del>
      <w:r w:rsidR="00EC67F1" w:rsidRPr="00276EA6">
        <w:fldChar w:fldCharType="separate"/>
      </w:r>
      <w:ins w:id="651" w:author="Katelyn Gostic" w:date="2019-05-06T14:55:00Z">
        <w:r w:rsidR="003E5005">
          <w:rPr>
            <w:noProof/>
          </w:rPr>
          <w:t>(45)</w:t>
        </w:r>
      </w:ins>
      <w:del w:id="652" w:author="Katelyn Gostic" w:date="2019-05-06T12:38:00Z">
        <w:r w:rsidR="0010345F" w:rsidRPr="003E5005" w:rsidDel="00E41BD2">
          <w:rPr>
            <w:noProof/>
          </w:rPr>
          <w:delText>(41)</w:delText>
        </w:r>
      </w:del>
      <w:r w:rsidR="00EC67F1" w:rsidRPr="00276EA6">
        <w:fldChar w:fldCharType="end"/>
      </w:r>
      <w:r w:rsidR="00EC67F1" w:rsidRPr="00276EA6">
        <w:t>.</w:t>
      </w:r>
    </w:p>
    <w:p w14:paraId="075D494E" w14:textId="77777777" w:rsidR="001A1404" w:rsidRPr="00276EA6" w:rsidRDefault="001A1404" w:rsidP="00276EA6">
      <w:pPr>
        <w:shd w:val="clear" w:color="auto" w:fill="auto"/>
        <w:ind w:firstLine="0"/>
      </w:pPr>
    </w:p>
    <w:p w14:paraId="0938D119" w14:textId="5C037266" w:rsidR="00CC4B5E" w:rsidRPr="00276EA6" w:rsidRDefault="00CC4B5E" w:rsidP="00276EA6">
      <w:pPr>
        <w:pStyle w:val="Heading2"/>
        <w:shd w:val="clear" w:color="auto" w:fill="auto"/>
      </w:pPr>
      <w:r w:rsidRPr="00276EA6">
        <w:t>Antigenic advance</w:t>
      </w:r>
    </w:p>
    <w:p w14:paraId="366D51D8" w14:textId="6C7B47C4" w:rsidR="00DF5F35" w:rsidRPr="00276EA6" w:rsidRDefault="00C36A19" w:rsidP="00276EA6">
      <w:pPr>
        <w:shd w:val="clear" w:color="auto" w:fill="auto"/>
      </w:pPr>
      <w:r w:rsidRPr="00276EA6">
        <w:t xml:space="preserve">We obtained antigenic distance estimates from </w:t>
      </w:r>
      <w:r w:rsidRPr="00276EA6">
        <w:rPr>
          <w:i/>
        </w:rPr>
        <w:t>Nextstrain</w:t>
      </w:r>
      <w:r w:rsidR="00020923" w:rsidRPr="00276EA6">
        <w:rPr>
          <w:i/>
        </w:rPr>
        <w:t xml:space="preserve"> (nextstrain.org)</w:t>
      </w:r>
      <w:r w:rsidRPr="00276EA6">
        <w:rPr>
          <w:i/>
        </w:rPr>
        <w:t xml:space="preserve"> </w:t>
      </w:r>
      <w:r w:rsidRPr="00276EA6">
        <w:rPr>
          <w:i/>
        </w:rPr>
        <w:fldChar w:fldCharType="begin"/>
      </w:r>
      <w:ins w:id="653" w:author="Katelyn Gostic" w:date="2019-05-06T13:44:00Z">
        <w:r w:rsidR="00E678E2">
          <w:rPr>
            <w:i/>
          </w:rPr>
          <w:instrText xml:space="preserve"> ADDIN ZOTERO_ITEM CSL_CITATION {"citationID":"MaDTAuB5","properties":{"formattedCitation":"(26,40)","plainCitation":"(26,40)","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ins>
      <w:del w:id="654" w:author="Katelyn Gostic" w:date="2019-05-06T12:38:00Z">
        <w:r w:rsidR="0010345F" w:rsidDel="00E41BD2">
          <w:rPr>
            <w:i/>
          </w:rPr>
          <w:delInstrText xml:space="preserve"> ADDIN ZOTERO_ITEM CSL_CITATION {"citationID":"MaDTAuB5","properties":{"formattedCitation":"(25,37)","plainCitation":"(25,37)","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delInstrText>
        </w:r>
      </w:del>
      <w:r w:rsidRPr="00276EA6">
        <w:rPr>
          <w:i/>
        </w:rPr>
        <w:fldChar w:fldCharType="separate"/>
      </w:r>
      <w:ins w:id="655" w:author="Katelyn Gostic" w:date="2019-05-06T13:44:00Z">
        <w:r w:rsidR="00E678E2">
          <w:rPr>
            <w:i/>
            <w:noProof/>
          </w:rPr>
          <w:t>(26,40)</w:t>
        </w:r>
      </w:ins>
      <w:del w:id="656" w:author="Katelyn Gostic" w:date="2019-05-06T12:38:00Z">
        <w:r w:rsidR="0010345F" w:rsidRPr="00E678E2" w:rsidDel="00E41BD2">
          <w:rPr>
            <w:i/>
            <w:noProof/>
          </w:rPr>
          <w:delText>(25,37)</w:delText>
        </w:r>
      </w:del>
      <w:r w:rsidRPr="00276EA6">
        <w:rPr>
          <w:i/>
        </w:rPr>
        <w:fldChar w:fldCharType="end"/>
      </w:r>
      <w:r w:rsidRPr="00276EA6">
        <w:rPr>
          <w:i/>
        </w:rPr>
        <w:t xml:space="preserve">, </w:t>
      </w:r>
      <w:r w:rsidRPr="00276EA6">
        <w:t xml:space="preserve">and from source data associated with Figure 3 in Bedford et al. </w:t>
      </w:r>
      <w:r w:rsidRPr="00276EA6">
        <w:fldChar w:fldCharType="begin"/>
      </w:r>
      <w:ins w:id="657" w:author="Katelyn Gostic" w:date="2019-05-06T12:38:00Z">
        <w:r w:rsidR="00E41BD2">
          <w:instrText xml:space="preserve"> ADDIN ZOTERO_ITEM CSL_CITATION {"citationID":"kafcQChY","properties":{"formattedCitation":"(28)","plainCitation":"(28)","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ins>
      <w:del w:id="658" w:author="Katelyn Gostic" w:date="2019-05-06T12:38:00Z">
        <w:r w:rsidR="00931ADB" w:rsidDel="00E41BD2">
          <w:delInstrText xml:space="preserve"> ADDIN ZOTERO_ITEM CSL_CITATION {"citationID":"kafcQChY","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delInstrText>
        </w:r>
      </w:del>
      <w:r w:rsidRPr="00276EA6">
        <w:fldChar w:fldCharType="separate"/>
      </w:r>
      <w:ins w:id="659" w:author="Katelyn Gostic" w:date="2019-05-06T12:38:00Z">
        <w:r w:rsidR="00E41BD2">
          <w:rPr>
            <w:noProof/>
          </w:rPr>
          <w:t>(28)</w:t>
        </w:r>
      </w:ins>
      <w:del w:id="660" w:author="Katelyn Gostic" w:date="2019-05-06T12:38:00Z">
        <w:r w:rsidR="00931ADB" w:rsidRPr="00E41BD2" w:rsidDel="00E41BD2">
          <w:rPr>
            <w:noProof/>
          </w:rPr>
          <w:delText>(27)</w:delText>
        </w:r>
      </w:del>
      <w:r w:rsidRPr="00276EA6">
        <w:fldChar w:fldCharType="end"/>
      </w:r>
      <w:r w:rsidRPr="00276EA6">
        <w:t xml:space="preserve">. </w:t>
      </w:r>
      <w:r w:rsidR="00DF5F35" w:rsidRPr="00276EA6">
        <w:rPr>
          <w:i/>
        </w:rPr>
        <w:t xml:space="preserve">Nextstrain </w:t>
      </w:r>
      <w:r w:rsidR="00DF5F35" w:rsidRPr="00276EA6">
        <w:t xml:space="preserve">calculates antigenic distance using genetic data from GISAID </w:t>
      </w:r>
      <w:r w:rsidR="00DF5F35" w:rsidRPr="00276EA6">
        <w:fldChar w:fldCharType="begin"/>
      </w:r>
      <w:ins w:id="661" w:author="Katelyn Gostic" w:date="2019-05-06T13:44:00Z">
        <w:r w:rsidR="00E678E2">
          <w:instrText xml:space="preserve"> ADDIN ZOTERO_ITEM CSL_CITATION {"citationID":"JiKVmrhx","properties":{"formattedCitation":"(39)","plainCitation":"(39)","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ins>
      <w:del w:id="662" w:author="Katelyn Gostic" w:date="2019-05-06T12:38:00Z">
        <w:r w:rsidR="0010345F" w:rsidDel="00E41BD2">
          <w:delInstrText xml:space="preserve"> ADDIN ZOTERO_ITEM CSL_CITATION {"citationID":"JiKVmrhx","properties":{"formattedCitation":"(36)","plainCitation":"(36)","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delInstrText>
        </w:r>
      </w:del>
      <w:r w:rsidR="00DF5F35" w:rsidRPr="00276EA6">
        <w:fldChar w:fldCharType="separate"/>
      </w:r>
      <w:ins w:id="663" w:author="Katelyn Gostic" w:date="2019-05-06T13:44:00Z">
        <w:r w:rsidR="00E678E2">
          <w:rPr>
            <w:noProof/>
          </w:rPr>
          <w:t>(39)</w:t>
        </w:r>
      </w:ins>
      <w:del w:id="664" w:author="Katelyn Gostic" w:date="2019-05-06T12:38:00Z">
        <w:r w:rsidR="0010345F" w:rsidRPr="00E678E2" w:rsidDel="00E41BD2">
          <w:rPr>
            <w:noProof/>
          </w:rPr>
          <w:delText>(36)</w:delText>
        </w:r>
      </w:del>
      <w:r w:rsidR="00DF5F35" w:rsidRPr="00276EA6">
        <w:fldChar w:fldCharType="end"/>
      </w:r>
      <w:r w:rsidR="00020923" w:rsidRPr="00276EA6">
        <w:t>, and using methods</w:t>
      </w:r>
      <w:r w:rsidR="00DF5F35" w:rsidRPr="00276EA6">
        <w:t xml:space="preserve"> described by Neher et al. </w:t>
      </w:r>
      <w:r w:rsidR="00DF5F35" w:rsidRPr="00276EA6">
        <w:fldChar w:fldCharType="begin"/>
      </w:r>
      <w:ins w:id="665" w:author="Katelyn Gostic" w:date="2019-05-06T12:38:00Z">
        <w:r w:rsidR="00E41BD2">
          <w:instrText xml:space="preserve"> ADDIN ZOTERO_ITEM CSL_CITATION {"citationID":"ikAdC3KF","properties":{"formattedCitation":"(27)","plainCitation":"(27)","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ins>
      <w:del w:id="666" w:author="Katelyn Gostic" w:date="2019-05-06T12:38:00Z">
        <w:r w:rsidR="00931ADB" w:rsidDel="00E41BD2">
          <w:delInstrText xml:space="preserve"> ADDIN ZOTERO_ITEM CSL_CITATION {"citationID":"ikAdC3KF","properties":{"formattedCitation":"(26)","plainCitation":"(26)","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delInstrText>
        </w:r>
      </w:del>
      <w:r w:rsidR="00DF5F35" w:rsidRPr="00276EA6">
        <w:fldChar w:fldCharType="separate"/>
      </w:r>
      <w:ins w:id="667" w:author="Katelyn Gostic" w:date="2019-05-06T12:38:00Z">
        <w:r w:rsidR="00E41BD2">
          <w:rPr>
            <w:noProof/>
          </w:rPr>
          <w:t>(27)</w:t>
        </w:r>
      </w:ins>
      <w:del w:id="668" w:author="Katelyn Gostic" w:date="2019-05-06T12:38:00Z">
        <w:r w:rsidR="00931ADB" w:rsidRPr="00E41BD2" w:rsidDel="00E41BD2">
          <w:rPr>
            <w:noProof/>
          </w:rPr>
          <w:delText>(26)</w:delText>
        </w:r>
      </w:del>
      <w:r w:rsidR="00DF5F35" w:rsidRPr="00276EA6">
        <w:fldChar w:fldCharType="end"/>
      </w:r>
      <w:r w:rsidR="00020923" w:rsidRPr="00276EA6">
        <w:t xml:space="preserve">. We analyzed “CTiter” estimates from </w:t>
      </w:r>
      <w:r w:rsidR="00020923" w:rsidRPr="00276EA6">
        <w:rPr>
          <w:i/>
        </w:rPr>
        <w:t>Nextstrain</w:t>
      </w:r>
      <w:r w:rsidR="00020923" w:rsidRPr="00276EA6">
        <w:t>, which correspond to Neher et al.’s “tree model” method</w:t>
      </w:r>
      <w:r w:rsidR="00DF5F35" w:rsidRPr="00276EA6">
        <w:t xml:space="preserve">. </w:t>
      </w:r>
      <w:r w:rsidR="00020923" w:rsidRPr="00276EA6">
        <w:t>Datasets from</w:t>
      </w:r>
      <w:r w:rsidRPr="00276EA6">
        <w:t xml:space="preserve"> </w:t>
      </w:r>
      <w:r w:rsidR="00020923" w:rsidRPr="00276EA6">
        <w:rPr>
          <w:i/>
        </w:rPr>
        <w:t xml:space="preserve">Nextstrain </w:t>
      </w:r>
      <w:r w:rsidR="00020923" w:rsidRPr="00276EA6">
        <w:t xml:space="preserve">and Bedford et al. both </w:t>
      </w:r>
      <w:r w:rsidRPr="00276EA6">
        <w:t xml:space="preserve">contained </w:t>
      </w:r>
      <w:r w:rsidR="00020923" w:rsidRPr="00276EA6">
        <w:t xml:space="preserve">redundant antigenic distance estimates for the </w:t>
      </w:r>
      <w:r w:rsidRPr="00276EA6">
        <w:t xml:space="preserve">H3N2 </w:t>
      </w:r>
      <w:r w:rsidR="00020923" w:rsidRPr="00276EA6">
        <w:t>lineage</w:t>
      </w:r>
      <w:r w:rsidRPr="00276EA6">
        <w:t xml:space="preserve">, but only Bedford et al. analyzed the pre-2009 H1N1 lineage, and only </w:t>
      </w:r>
      <w:r w:rsidRPr="00276EA6">
        <w:rPr>
          <w:i/>
        </w:rPr>
        <w:t xml:space="preserve">Nextstrain </w:t>
      </w:r>
      <w:r w:rsidRPr="00276EA6">
        <w:t xml:space="preserve">data analyzed the post-2009 H1N1 lineage. </w:t>
      </w:r>
      <w:r w:rsidR="00DF5F35" w:rsidRPr="00276EA6">
        <w:t>The antigenic distance estimates reported by Bedford et al.</w:t>
      </w:r>
      <w:del w:id="669" w:author="James Lloyd-Smith" w:date="2019-05-03T23:53:00Z">
        <w:r w:rsidR="00DF5F35" w:rsidRPr="00276EA6" w:rsidDel="00E508B7">
          <w:delText>,</w:delText>
        </w:r>
      </w:del>
      <w:r w:rsidR="00DF5F35" w:rsidRPr="00276EA6">
        <w:t xml:space="preserve"> were </w:t>
      </w:r>
      <w:r w:rsidR="00020923" w:rsidRPr="00276EA6">
        <w:t xml:space="preserve">roughly </w:t>
      </w:r>
      <w:r w:rsidR="00DF5F35" w:rsidRPr="00276EA6">
        <w:t xml:space="preserve">proportional to those reported on </w:t>
      </w:r>
      <w:r w:rsidR="00DF5F35" w:rsidRPr="00276EA6">
        <w:rPr>
          <w:i/>
        </w:rPr>
        <w:t>Nextstrain</w:t>
      </w:r>
      <w:r w:rsidR="00DF5F35" w:rsidRPr="00276EA6">
        <w:t xml:space="preserve">, but greater in absolute magnitude </w:t>
      </w:r>
      <w:r w:rsidR="00DF5F35" w:rsidRPr="00276EA6">
        <w:fldChar w:fldCharType="begin"/>
      </w:r>
      <w:ins w:id="670" w:author="Katelyn Gostic" w:date="2019-05-06T12:38:00Z">
        <w:r w:rsidR="00E41BD2">
          <w:instrText xml:space="preserve"> ADDIN ZOTERO_ITEM CSL_CITATION {"citationID":"VykWZIyl","properties":{"formattedCitation":"(27)","plainCitation":"(27)","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ins>
      <w:del w:id="671" w:author="Katelyn Gostic" w:date="2019-05-06T12:38:00Z">
        <w:r w:rsidR="00931ADB" w:rsidDel="00E41BD2">
          <w:delInstrText xml:space="preserve"> ADDIN ZOTERO_ITEM CSL_CITATION {"citationID":"VykWZIyl","properties":{"formattedCitation":"(26)","plainCitation":"(26)","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delInstrText>
        </w:r>
      </w:del>
      <w:r w:rsidR="00DF5F35" w:rsidRPr="00276EA6">
        <w:fldChar w:fldCharType="separate"/>
      </w:r>
      <w:ins w:id="672" w:author="Katelyn Gostic" w:date="2019-05-06T12:38:00Z">
        <w:r w:rsidR="00E41BD2">
          <w:rPr>
            <w:noProof/>
          </w:rPr>
          <w:t>(27)</w:t>
        </w:r>
      </w:ins>
      <w:del w:id="673" w:author="Katelyn Gostic" w:date="2019-05-06T12:38:00Z">
        <w:r w:rsidR="00931ADB" w:rsidRPr="00E41BD2" w:rsidDel="00E41BD2">
          <w:rPr>
            <w:noProof/>
          </w:rPr>
          <w:delText>(26)</w:delText>
        </w:r>
      </w:del>
      <w:r w:rsidR="00DF5F35" w:rsidRPr="00276EA6">
        <w:fldChar w:fldCharType="end"/>
      </w:r>
      <w:ins w:id="674" w:author="Katelyn Gostic" w:date="2019-05-04T07:44:00Z">
        <w:r w:rsidR="00671B6D">
          <w:t xml:space="preserve">. </w:t>
        </w:r>
      </w:ins>
      <w:ins w:id="675" w:author="Katelyn Gostic" w:date="2019-05-06T13:24:00Z">
        <w:r w:rsidR="00403A1F">
          <w:t>T</w:t>
        </w:r>
      </w:ins>
      <w:ins w:id="676" w:author="Katelyn Gostic" w:date="2019-05-06T13:23:00Z">
        <w:r w:rsidR="00403A1F">
          <w:t xml:space="preserve">o </w:t>
        </w:r>
      </w:ins>
      <w:del w:id="677" w:author="Katelyn Gostic" w:date="2019-05-04T07:44:00Z">
        <w:r w:rsidR="00DF5F35" w:rsidRPr="00276EA6" w:rsidDel="00671B6D">
          <w:delText xml:space="preserve">, so to </w:delText>
        </w:r>
      </w:del>
      <w:r w:rsidR="00DF5F35" w:rsidRPr="00276EA6">
        <w:t>enable direct comparison among all three lineages</w:t>
      </w:r>
      <w:ins w:id="678" w:author="Katelyn Gostic" w:date="2019-05-04T07:44:00Z">
        <w:r w:rsidR="00671B6D">
          <w:t xml:space="preserve"> </w:t>
        </w:r>
      </w:ins>
      <w:ins w:id="679" w:author="Katelyn Gostic" w:date="2019-05-06T13:25:00Z">
        <w:r w:rsidR="00403A1F">
          <w:t>on the same plot axes</w:t>
        </w:r>
      </w:ins>
      <w:r w:rsidR="00DF5F35" w:rsidRPr="00276EA6">
        <w:t>, we</w:t>
      </w:r>
      <w:r w:rsidR="00020923" w:rsidRPr="00276EA6">
        <w:t xml:space="preserve"> </w:t>
      </w:r>
      <w:r w:rsidR="00DF5F35" w:rsidRPr="00276EA6">
        <w:t>rescale</w:t>
      </w:r>
      <w:r w:rsidR="00020923" w:rsidRPr="00276EA6">
        <w:t>d</w:t>
      </w:r>
      <w:r w:rsidR="00DF5F35" w:rsidRPr="00276EA6">
        <w:t xml:space="preserve"> pre-2009 H1N1 estimates from Bedford et al.</w:t>
      </w:r>
      <w:r w:rsidR="00020923" w:rsidRPr="00276EA6">
        <w:t xml:space="preserve"> using the formula </w:t>
      </w:r>
      <w:r w:rsidR="00020923" w:rsidRPr="00276EA6">
        <w:rPr>
          <w:i/>
        </w:rPr>
        <w:t>d</w:t>
      </w:r>
      <w:r w:rsidR="00020923" w:rsidRPr="00276EA6">
        <w:rPr>
          <w:i/>
          <w:vertAlign w:val="subscript"/>
        </w:rPr>
        <w:t>Nex</w:t>
      </w:r>
      <w:ins w:id="680" w:author="Katelyn Gostic" w:date="2019-05-06T13:25:00Z">
        <w:r w:rsidR="00403A1F">
          <w:rPr>
            <w:i/>
            <w:vertAlign w:val="subscript"/>
          </w:rPr>
          <w:t>t</w:t>
        </w:r>
      </w:ins>
      <w:r w:rsidR="00020923" w:rsidRPr="00276EA6">
        <w:rPr>
          <w:i/>
          <w:vertAlign w:val="subscript"/>
        </w:rPr>
        <w:t>s</w:t>
      </w:r>
      <w:del w:id="681" w:author="Katelyn Gostic" w:date="2019-05-06T13:24:00Z">
        <w:r w:rsidR="00020923" w:rsidRPr="00276EA6" w:rsidDel="00403A1F">
          <w:rPr>
            <w:i/>
            <w:vertAlign w:val="subscript"/>
          </w:rPr>
          <w:delText>t</w:delText>
        </w:r>
      </w:del>
      <w:del w:id="682" w:author="James Lloyd-Smith" w:date="2019-05-03T23:53:00Z">
        <w:r w:rsidR="00020923" w:rsidRPr="00276EA6" w:rsidDel="00E508B7">
          <w:rPr>
            <w:i/>
            <w:vertAlign w:val="subscript"/>
          </w:rPr>
          <w:delText>r</w:delText>
        </w:r>
      </w:del>
      <w:r w:rsidR="00020923" w:rsidRPr="00276EA6">
        <w:rPr>
          <w:i/>
          <w:vertAlign w:val="subscript"/>
        </w:rPr>
        <w:t>t</w:t>
      </w:r>
      <w:ins w:id="683" w:author="James Lloyd-Smith" w:date="2019-05-03T23:53:00Z">
        <w:r w:rsidR="00E508B7">
          <w:rPr>
            <w:i/>
            <w:vertAlign w:val="subscript"/>
          </w:rPr>
          <w:t>r</w:t>
        </w:r>
      </w:ins>
      <w:r w:rsidR="00020923" w:rsidRPr="00276EA6">
        <w:rPr>
          <w:i/>
          <w:vertAlign w:val="subscript"/>
        </w:rPr>
        <w:t>ain</w:t>
      </w:r>
      <w:r w:rsidR="00020923" w:rsidRPr="00276EA6">
        <w:t xml:space="preserve"> = 0.47</w:t>
      </w:r>
      <w:r w:rsidR="00020923" w:rsidRPr="00276EA6">
        <w:rPr>
          <w:i/>
        </w:rPr>
        <w:t>d</w:t>
      </w:r>
      <w:r w:rsidR="00020923" w:rsidRPr="00276EA6">
        <w:rPr>
          <w:i/>
          <w:vertAlign w:val="subscript"/>
        </w:rPr>
        <w:t>Bedford</w:t>
      </w:r>
      <w:r w:rsidR="00020923" w:rsidRPr="00276EA6">
        <w:t>. The scaling factor was chosen so that directly-</w:t>
      </w:r>
      <w:r w:rsidR="00020923" w:rsidRPr="00276EA6">
        <w:lastRenderedPageBreak/>
        <w:t>comparable H3N2 distance estimates obtained using each method were well-aligne</w:t>
      </w:r>
      <w:commentRangeStart w:id="684"/>
      <w:r w:rsidR="00020923" w:rsidRPr="00276EA6">
        <w:t>d</w:t>
      </w:r>
      <w:commentRangeEnd w:id="684"/>
      <w:r w:rsidR="00E508B7">
        <w:rPr>
          <w:rStyle w:val="CommentReference"/>
        </w:rPr>
        <w:commentReference w:id="684"/>
      </w:r>
      <w:r w:rsidR="00DF5F35" w:rsidRPr="00276EA6">
        <w:t xml:space="preserve"> (</w:t>
      </w:r>
      <w:r w:rsidR="00DF5F35" w:rsidRPr="00C02E9F">
        <w:rPr>
          <w:rStyle w:val="SubtitleChar"/>
        </w:rPr>
        <w:t>Fig. S9</w:t>
      </w:r>
      <w:r w:rsidR="00DF5F35" w:rsidRPr="00276EA6">
        <w:t xml:space="preserve">). The </w:t>
      </w:r>
      <w:r w:rsidR="00DF5F35" w:rsidRPr="00276EA6">
        <w:rPr>
          <w:i/>
        </w:rPr>
        <w:t xml:space="preserve">Nextstrain </w:t>
      </w:r>
      <w:r w:rsidR="00DF5F35" w:rsidRPr="00276EA6">
        <w:t xml:space="preserve">data files used in this analysis are archived at </w:t>
      </w:r>
      <w:r w:rsidR="00DF5F35" w:rsidRPr="00276EA6">
        <w:rPr>
          <w:highlight w:val="yellow"/>
        </w:rPr>
        <w:t>###//CODE_LINK//####.</w:t>
      </w:r>
    </w:p>
    <w:p w14:paraId="23B6F92A" w14:textId="77777777" w:rsidR="00374483" w:rsidRPr="00276EA6" w:rsidRDefault="00374483" w:rsidP="00276EA6">
      <w:pPr>
        <w:shd w:val="clear" w:color="auto" w:fill="auto"/>
      </w:pPr>
    </w:p>
    <w:p w14:paraId="7FE4C687" w14:textId="77777777" w:rsidR="00C012F4" w:rsidRPr="00276EA6" w:rsidRDefault="00C012F4" w:rsidP="00276EA6">
      <w:pPr>
        <w:pStyle w:val="Heading2"/>
        <w:shd w:val="clear" w:color="auto" w:fill="auto"/>
      </w:pPr>
      <w:r w:rsidRPr="00276EA6">
        <w:t>Code and data availability</w:t>
      </w:r>
    </w:p>
    <w:p w14:paraId="22143C83" w14:textId="6F5A3099" w:rsidR="00C012F4" w:rsidRDefault="00C012F4" w:rsidP="00276EA6">
      <w:pPr>
        <w:shd w:val="clear" w:color="auto" w:fill="auto"/>
      </w:pPr>
      <w:r w:rsidRPr="00276EA6">
        <w:t>Code to perform all</w:t>
      </w:r>
      <w:r w:rsidR="00CC4B5E" w:rsidRPr="00276EA6">
        <w:t xml:space="preserve"> reported</w:t>
      </w:r>
      <w:r w:rsidRPr="00276EA6">
        <w:t xml:space="preserve"> analyses and construct all plots is available \#\#HERE\#\#. AZDHS data is available </w:t>
      </w:r>
      <w:commentRangeStart w:id="685"/>
      <w:r w:rsidRPr="00276EA6">
        <w:t>as a supplementary data file</w:t>
      </w:r>
      <w:commentRangeEnd w:id="685"/>
      <w:r w:rsidRPr="00276EA6">
        <w:rPr>
          <w:rStyle w:val="CommentReference"/>
        </w:rPr>
        <w:commentReference w:id="685"/>
      </w:r>
      <w:r w:rsidRPr="00276EA6">
        <w:t xml:space="preserve">. </w:t>
      </w:r>
      <w:commentRangeStart w:id="686"/>
      <w:r w:rsidRPr="00276EA6">
        <w:t>Data from the INSIGHT study are available by application, pending approval from the study's scientific review committee (</w:t>
      </w:r>
      <w:hyperlink r:id="rId11" w:history="1">
        <w:r w:rsidRPr="00276EA6">
          <w:rPr>
            <w:rStyle w:val="Hyperlink"/>
            <w:rFonts w:eastAsiaTheme="majorEastAsia"/>
          </w:rPr>
          <w:t>http://insight.ccbr.umn.edu/index.php</w:t>
        </w:r>
      </w:hyperlink>
      <w:r w:rsidRPr="00276EA6">
        <w:t>). Because we are not free to share the INSIGHT data, the posted code contains a</w:t>
      </w:r>
      <w:ins w:id="687" w:author="James Lloyd-Smith" w:date="2019-05-03T23:54:00Z">
        <w:r w:rsidR="00DC356B">
          <w:t xml:space="preserve"> dummy</w:t>
        </w:r>
      </w:ins>
      <w:del w:id="688" w:author="James Lloyd-Smith" w:date="2019-05-03T23:54:00Z">
        <w:r w:rsidRPr="00276EA6" w:rsidDel="00DC356B">
          <w:delText>n</w:delText>
        </w:r>
      </w:del>
      <w:r w:rsidRPr="00276EA6">
        <w:t xml:space="preserve"> INSIGHT data file with scrambled column entries.</w:t>
      </w:r>
      <w:r w:rsidR="00276EA6" w:rsidRPr="00276EA6">
        <w:t xml:space="preserve"> In other words, the data files are formatted properly, and the code will run, but the actual data entries have no biological meaning.</w:t>
      </w:r>
      <w:commentRangeEnd w:id="686"/>
      <w:r w:rsidR="00FC0982">
        <w:rPr>
          <w:rStyle w:val="CommentReference"/>
        </w:rPr>
        <w:commentReference w:id="686"/>
      </w:r>
    </w:p>
    <w:p w14:paraId="5D99FC47" w14:textId="342BD54F" w:rsidR="00276EA6" w:rsidRDefault="00276EA6">
      <w:pPr>
        <w:shd w:val="clear" w:color="auto" w:fill="auto"/>
        <w:spacing w:line="240" w:lineRule="auto"/>
        <w:ind w:firstLine="0"/>
      </w:pPr>
      <w:r>
        <w:br w:type="page"/>
      </w:r>
    </w:p>
    <w:p w14:paraId="10A2FE49" w14:textId="26C8619A" w:rsidR="00374483" w:rsidRDefault="00276EA6" w:rsidP="00276EA6">
      <w:pPr>
        <w:pStyle w:val="Heading1"/>
      </w:pPr>
      <w:r>
        <w:lastRenderedPageBreak/>
        <w:t>References</w:t>
      </w:r>
    </w:p>
    <w:p w14:paraId="70551F78" w14:textId="4EEEAAC7" w:rsidR="00276EA6" w:rsidRDefault="00276EA6" w:rsidP="00276EA6"/>
    <w:p w14:paraId="2814A148" w14:textId="77777777" w:rsidR="00AA1F16" w:rsidRPr="00AA1F16" w:rsidRDefault="00276EA6" w:rsidP="00AA1F16">
      <w:pPr>
        <w:pStyle w:val="Bibliography"/>
        <w:rPr>
          <w:ins w:id="689" w:author="Katelyn Gostic" w:date="2019-05-06T14:58:00Z"/>
          <w:color w:val="auto"/>
          <w:rPrChange w:id="690" w:author="Katelyn Gostic" w:date="2019-05-06T14:58:00Z">
            <w:rPr>
              <w:ins w:id="691" w:author="Katelyn Gostic" w:date="2019-05-06T14:58:00Z"/>
            </w:rPr>
          </w:rPrChange>
        </w:rPr>
        <w:pPrChange w:id="692" w:author="Katelyn Gostic" w:date="2019-05-06T14:58:00Z">
          <w:pPr>
            <w:widowControl w:val="0"/>
            <w:autoSpaceDE w:val="0"/>
            <w:autoSpaceDN w:val="0"/>
            <w:adjustRightInd w:val="0"/>
          </w:pPr>
        </w:pPrChange>
      </w:pPr>
      <w:r>
        <w:fldChar w:fldCharType="begin"/>
      </w:r>
      <w:r>
        <w:instrText xml:space="preserve"> ADDIN ZOTERO_BIBL {"uncited":[],"omitted":[],"custom":[]} CSL_BIBLIOGRAPHY </w:instrText>
      </w:r>
      <w:r>
        <w:fldChar w:fldCharType="separate"/>
      </w:r>
      <w:ins w:id="693" w:author="Katelyn Gostic" w:date="2019-05-06T14:58:00Z">
        <w:r w:rsidR="00AA1F16" w:rsidRPr="00AA1F16">
          <w:rPr>
            <w:color w:val="auto"/>
            <w:rPrChange w:id="694" w:author="Katelyn Gostic" w:date="2019-05-06T14:58:00Z">
              <w:rPr/>
            </w:rPrChange>
          </w:rPr>
          <w:t xml:space="preserve">1. </w:t>
        </w:r>
        <w:r w:rsidR="00AA1F16" w:rsidRPr="00AA1F16">
          <w:rPr>
            <w:color w:val="auto"/>
            <w:rPrChange w:id="695" w:author="Katelyn Gostic" w:date="2019-05-06T14:58:00Z">
              <w:rPr/>
            </w:rPrChange>
          </w:rPr>
          <w:tab/>
          <w:t xml:space="preserve">Francis T. On the Doctrine of Original Antigenic Sin. Proc Am Philos Soc. 1960;104(6):572–8. </w:t>
        </w:r>
      </w:ins>
    </w:p>
    <w:p w14:paraId="3A7C00DA" w14:textId="77777777" w:rsidR="00AA1F16" w:rsidRPr="00AA1F16" w:rsidRDefault="00AA1F16" w:rsidP="00AA1F16">
      <w:pPr>
        <w:pStyle w:val="Bibliography"/>
        <w:rPr>
          <w:ins w:id="696" w:author="Katelyn Gostic" w:date="2019-05-06T14:58:00Z"/>
          <w:color w:val="auto"/>
          <w:rPrChange w:id="697" w:author="Katelyn Gostic" w:date="2019-05-06T14:58:00Z">
            <w:rPr>
              <w:ins w:id="698" w:author="Katelyn Gostic" w:date="2019-05-06T14:58:00Z"/>
            </w:rPr>
          </w:rPrChange>
        </w:rPr>
        <w:pPrChange w:id="699" w:author="Katelyn Gostic" w:date="2019-05-06T14:58:00Z">
          <w:pPr>
            <w:widowControl w:val="0"/>
            <w:autoSpaceDE w:val="0"/>
            <w:autoSpaceDN w:val="0"/>
            <w:adjustRightInd w:val="0"/>
          </w:pPr>
        </w:pPrChange>
      </w:pPr>
      <w:ins w:id="700" w:author="Katelyn Gostic" w:date="2019-05-06T14:58:00Z">
        <w:r w:rsidRPr="00AA1F16">
          <w:rPr>
            <w:color w:val="auto"/>
            <w:rPrChange w:id="701" w:author="Katelyn Gostic" w:date="2019-05-06T14:58:00Z">
              <w:rPr/>
            </w:rPrChange>
          </w:rPr>
          <w:t xml:space="preserve">2. </w:t>
        </w:r>
        <w:r w:rsidRPr="00AA1F16">
          <w:rPr>
            <w:color w:val="auto"/>
            <w:rPrChange w:id="702" w:author="Katelyn Gostic" w:date="2019-05-06T14:58:00Z">
              <w:rPr/>
            </w:rPrChange>
          </w:rPr>
          <w:tab/>
          <w:t>Lessler J, Riley S, Read JM, Wang S, Zhu H, Smith GJD, et al. Evidence for Antigenic Seniority in Influenza A (H3N2) Antibody Responses in Southern China. PLOS Pathog. 2012 Jul 19;8(7</w:t>
        </w:r>
        <w:proofErr w:type="gramStart"/>
        <w:r w:rsidRPr="00AA1F16">
          <w:rPr>
            <w:color w:val="auto"/>
            <w:rPrChange w:id="703" w:author="Katelyn Gostic" w:date="2019-05-06T14:58:00Z">
              <w:rPr/>
            </w:rPrChange>
          </w:rPr>
          <w:t>):e</w:t>
        </w:r>
        <w:proofErr w:type="gramEnd"/>
        <w:r w:rsidRPr="00AA1F16">
          <w:rPr>
            <w:color w:val="auto"/>
            <w:rPrChange w:id="704" w:author="Katelyn Gostic" w:date="2019-05-06T14:58:00Z">
              <w:rPr/>
            </w:rPrChange>
          </w:rPr>
          <w:t xml:space="preserve">1002802. </w:t>
        </w:r>
      </w:ins>
    </w:p>
    <w:p w14:paraId="42397FCA" w14:textId="77777777" w:rsidR="00AA1F16" w:rsidRPr="00AA1F16" w:rsidRDefault="00AA1F16" w:rsidP="00AA1F16">
      <w:pPr>
        <w:pStyle w:val="Bibliography"/>
        <w:rPr>
          <w:ins w:id="705" w:author="Katelyn Gostic" w:date="2019-05-06T14:58:00Z"/>
          <w:color w:val="auto"/>
          <w:rPrChange w:id="706" w:author="Katelyn Gostic" w:date="2019-05-06T14:58:00Z">
            <w:rPr>
              <w:ins w:id="707" w:author="Katelyn Gostic" w:date="2019-05-06T14:58:00Z"/>
            </w:rPr>
          </w:rPrChange>
        </w:rPr>
        <w:pPrChange w:id="708" w:author="Katelyn Gostic" w:date="2019-05-06T14:58:00Z">
          <w:pPr>
            <w:widowControl w:val="0"/>
            <w:autoSpaceDE w:val="0"/>
            <w:autoSpaceDN w:val="0"/>
            <w:adjustRightInd w:val="0"/>
          </w:pPr>
        </w:pPrChange>
      </w:pPr>
      <w:ins w:id="709" w:author="Katelyn Gostic" w:date="2019-05-06T14:58:00Z">
        <w:r w:rsidRPr="00AA1F16">
          <w:rPr>
            <w:color w:val="auto"/>
            <w:rPrChange w:id="710" w:author="Katelyn Gostic" w:date="2019-05-06T14:58:00Z">
              <w:rPr/>
            </w:rPrChange>
          </w:rPr>
          <w:t xml:space="preserve">3. </w:t>
        </w:r>
        <w:r w:rsidRPr="00AA1F16">
          <w:rPr>
            <w:color w:val="auto"/>
            <w:rPrChange w:id="711" w:author="Katelyn Gostic" w:date="2019-05-06T14:58:00Z">
              <w:rPr/>
            </w:rPrChange>
          </w:rPr>
          <w:tab/>
          <w:t xml:space="preserve">Monto AS, Malosh RE, Petrie JG, Martin ET. The Doctrine of Original Antigenic Sin: Separating Good </w:t>
        </w:r>
        <w:proofErr w:type="gramStart"/>
        <w:r w:rsidRPr="00AA1F16">
          <w:rPr>
            <w:color w:val="auto"/>
            <w:rPrChange w:id="712" w:author="Katelyn Gostic" w:date="2019-05-06T14:58:00Z">
              <w:rPr/>
            </w:rPrChange>
          </w:rPr>
          <w:t>From</w:t>
        </w:r>
        <w:proofErr w:type="gramEnd"/>
        <w:r w:rsidRPr="00AA1F16">
          <w:rPr>
            <w:color w:val="auto"/>
            <w:rPrChange w:id="713" w:author="Katelyn Gostic" w:date="2019-05-06T14:58:00Z">
              <w:rPr/>
            </w:rPrChange>
          </w:rPr>
          <w:t xml:space="preserve"> Evil. J Infect Dis. 2017 Jun 15;215(12):1782–8. </w:t>
        </w:r>
      </w:ins>
    </w:p>
    <w:p w14:paraId="32E844FF" w14:textId="77777777" w:rsidR="00AA1F16" w:rsidRPr="00AA1F16" w:rsidRDefault="00AA1F16" w:rsidP="00AA1F16">
      <w:pPr>
        <w:pStyle w:val="Bibliography"/>
        <w:rPr>
          <w:ins w:id="714" w:author="Katelyn Gostic" w:date="2019-05-06T14:58:00Z"/>
          <w:color w:val="auto"/>
          <w:rPrChange w:id="715" w:author="Katelyn Gostic" w:date="2019-05-06T14:58:00Z">
            <w:rPr>
              <w:ins w:id="716" w:author="Katelyn Gostic" w:date="2019-05-06T14:58:00Z"/>
            </w:rPr>
          </w:rPrChange>
        </w:rPr>
        <w:pPrChange w:id="717" w:author="Katelyn Gostic" w:date="2019-05-06T14:58:00Z">
          <w:pPr>
            <w:widowControl w:val="0"/>
            <w:autoSpaceDE w:val="0"/>
            <w:autoSpaceDN w:val="0"/>
            <w:adjustRightInd w:val="0"/>
          </w:pPr>
        </w:pPrChange>
      </w:pPr>
      <w:ins w:id="718" w:author="Katelyn Gostic" w:date="2019-05-06T14:58:00Z">
        <w:r w:rsidRPr="00AA1F16">
          <w:rPr>
            <w:color w:val="auto"/>
            <w:rPrChange w:id="719" w:author="Katelyn Gostic" w:date="2019-05-06T14:58:00Z">
              <w:rPr/>
            </w:rPrChange>
          </w:rPr>
          <w:t xml:space="preserve">4. </w:t>
        </w:r>
        <w:r w:rsidRPr="00AA1F16">
          <w:rPr>
            <w:color w:val="auto"/>
            <w:rPrChange w:id="720" w:author="Katelyn Gostic" w:date="2019-05-06T14:58:00Z">
              <w:rPr/>
            </w:rPrChange>
          </w:rPr>
          <w:tab/>
          <w:t xml:space="preserve">Zhang A, Stacey HD, Mullarkey CE, Miller MS. Original Antigenic Sin: How First Exposure Shapes Lifelong Anti–Influenza Virus Immune Responses. J Immunol. 2019 Jan 15;202(2):335–40. </w:t>
        </w:r>
      </w:ins>
    </w:p>
    <w:p w14:paraId="13ABB199" w14:textId="77777777" w:rsidR="00AA1F16" w:rsidRPr="00AA1F16" w:rsidRDefault="00AA1F16" w:rsidP="00AA1F16">
      <w:pPr>
        <w:pStyle w:val="Bibliography"/>
        <w:rPr>
          <w:ins w:id="721" w:author="Katelyn Gostic" w:date="2019-05-06T14:58:00Z"/>
          <w:color w:val="auto"/>
          <w:rPrChange w:id="722" w:author="Katelyn Gostic" w:date="2019-05-06T14:58:00Z">
            <w:rPr>
              <w:ins w:id="723" w:author="Katelyn Gostic" w:date="2019-05-06T14:58:00Z"/>
            </w:rPr>
          </w:rPrChange>
        </w:rPr>
        <w:pPrChange w:id="724" w:author="Katelyn Gostic" w:date="2019-05-06T14:58:00Z">
          <w:pPr>
            <w:widowControl w:val="0"/>
            <w:autoSpaceDE w:val="0"/>
            <w:autoSpaceDN w:val="0"/>
            <w:adjustRightInd w:val="0"/>
          </w:pPr>
        </w:pPrChange>
      </w:pPr>
      <w:ins w:id="725" w:author="Katelyn Gostic" w:date="2019-05-06T14:58:00Z">
        <w:r w:rsidRPr="00AA1F16">
          <w:rPr>
            <w:color w:val="auto"/>
            <w:rPrChange w:id="726" w:author="Katelyn Gostic" w:date="2019-05-06T14:58:00Z">
              <w:rPr/>
            </w:rPrChange>
          </w:rPr>
          <w:t xml:space="preserve">5. </w:t>
        </w:r>
        <w:r w:rsidRPr="00AA1F16">
          <w:rPr>
            <w:color w:val="auto"/>
            <w:rPrChange w:id="727" w:author="Katelyn Gostic" w:date="2019-05-06T14:58:00Z">
              <w:rPr/>
            </w:rPrChange>
          </w:rPr>
          <w:tab/>
          <w:t xml:space="preserve">Xu R, Ekiert DC, Krause JC, Hai R, Crowe JE, Wilson IA. Structural Basis of Preexisting Immunity to the 2009 H1N1 Pandemic Influenza Virus. Science. 2010 Apr 16;328(5976):357–60. </w:t>
        </w:r>
      </w:ins>
    </w:p>
    <w:p w14:paraId="3CC8EE95" w14:textId="77777777" w:rsidR="00AA1F16" w:rsidRPr="00AA1F16" w:rsidRDefault="00AA1F16" w:rsidP="00AA1F16">
      <w:pPr>
        <w:pStyle w:val="Bibliography"/>
        <w:rPr>
          <w:ins w:id="728" w:author="Katelyn Gostic" w:date="2019-05-06T14:58:00Z"/>
          <w:color w:val="auto"/>
          <w:rPrChange w:id="729" w:author="Katelyn Gostic" w:date="2019-05-06T14:58:00Z">
            <w:rPr>
              <w:ins w:id="730" w:author="Katelyn Gostic" w:date="2019-05-06T14:58:00Z"/>
            </w:rPr>
          </w:rPrChange>
        </w:rPr>
        <w:pPrChange w:id="731" w:author="Katelyn Gostic" w:date="2019-05-06T14:58:00Z">
          <w:pPr>
            <w:widowControl w:val="0"/>
            <w:autoSpaceDE w:val="0"/>
            <w:autoSpaceDN w:val="0"/>
            <w:adjustRightInd w:val="0"/>
          </w:pPr>
        </w:pPrChange>
      </w:pPr>
      <w:ins w:id="732" w:author="Katelyn Gostic" w:date="2019-05-06T14:58:00Z">
        <w:r w:rsidRPr="00AA1F16">
          <w:rPr>
            <w:color w:val="auto"/>
            <w:rPrChange w:id="733" w:author="Katelyn Gostic" w:date="2019-05-06T14:58:00Z">
              <w:rPr/>
            </w:rPrChange>
          </w:rPr>
          <w:t xml:space="preserve">6. </w:t>
        </w:r>
        <w:r w:rsidRPr="00AA1F16">
          <w:rPr>
            <w:color w:val="auto"/>
            <w:rPrChange w:id="734" w:author="Katelyn Gostic" w:date="2019-05-06T14:58:00Z">
              <w:rPr/>
            </w:rPrChange>
          </w:rPr>
          <w:tab/>
          <w:t xml:space="preserve">Hancock K, Veguilla V, Lu X, Zhong W, Butler EN, Sun H, et al. Cross-Reactive Antibody Responses to the 2009 Pandemic H1N1 Influenza Virus. N Engl J Med Boston. 2009 Nov 12;361(20):1945–52. </w:t>
        </w:r>
      </w:ins>
    </w:p>
    <w:p w14:paraId="0375A638" w14:textId="77777777" w:rsidR="00AA1F16" w:rsidRPr="00AA1F16" w:rsidRDefault="00AA1F16" w:rsidP="00AA1F16">
      <w:pPr>
        <w:pStyle w:val="Bibliography"/>
        <w:rPr>
          <w:ins w:id="735" w:author="Katelyn Gostic" w:date="2019-05-06T14:58:00Z"/>
          <w:color w:val="auto"/>
          <w:rPrChange w:id="736" w:author="Katelyn Gostic" w:date="2019-05-06T14:58:00Z">
            <w:rPr>
              <w:ins w:id="737" w:author="Katelyn Gostic" w:date="2019-05-06T14:58:00Z"/>
            </w:rPr>
          </w:rPrChange>
        </w:rPr>
        <w:pPrChange w:id="738" w:author="Katelyn Gostic" w:date="2019-05-06T14:58:00Z">
          <w:pPr>
            <w:widowControl w:val="0"/>
            <w:autoSpaceDE w:val="0"/>
            <w:autoSpaceDN w:val="0"/>
            <w:adjustRightInd w:val="0"/>
          </w:pPr>
        </w:pPrChange>
      </w:pPr>
      <w:ins w:id="739" w:author="Katelyn Gostic" w:date="2019-05-06T14:58:00Z">
        <w:r w:rsidRPr="00AA1F16">
          <w:rPr>
            <w:color w:val="auto"/>
            <w:rPrChange w:id="740" w:author="Katelyn Gostic" w:date="2019-05-06T14:58:00Z">
              <w:rPr/>
            </w:rPrChange>
          </w:rPr>
          <w:t xml:space="preserve">7. </w:t>
        </w:r>
        <w:r w:rsidRPr="00AA1F16">
          <w:rPr>
            <w:color w:val="auto"/>
            <w:rPrChange w:id="741" w:author="Katelyn Gostic" w:date="2019-05-06T14:58:00Z">
              <w:rPr/>
            </w:rPrChange>
          </w:rPr>
          <w:tab/>
          <w:t>Simonsen L, Spreeuwenberg P, Lustig R, Taylor RJ, Fleming DM, Kroneman M, et al. Global Mortality Estimates for the 2009 Influenza Pandemic from the GLaMOR Project: A Modeling Study. PLOS Med. 2013 Nov 26;10(11</w:t>
        </w:r>
        <w:proofErr w:type="gramStart"/>
        <w:r w:rsidRPr="00AA1F16">
          <w:rPr>
            <w:color w:val="auto"/>
            <w:rPrChange w:id="742" w:author="Katelyn Gostic" w:date="2019-05-06T14:58:00Z">
              <w:rPr/>
            </w:rPrChange>
          </w:rPr>
          <w:t>):e</w:t>
        </w:r>
        <w:proofErr w:type="gramEnd"/>
        <w:r w:rsidRPr="00AA1F16">
          <w:rPr>
            <w:color w:val="auto"/>
            <w:rPrChange w:id="743" w:author="Katelyn Gostic" w:date="2019-05-06T14:58:00Z">
              <w:rPr/>
            </w:rPrChange>
          </w:rPr>
          <w:t xml:space="preserve">1001558. </w:t>
        </w:r>
      </w:ins>
    </w:p>
    <w:p w14:paraId="53766EE3" w14:textId="77777777" w:rsidR="00AA1F16" w:rsidRPr="00AA1F16" w:rsidRDefault="00AA1F16" w:rsidP="00AA1F16">
      <w:pPr>
        <w:pStyle w:val="Bibliography"/>
        <w:rPr>
          <w:ins w:id="744" w:author="Katelyn Gostic" w:date="2019-05-06T14:58:00Z"/>
          <w:color w:val="auto"/>
          <w:rPrChange w:id="745" w:author="Katelyn Gostic" w:date="2019-05-06T14:58:00Z">
            <w:rPr>
              <w:ins w:id="746" w:author="Katelyn Gostic" w:date="2019-05-06T14:58:00Z"/>
            </w:rPr>
          </w:rPrChange>
        </w:rPr>
        <w:pPrChange w:id="747" w:author="Katelyn Gostic" w:date="2019-05-06T14:58:00Z">
          <w:pPr>
            <w:widowControl w:val="0"/>
            <w:autoSpaceDE w:val="0"/>
            <w:autoSpaceDN w:val="0"/>
            <w:adjustRightInd w:val="0"/>
          </w:pPr>
        </w:pPrChange>
      </w:pPr>
      <w:ins w:id="748" w:author="Katelyn Gostic" w:date="2019-05-06T14:58:00Z">
        <w:r w:rsidRPr="00AA1F16">
          <w:rPr>
            <w:color w:val="auto"/>
            <w:rPrChange w:id="749" w:author="Katelyn Gostic" w:date="2019-05-06T14:58:00Z">
              <w:rPr/>
            </w:rPrChange>
          </w:rPr>
          <w:t xml:space="preserve">8. </w:t>
        </w:r>
        <w:r w:rsidRPr="00AA1F16">
          <w:rPr>
            <w:color w:val="auto"/>
            <w:rPrChange w:id="750" w:author="Katelyn Gostic" w:date="2019-05-06T14:58:00Z">
              <w:rPr/>
            </w:rPrChange>
          </w:rPr>
          <w:tab/>
          <w:t xml:space="preserve">Simonsen L, Reichert TA, Miller MA. The virtues of antigenic sin: consequences of pandemic recycling on influenza-associated mortality. Int Congr Ser. 2004 Jun </w:t>
        </w:r>
        <w:proofErr w:type="gramStart"/>
        <w:r w:rsidRPr="00AA1F16">
          <w:rPr>
            <w:color w:val="auto"/>
            <w:rPrChange w:id="751" w:author="Katelyn Gostic" w:date="2019-05-06T14:58:00Z">
              <w:rPr/>
            </w:rPrChange>
          </w:rPr>
          <w:t>1;1263:791</w:t>
        </w:r>
        <w:proofErr w:type="gramEnd"/>
        <w:r w:rsidRPr="00AA1F16">
          <w:rPr>
            <w:color w:val="auto"/>
            <w:rPrChange w:id="752" w:author="Katelyn Gostic" w:date="2019-05-06T14:58:00Z">
              <w:rPr/>
            </w:rPrChange>
          </w:rPr>
          <w:t xml:space="preserve">–4. </w:t>
        </w:r>
      </w:ins>
    </w:p>
    <w:p w14:paraId="0188CB51" w14:textId="77777777" w:rsidR="00AA1F16" w:rsidRPr="00AA1F16" w:rsidRDefault="00AA1F16" w:rsidP="00AA1F16">
      <w:pPr>
        <w:pStyle w:val="Bibliography"/>
        <w:rPr>
          <w:ins w:id="753" w:author="Katelyn Gostic" w:date="2019-05-06T14:58:00Z"/>
          <w:color w:val="auto"/>
          <w:rPrChange w:id="754" w:author="Katelyn Gostic" w:date="2019-05-06T14:58:00Z">
            <w:rPr>
              <w:ins w:id="755" w:author="Katelyn Gostic" w:date="2019-05-06T14:58:00Z"/>
            </w:rPr>
          </w:rPrChange>
        </w:rPr>
        <w:pPrChange w:id="756" w:author="Katelyn Gostic" w:date="2019-05-06T14:58:00Z">
          <w:pPr>
            <w:widowControl w:val="0"/>
            <w:autoSpaceDE w:val="0"/>
            <w:autoSpaceDN w:val="0"/>
            <w:adjustRightInd w:val="0"/>
          </w:pPr>
        </w:pPrChange>
      </w:pPr>
      <w:ins w:id="757" w:author="Katelyn Gostic" w:date="2019-05-06T14:58:00Z">
        <w:r w:rsidRPr="00AA1F16">
          <w:rPr>
            <w:color w:val="auto"/>
            <w:rPrChange w:id="758" w:author="Katelyn Gostic" w:date="2019-05-06T14:58:00Z">
              <w:rPr/>
            </w:rPrChange>
          </w:rPr>
          <w:t xml:space="preserve">9. </w:t>
        </w:r>
        <w:r w:rsidRPr="00AA1F16">
          <w:rPr>
            <w:color w:val="auto"/>
            <w:rPrChange w:id="759" w:author="Katelyn Gostic" w:date="2019-05-06T14:58:00Z">
              <w:rPr/>
            </w:rPrChange>
          </w:rPr>
          <w:tab/>
          <w:t xml:space="preserve">Ma J, Dushoff J, Earn DJD. Age-specific mortality risk from pandemic influenza. J Theor Biol. 2011 Nov </w:t>
        </w:r>
        <w:proofErr w:type="gramStart"/>
        <w:r w:rsidRPr="00AA1F16">
          <w:rPr>
            <w:color w:val="auto"/>
            <w:rPrChange w:id="760" w:author="Katelyn Gostic" w:date="2019-05-06T14:58:00Z">
              <w:rPr/>
            </w:rPrChange>
          </w:rPr>
          <w:t>7;288:29</w:t>
        </w:r>
        <w:proofErr w:type="gramEnd"/>
        <w:r w:rsidRPr="00AA1F16">
          <w:rPr>
            <w:color w:val="auto"/>
            <w:rPrChange w:id="761" w:author="Katelyn Gostic" w:date="2019-05-06T14:58:00Z">
              <w:rPr/>
            </w:rPrChange>
          </w:rPr>
          <w:t xml:space="preserve">–34. </w:t>
        </w:r>
      </w:ins>
    </w:p>
    <w:p w14:paraId="77EC9586" w14:textId="77777777" w:rsidR="00AA1F16" w:rsidRPr="00AA1F16" w:rsidRDefault="00AA1F16" w:rsidP="00AA1F16">
      <w:pPr>
        <w:pStyle w:val="Bibliography"/>
        <w:rPr>
          <w:ins w:id="762" w:author="Katelyn Gostic" w:date="2019-05-06T14:58:00Z"/>
          <w:color w:val="auto"/>
          <w:rPrChange w:id="763" w:author="Katelyn Gostic" w:date="2019-05-06T14:58:00Z">
            <w:rPr>
              <w:ins w:id="764" w:author="Katelyn Gostic" w:date="2019-05-06T14:58:00Z"/>
            </w:rPr>
          </w:rPrChange>
        </w:rPr>
        <w:pPrChange w:id="765" w:author="Katelyn Gostic" w:date="2019-05-06T14:58:00Z">
          <w:pPr>
            <w:widowControl w:val="0"/>
            <w:autoSpaceDE w:val="0"/>
            <w:autoSpaceDN w:val="0"/>
            <w:adjustRightInd w:val="0"/>
          </w:pPr>
        </w:pPrChange>
      </w:pPr>
      <w:ins w:id="766" w:author="Katelyn Gostic" w:date="2019-05-06T14:58:00Z">
        <w:r w:rsidRPr="00AA1F16">
          <w:rPr>
            <w:color w:val="auto"/>
            <w:rPrChange w:id="767" w:author="Katelyn Gostic" w:date="2019-05-06T14:58:00Z">
              <w:rPr/>
            </w:rPrChange>
          </w:rPr>
          <w:t xml:space="preserve">10. </w:t>
        </w:r>
        <w:r w:rsidRPr="00AA1F16">
          <w:rPr>
            <w:color w:val="auto"/>
            <w:rPrChange w:id="768" w:author="Katelyn Gostic" w:date="2019-05-06T14:58:00Z">
              <w:rPr/>
            </w:rPrChange>
          </w:rPr>
          <w:tab/>
          <w:t xml:space="preserve">Worobey M, Han G-Z, Rambaut A. Genesis and pathogenesis of the 1918 pandemic H1N1 influenza A virus. Proc Natl Acad Sci. 2014 Jun 3;111(22):8107–12. </w:t>
        </w:r>
      </w:ins>
    </w:p>
    <w:p w14:paraId="4A31313D" w14:textId="77777777" w:rsidR="00AA1F16" w:rsidRPr="00AA1F16" w:rsidRDefault="00AA1F16" w:rsidP="00AA1F16">
      <w:pPr>
        <w:pStyle w:val="Bibliography"/>
        <w:rPr>
          <w:ins w:id="769" w:author="Katelyn Gostic" w:date="2019-05-06T14:58:00Z"/>
          <w:color w:val="auto"/>
          <w:rPrChange w:id="770" w:author="Katelyn Gostic" w:date="2019-05-06T14:58:00Z">
            <w:rPr>
              <w:ins w:id="771" w:author="Katelyn Gostic" w:date="2019-05-06T14:58:00Z"/>
            </w:rPr>
          </w:rPrChange>
        </w:rPr>
        <w:pPrChange w:id="772" w:author="Katelyn Gostic" w:date="2019-05-06T14:58:00Z">
          <w:pPr>
            <w:widowControl w:val="0"/>
            <w:autoSpaceDE w:val="0"/>
            <w:autoSpaceDN w:val="0"/>
            <w:adjustRightInd w:val="0"/>
          </w:pPr>
        </w:pPrChange>
      </w:pPr>
      <w:ins w:id="773" w:author="Katelyn Gostic" w:date="2019-05-06T14:58:00Z">
        <w:r w:rsidRPr="00AA1F16">
          <w:rPr>
            <w:color w:val="auto"/>
            <w:rPrChange w:id="774" w:author="Katelyn Gostic" w:date="2019-05-06T14:58:00Z">
              <w:rPr/>
            </w:rPrChange>
          </w:rPr>
          <w:t xml:space="preserve">11. </w:t>
        </w:r>
        <w:r w:rsidRPr="00AA1F16">
          <w:rPr>
            <w:color w:val="auto"/>
            <w:rPrChange w:id="775" w:author="Katelyn Gostic" w:date="2019-05-06T14:58:00Z">
              <w:rPr/>
            </w:rPrChange>
          </w:rPr>
          <w:tab/>
          <w:t>Gagnon A, Miller MS, Hallman SA, Bourbeau R, Herring DA, Earn DJD, et al. Age-Specific Mortality During the 1918 Influenza Pandemic: Unravelling the Mystery of High Young Adult Mortality. PLoS ONE [Internet]. 2013 Aug 5 [cited 2019 Apr 4];8(8). Available from: https://www.ncbi.nlm.nih.gov/pmc/articles/PMC3734171/</w:t>
        </w:r>
      </w:ins>
    </w:p>
    <w:p w14:paraId="5C3AC467" w14:textId="77777777" w:rsidR="00AA1F16" w:rsidRPr="00AA1F16" w:rsidRDefault="00AA1F16" w:rsidP="00AA1F16">
      <w:pPr>
        <w:pStyle w:val="Bibliography"/>
        <w:rPr>
          <w:ins w:id="776" w:author="Katelyn Gostic" w:date="2019-05-06T14:58:00Z"/>
          <w:color w:val="auto"/>
          <w:rPrChange w:id="777" w:author="Katelyn Gostic" w:date="2019-05-06T14:58:00Z">
            <w:rPr>
              <w:ins w:id="778" w:author="Katelyn Gostic" w:date="2019-05-06T14:58:00Z"/>
            </w:rPr>
          </w:rPrChange>
        </w:rPr>
        <w:pPrChange w:id="779" w:author="Katelyn Gostic" w:date="2019-05-06T14:58:00Z">
          <w:pPr>
            <w:widowControl w:val="0"/>
            <w:autoSpaceDE w:val="0"/>
            <w:autoSpaceDN w:val="0"/>
            <w:adjustRightInd w:val="0"/>
          </w:pPr>
        </w:pPrChange>
      </w:pPr>
      <w:ins w:id="780" w:author="Katelyn Gostic" w:date="2019-05-06T14:58:00Z">
        <w:r w:rsidRPr="00AA1F16">
          <w:rPr>
            <w:color w:val="auto"/>
            <w:rPrChange w:id="781" w:author="Katelyn Gostic" w:date="2019-05-06T14:58:00Z">
              <w:rPr/>
            </w:rPrChange>
          </w:rPr>
          <w:t xml:space="preserve">12. </w:t>
        </w:r>
        <w:r w:rsidRPr="00AA1F16">
          <w:rPr>
            <w:color w:val="auto"/>
            <w:rPrChange w:id="782" w:author="Katelyn Gostic" w:date="2019-05-06T14:58:00Z">
              <w:rPr/>
            </w:rPrChange>
          </w:rPr>
          <w:tab/>
          <w:t xml:space="preserve">Gostic KM, Ambrose M, Worobey M, Lloyd-Smith JO. Potent protection against H5N1 and H7N9 influenza via childhood hemagglutinin imprinting. Science. 2016 Nov 11;354(6313):722–6. </w:t>
        </w:r>
      </w:ins>
    </w:p>
    <w:p w14:paraId="558D9C0D" w14:textId="77777777" w:rsidR="00AA1F16" w:rsidRPr="00AA1F16" w:rsidRDefault="00AA1F16" w:rsidP="00AA1F16">
      <w:pPr>
        <w:pStyle w:val="Bibliography"/>
        <w:rPr>
          <w:ins w:id="783" w:author="Katelyn Gostic" w:date="2019-05-06T14:58:00Z"/>
          <w:color w:val="auto"/>
          <w:rPrChange w:id="784" w:author="Katelyn Gostic" w:date="2019-05-06T14:58:00Z">
            <w:rPr>
              <w:ins w:id="785" w:author="Katelyn Gostic" w:date="2019-05-06T14:58:00Z"/>
            </w:rPr>
          </w:rPrChange>
        </w:rPr>
        <w:pPrChange w:id="786" w:author="Katelyn Gostic" w:date="2019-05-06T14:58:00Z">
          <w:pPr>
            <w:widowControl w:val="0"/>
            <w:autoSpaceDE w:val="0"/>
            <w:autoSpaceDN w:val="0"/>
            <w:adjustRightInd w:val="0"/>
          </w:pPr>
        </w:pPrChange>
      </w:pPr>
      <w:ins w:id="787" w:author="Katelyn Gostic" w:date="2019-05-06T14:58:00Z">
        <w:r w:rsidRPr="00AA1F16">
          <w:rPr>
            <w:color w:val="auto"/>
            <w:rPrChange w:id="788" w:author="Katelyn Gostic" w:date="2019-05-06T14:58:00Z">
              <w:rPr/>
            </w:rPrChange>
          </w:rPr>
          <w:t xml:space="preserve">13. </w:t>
        </w:r>
        <w:r w:rsidRPr="00AA1F16">
          <w:rPr>
            <w:color w:val="auto"/>
            <w:rPrChange w:id="789" w:author="Katelyn Gostic" w:date="2019-05-06T14:58:00Z">
              <w:rPr/>
            </w:rPrChange>
          </w:rPr>
          <w:tab/>
          <w:t xml:space="preserve">Andrews SF, Huang Y, Kaur K, Popova LI, Ho IY, Pauli NT, et al. Immune history profoundly affects broadly protective B cell responses to influenza. Sci Transl Med. 2015 Dec 2;7(316):316ra192-316ra192. </w:t>
        </w:r>
      </w:ins>
    </w:p>
    <w:p w14:paraId="34A8897F" w14:textId="77777777" w:rsidR="00AA1F16" w:rsidRPr="00AA1F16" w:rsidRDefault="00AA1F16" w:rsidP="00AA1F16">
      <w:pPr>
        <w:pStyle w:val="Bibliography"/>
        <w:rPr>
          <w:ins w:id="790" w:author="Katelyn Gostic" w:date="2019-05-06T14:58:00Z"/>
          <w:color w:val="auto"/>
          <w:rPrChange w:id="791" w:author="Katelyn Gostic" w:date="2019-05-06T14:58:00Z">
            <w:rPr>
              <w:ins w:id="792" w:author="Katelyn Gostic" w:date="2019-05-06T14:58:00Z"/>
            </w:rPr>
          </w:rPrChange>
        </w:rPr>
        <w:pPrChange w:id="793" w:author="Katelyn Gostic" w:date="2019-05-06T14:58:00Z">
          <w:pPr>
            <w:widowControl w:val="0"/>
            <w:autoSpaceDE w:val="0"/>
            <w:autoSpaceDN w:val="0"/>
            <w:adjustRightInd w:val="0"/>
          </w:pPr>
        </w:pPrChange>
      </w:pPr>
      <w:ins w:id="794" w:author="Katelyn Gostic" w:date="2019-05-06T14:58:00Z">
        <w:r w:rsidRPr="00AA1F16">
          <w:rPr>
            <w:color w:val="auto"/>
            <w:rPrChange w:id="795" w:author="Katelyn Gostic" w:date="2019-05-06T14:58:00Z">
              <w:rPr/>
            </w:rPrChange>
          </w:rPr>
          <w:t xml:space="preserve">14. </w:t>
        </w:r>
        <w:r w:rsidRPr="00AA1F16">
          <w:rPr>
            <w:color w:val="auto"/>
            <w:rPrChange w:id="796" w:author="Katelyn Gostic" w:date="2019-05-06T14:58:00Z">
              <w:rPr/>
            </w:rPrChange>
          </w:rPr>
          <w:tab/>
          <w:t xml:space="preserve">Krammer F. Novel universal influenza virus vaccine approaches. Curr Opin Virol. 2016 </w:t>
        </w:r>
        <w:proofErr w:type="gramStart"/>
        <w:r w:rsidRPr="00AA1F16">
          <w:rPr>
            <w:color w:val="auto"/>
            <w:rPrChange w:id="797" w:author="Katelyn Gostic" w:date="2019-05-06T14:58:00Z">
              <w:rPr/>
            </w:rPrChange>
          </w:rPr>
          <w:t>Apr;17:95</w:t>
        </w:r>
        <w:proofErr w:type="gramEnd"/>
        <w:r w:rsidRPr="00AA1F16">
          <w:rPr>
            <w:color w:val="auto"/>
            <w:rPrChange w:id="798" w:author="Katelyn Gostic" w:date="2019-05-06T14:58:00Z">
              <w:rPr/>
            </w:rPrChange>
          </w:rPr>
          <w:t xml:space="preserve">–103. </w:t>
        </w:r>
      </w:ins>
    </w:p>
    <w:p w14:paraId="40AFA0C2" w14:textId="77777777" w:rsidR="00AA1F16" w:rsidRPr="00AA1F16" w:rsidRDefault="00AA1F16" w:rsidP="00AA1F16">
      <w:pPr>
        <w:pStyle w:val="Bibliography"/>
        <w:rPr>
          <w:ins w:id="799" w:author="Katelyn Gostic" w:date="2019-05-06T14:58:00Z"/>
          <w:color w:val="auto"/>
          <w:rPrChange w:id="800" w:author="Katelyn Gostic" w:date="2019-05-06T14:58:00Z">
            <w:rPr>
              <w:ins w:id="801" w:author="Katelyn Gostic" w:date="2019-05-06T14:58:00Z"/>
            </w:rPr>
          </w:rPrChange>
        </w:rPr>
        <w:pPrChange w:id="802" w:author="Katelyn Gostic" w:date="2019-05-06T14:58:00Z">
          <w:pPr>
            <w:widowControl w:val="0"/>
            <w:autoSpaceDE w:val="0"/>
            <w:autoSpaceDN w:val="0"/>
            <w:adjustRightInd w:val="0"/>
          </w:pPr>
        </w:pPrChange>
      </w:pPr>
      <w:ins w:id="803" w:author="Katelyn Gostic" w:date="2019-05-06T14:58:00Z">
        <w:r w:rsidRPr="00AA1F16">
          <w:rPr>
            <w:color w:val="auto"/>
            <w:rPrChange w:id="804" w:author="Katelyn Gostic" w:date="2019-05-06T14:58:00Z">
              <w:rPr/>
            </w:rPrChange>
          </w:rPr>
          <w:lastRenderedPageBreak/>
          <w:t xml:space="preserve">15. </w:t>
        </w:r>
        <w:r w:rsidRPr="00AA1F16">
          <w:rPr>
            <w:color w:val="auto"/>
            <w:rPrChange w:id="805" w:author="Katelyn Gostic" w:date="2019-05-06T14:58:00Z">
              <w:rPr/>
            </w:rPrChange>
          </w:rPr>
          <w:tab/>
          <w:t xml:space="preserve">Wrammert J, Koutsonanos D, Li G-M, Edupuganti S, Sui J, Morrissey M, et al. Broadly cross-reactive antibodies dominate the human B cell response against 2009 pandemic H1N1 influenza virus infection. J Exp Med. 2011 Jan 17;208(1):181–93. </w:t>
        </w:r>
      </w:ins>
    </w:p>
    <w:p w14:paraId="2CB7013A" w14:textId="77777777" w:rsidR="00AA1F16" w:rsidRPr="00AA1F16" w:rsidRDefault="00AA1F16" w:rsidP="00AA1F16">
      <w:pPr>
        <w:pStyle w:val="Bibliography"/>
        <w:rPr>
          <w:ins w:id="806" w:author="Katelyn Gostic" w:date="2019-05-06T14:58:00Z"/>
          <w:color w:val="auto"/>
          <w:rPrChange w:id="807" w:author="Katelyn Gostic" w:date="2019-05-06T14:58:00Z">
            <w:rPr>
              <w:ins w:id="808" w:author="Katelyn Gostic" w:date="2019-05-06T14:58:00Z"/>
            </w:rPr>
          </w:rPrChange>
        </w:rPr>
        <w:pPrChange w:id="809" w:author="Katelyn Gostic" w:date="2019-05-06T14:58:00Z">
          <w:pPr>
            <w:widowControl w:val="0"/>
            <w:autoSpaceDE w:val="0"/>
            <w:autoSpaceDN w:val="0"/>
            <w:adjustRightInd w:val="0"/>
          </w:pPr>
        </w:pPrChange>
      </w:pPr>
      <w:ins w:id="810" w:author="Katelyn Gostic" w:date="2019-05-06T14:58:00Z">
        <w:r w:rsidRPr="00AA1F16">
          <w:rPr>
            <w:color w:val="auto"/>
            <w:rPrChange w:id="811" w:author="Katelyn Gostic" w:date="2019-05-06T14:58:00Z">
              <w:rPr/>
            </w:rPrChange>
          </w:rPr>
          <w:t xml:space="preserve">16. </w:t>
        </w:r>
        <w:r w:rsidRPr="00AA1F16">
          <w:rPr>
            <w:color w:val="auto"/>
            <w:rPrChange w:id="812" w:author="Katelyn Gostic" w:date="2019-05-06T14:58:00Z">
              <w:rPr/>
            </w:rPrChange>
          </w:rPr>
          <w:tab/>
          <w:t xml:space="preserve">Miller MS, Gardner TJ, Krammer F, Aguado LC, Tortorella D, Basler CF, et al. Neutralizing Antibodies Against Previously Encountered Influenza Virus Strains Increase over Time: A Longitudinal Analysis. Sci Transl Med. 2013 Aug 14;5(198):198ra107-198ra107. </w:t>
        </w:r>
      </w:ins>
    </w:p>
    <w:p w14:paraId="03B6E43E" w14:textId="77777777" w:rsidR="00AA1F16" w:rsidRPr="00AA1F16" w:rsidRDefault="00AA1F16" w:rsidP="00AA1F16">
      <w:pPr>
        <w:pStyle w:val="Bibliography"/>
        <w:rPr>
          <w:ins w:id="813" w:author="Katelyn Gostic" w:date="2019-05-06T14:58:00Z"/>
          <w:color w:val="auto"/>
          <w:rPrChange w:id="814" w:author="Katelyn Gostic" w:date="2019-05-06T14:58:00Z">
            <w:rPr>
              <w:ins w:id="815" w:author="Katelyn Gostic" w:date="2019-05-06T14:58:00Z"/>
            </w:rPr>
          </w:rPrChange>
        </w:rPr>
        <w:pPrChange w:id="816" w:author="Katelyn Gostic" w:date="2019-05-06T14:58:00Z">
          <w:pPr>
            <w:widowControl w:val="0"/>
            <w:autoSpaceDE w:val="0"/>
            <w:autoSpaceDN w:val="0"/>
            <w:adjustRightInd w:val="0"/>
          </w:pPr>
        </w:pPrChange>
      </w:pPr>
      <w:ins w:id="817" w:author="Katelyn Gostic" w:date="2019-05-06T14:58:00Z">
        <w:r w:rsidRPr="00AA1F16">
          <w:rPr>
            <w:color w:val="auto"/>
            <w:rPrChange w:id="818" w:author="Katelyn Gostic" w:date="2019-05-06T14:58:00Z">
              <w:rPr/>
            </w:rPrChange>
          </w:rPr>
          <w:t xml:space="preserve">17. </w:t>
        </w:r>
        <w:r w:rsidRPr="00AA1F16">
          <w:rPr>
            <w:color w:val="auto"/>
            <w:rPrChange w:id="819" w:author="Katelyn Gostic" w:date="2019-05-06T14:58:00Z">
              <w:rPr/>
            </w:rPrChange>
          </w:rPr>
          <w:tab/>
          <w:t xml:space="preserve">Lemaitre M, Carrat F. Comparative age distribution of influenza morbidity and mortality during seasonal influenza epidemics and the 2009 H1N1 pandemic. BMC Infect Dis. 2010 Jun 9;10(1):162. </w:t>
        </w:r>
      </w:ins>
    </w:p>
    <w:p w14:paraId="1A5ECDA8" w14:textId="77777777" w:rsidR="00AA1F16" w:rsidRPr="00AA1F16" w:rsidRDefault="00AA1F16" w:rsidP="00AA1F16">
      <w:pPr>
        <w:pStyle w:val="Bibliography"/>
        <w:rPr>
          <w:ins w:id="820" w:author="Katelyn Gostic" w:date="2019-05-06T14:58:00Z"/>
          <w:color w:val="auto"/>
          <w:rPrChange w:id="821" w:author="Katelyn Gostic" w:date="2019-05-06T14:58:00Z">
            <w:rPr>
              <w:ins w:id="822" w:author="Katelyn Gostic" w:date="2019-05-06T14:58:00Z"/>
            </w:rPr>
          </w:rPrChange>
        </w:rPr>
        <w:pPrChange w:id="823" w:author="Katelyn Gostic" w:date="2019-05-06T14:58:00Z">
          <w:pPr>
            <w:widowControl w:val="0"/>
            <w:autoSpaceDE w:val="0"/>
            <w:autoSpaceDN w:val="0"/>
            <w:adjustRightInd w:val="0"/>
          </w:pPr>
        </w:pPrChange>
      </w:pPr>
      <w:ins w:id="824" w:author="Katelyn Gostic" w:date="2019-05-06T14:58:00Z">
        <w:r w:rsidRPr="00AA1F16">
          <w:rPr>
            <w:color w:val="auto"/>
            <w:rPrChange w:id="825" w:author="Katelyn Gostic" w:date="2019-05-06T14:58:00Z">
              <w:rPr/>
            </w:rPrChange>
          </w:rPr>
          <w:t xml:space="preserve">18. </w:t>
        </w:r>
        <w:r w:rsidRPr="00AA1F16">
          <w:rPr>
            <w:color w:val="auto"/>
            <w:rPrChange w:id="826" w:author="Katelyn Gostic" w:date="2019-05-06T14:58:00Z">
              <w:rPr/>
            </w:rPrChange>
          </w:rPr>
          <w:tab/>
          <w:t xml:space="preserve">Glezen WP, Keitel WA, Taber LH, Piedra PA, Clover RD, Couch RB. Age Distribution of Patients with Medically-Attended Illnesses Caused by Sequential Variants of Influenza A/H1N1: Comparison to Age-Specific Infection Rates, 1978–1989. Am J Epidemiol. 1991 Feb 1;133(3):296–304. </w:t>
        </w:r>
      </w:ins>
    </w:p>
    <w:p w14:paraId="4204632C" w14:textId="77777777" w:rsidR="00AA1F16" w:rsidRPr="00AA1F16" w:rsidRDefault="00AA1F16" w:rsidP="00AA1F16">
      <w:pPr>
        <w:pStyle w:val="Bibliography"/>
        <w:rPr>
          <w:ins w:id="827" w:author="Katelyn Gostic" w:date="2019-05-06T14:58:00Z"/>
          <w:color w:val="auto"/>
          <w:rPrChange w:id="828" w:author="Katelyn Gostic" w:date="2019-05-06T14:58:00Z">
            <w:rPr>
              <w:ins w:id="829" w:author="Katelyn Gostic" w:date="2019-05-06T14:58:00Z"/>
            </w:rPr>
          </w:rPrChange>
        </w:rPr>
        <w:pPrChange w:id="830" w:author="Katelyn Gostic" w:date="2019-05-06T14:58:00Z">
          <w:pPr>
            <w:widowControl w:val="0"/>
            <w:autoSpaceDE w:val="0"/>
            <w:autoSpaceDN w:val="0"/>
            <w:adjustRightInd w:val="0"/>
          </w:pPr>
        </w:pPrChange>
      </w:pPr>
      <w:ins w:id="831" w:author="Katelyn Gostic" w:date="2019-05-06T14:58:00Z">
        <w:r w:rsidRPr="00AA1F16">
          <w:rPr>
            <w:color w:val="auto"/>
            <w:rPrChange w:id="832" w:author="Katelyn Gostic" w:date="2019-05-06T14:58:00Z">
              <w:rPr/>
            </w:rPrChange>
          </w:rPr>
          <w:t xml:space="preserve">19. </w:t>
        </w:r>
        <w:r w:rsidRPr="00AA1F16">
          <w:rPr>
            <w:color w:val="auto"/>
            <w:rPrChange w:id="833" w:author="Katelyn Gostic" w:date="2019-05-06T14:58:00Z">
              <w:rPr/>
            </w:rPrChange>
          </w:rPr>
          <w:tab/>
          <w:t>Khiabanian H, Farrell GM, George KS, Rabadan R. Differences in Patient Age Distribution between Influenza A Subtypes. PLOS ONE. 2009 Aug 31;4(8</w:t>
        </w:r>
        <w:proofErr w:type="gramStart"/>
        <w:r w:rsidRPr="00AA1F16">
          <w:rPr>
            <w:color w:val="auto"/>
            <w:rPrChange w:id="834" w:author="Katelyn Gostic" w:date="2019-05-06T14:58:00Z">
              <w:rPr/>
            </w:rPrChange>
          </w:rPr>
          <w:t>):e</w:t>
        </w:r>
        <w:proofErr w:type="gramEnd"/>
        <w:r w:rsidRPr="00AA1F16">
          <w:rPr>
            <w:color w:val="auto"/>
            <w:rPrChange w:id="835" w:author="Katelyn Gostic" w:date="2019-05-06T14:58:00Z">
              <w:rPr/>
            </w:rPrChange>
          </w:rPr>
          <w:t xml:space="preserve">6832. </w:t>
        </w:r>
      </w:ins>
    </w:p>
    <w:p w14:paraId="3D5D7137" w14:textId="77777777" w:rsidR="00AA1F16" w:rsidRPr="00AA1F16" w:rsidRDefault="00AA1F16" w:rsidP="00AA1F16">
      <w:pPr>
        <w:pStyle w:val="Bibliography"/>
        <w:rPr>
          <w:ins w:id="836" w:author="Katelyn Gostic" w:date="2019-05-06T14:58:00Z"/>
          <w:color w:val="auto"/>
          <w:rPrChange w:id="837" w:author="Katelyn Gostic" w:date="2019-05-06T14:58:00Z">
            <w:rPr>
              <w:ins w:id="838" w:author="Katelyn Gostic" w:date="2019-05-06T14:58:00Z"/>
            </w:rPr>
          </w:rPrChange>
        </w:rPr>
        <w:pPrChange w:id="839" w:author="Katelyn Gostic" w:date="2019-05-06T14:58:00Z">
          <w:pPr>
            <w:widowControl w:val="0"/>
            <w:autoSpaceDE w:val="0"/>
            <w:autoSpaceDN w:val="0"/>
            <w:adjustRightInd w:val="0"/>
          </w:pPr>
        </w:pPrChange>
      </w:pPr>
      <w:ins w:id="840" w:author="Katelyn Gostic" w:date="2019-05-06T14:58:00Z">
        <w:r w:rsidRPr="00AA1F16">
          <w:rPr>
            <w:color w:val="auto"/>
            <w:rPrChange w:id="841" w:author="Katelyn Gostic" w:date="2019-05-06T14:58:00Z">
              <w:rPr/>
            </w:rPrChange>
          </w:rPr>
          <w:t xml:space="preserve">20. </w:t>
        </w:r>
        <w:r w:rsidRPr="00AA1F16">
          <w:rPr>
            <w:color w:val="auto"/>
            <w:rPrChange w:id="842" w:author="Katelyn Gostic" w:date="2019-05-06T14:58:00Z">
              <w:rPr/>
            </w:rPrChange>
          </w:rPr>
          <w:tab/>
          <w:t xml:space="preserve">Thompson WW, Shay DK, Weintraub E, Brammer L, Cox N, Anderson LJ, et al. Mortality associated with influenza and respiratory syncytial virus in the United States. JAMA. 2003 Jan 8;289(2):179–86. </w:t>
        </w:r>
      </w:ins>
    </w:p>
    <w:p w14:paraId="44CD29D7" w14:textId="77777777" w:rsidR="00AA1F16" w:rsidRPr="00AA1F16" w:rsidRDefault="00AA1F16" w:rsidP="00AA1F16">
      <w:pPr>
        <w:pStyle w:val="Bibliography"/>
        <w:rPr>
          <w:ins w:id="843" w:author="Katelyn Gostic" w:date="2019-05-06T14:58:00Z"/>
          <w:color w:val="auto"/>
          <w:rPrChange w:id="844" w:author="Katelyn Gostic" w:date="2019-05-06T14:58:00Z">
            <w:rPr>
              <w:ins w:id="845" w:author="Katelyn Gostic" w:date="2019-05-06T14:58:00Z"/>
            </w:rPr>
          </w:rPrChange>
        </w:rPr>
        <w:pPrChange w:id="846" w:author="Katelyn Gostic" w:date="2019-05-06T14:58:00Z">
          <w:pPr>
            <w:widowControl w:val="0"/>
            <w:autoSpaceDE w:val="0"/>
            <w:autoSpaceDN w:val="0"/>
            <w:adjustRightInd w:val="0"/>
          </w:pPr>
        </w:pPrChange>
      </w:pPr>
      <w:ins w:id="847" w:author="Katelyn Gostic" w:date="2019-05-06T14:58:00Z">
        <w:r w:rsidRPr="00AA1F16">
          <w:rPr>
            <w:color w:val="auto"/>
            <w:rPrChange w:id="848" w:author="Katelyn Gostic" w:date="2019-05-06T14:58:00Z">
              <w:rPr/>
            </w:rPrChange>
          </w:rPr>
          <w:t xml:space="preserve">21. </w:t>
        </w:r>
        <w:r w:rsidRPr="00AA1F16">
          <w:rPr>
            <w:color w:val="auto"/>
            <w:rPrChange w:id="849" w:author="Katelyn Gostic" w:date="2019-05-06T14:58:00Z">
              <w:rPr/>
            </w:rPrChange>
          </w:rPr>
          <w:tab/>
          <w:t>Thomson CA, Wang Y, Jackson LM, Olson M, Wang W, Liavonchanka A, et al. Pandemic H1N1 Influenza Infection and Vaccination in Humans Induces Cross-Protective Antibodies that Target the Hemagglutinin Stem. Front Immunol [Internet]. 2012 May 8 [cited 2019 Apr 15];3. Available from: https://www.ncbi.nlm.nih.gov/pmc/articles/PMC3347682/</w:t>
        </w:r>
      </w:ins>
    </w:p>
    <w:p w14:paraId="0DCAF54D" w14:textId="77777777" w:rsidR="00AA1F16" w:rsidRPr="00AA1F16" w:rsidRDefault="00AA1F16" w:rsidP="00AA1F16">
      <w:pPr>
        <w:pStyle w:val="Bibliography"/>
        <w:rPr>
          <w:ins w:id="850" w:author="Katelyn Gostic" w:date="2019-05-06T14:58:00Z"/>
          <w:color w:val="auto"/>
          <w:rPrChange w:id="851" w:author="Katelyn Gostic" w:date="2019-05-06T14:58:00Z">
            <w:rPr>
              <w:ins w:id="852" w:author="Katelyn Gostic" w:date="2019-05-06T14:58:00Z"/>
            </w:rPr>
          </w:rPrChange>
        </w:rPr>
        <w:pPrChange w:id="853" w:author="Katelyn Gostic" w:date="2019-05-06T14:58:00Z">
          <w:pPr>
            <w:widowControl w:val="0"/>
            <w:autoSpaceDE w:val="0"/>
            <w:autoSpaceDN w:val="0"/>
            <w:adjustRightInd w:val="0"/>
          </w:pPr>
        </w:pPrChange>
      </w:pPr>
      <w:ins w:id="854" w:author="Katelyn Gostic" w:date="2019-05-06T14:58:00Z">
        <w:r w:rsidRPr="00AA1F16">
          <w:rPr>
            <w:color w:val="auto"/>
            <w:rPrChange w:id="855" w:author="Katelyn Gostic" w:date="2019-05-06T14:58:00Z">
              <w:rPr/>
            </w:rPrChange>
          </w:rPr>
          <w:t xml:space="preserve">22. </w:t>
        </w:r>
        <w:r w:rsidRPr="00AA1F16">
          <w:rPr>
            <w:color w:val="auto"/>
            <w:rPrChange w:id="856" w:author="Katelyn Gostic" w:date="2019-05-06T14:58:00Z">
              <w:rPr/>
            </w:rPrChange>
          </w:rPr>
          <w:tab/>
          <w:t>Tesini BL, Kanagaiah P, Wang J, Hahn M, Halliley JL, Chaves FA, et al. Broad Hemagglutinin-Specific Memory B Cell Expansion by Seasonal Influenza Virus Infection Reflects Early-Life Imprinting and Adaptation to the Infecting Virus. J Virol. 2019 Apr 15;93(8</w:t>
        </w:r>
        <w:proofErr w:type="gramStart"/>
        <w:r w:rsidRPr="00AA1F16">
          <w:rPr>
            <w:color w:val="auto"/>
            <w:rPrChange w:id="857" w:author="Katelyn Gostic" w:date="2019-05-06T14:58:00Z">
              <w:rPr/>
            </w:rPrChange>
          </w:rPr>
          <w:t>):e</w:t>
        </w:r>
        <w:proofErr w:type="gramEnd"/>
        <w:r w:rsidRPr="00AA1F16">
          <w:rPr>
            <w:color w:val="auto"/>
            <w:rPrChange w:id="858" w:author="Katelyn Gostic" w:date="2019-05-06T14:58:00Z">
              <w:rPr/>
            </w:rPrChange>
          </w:rPr>
          <w:t xml:space="preserve">00169-19. </w:t>
        </w:r>
      </w:ins>
    </w:p>
    <w:p w14:paraId="3E31366E" w14:textId="77777777" w:rsidR="00AA1F16" w:rsidRPr="00AA1F16" w:rsidRDefault="00AA1F16" w:rsidP="00AA1F16">
      <w:pPr>
        <w:pStyle w:val="Bibliography"/>
        <w:rPr>
          <w:ins w:id="859" w:author="Katelyn Gostic" w:date="2019-05-06T14:58:00Z"/>
          <w:color w:val="auto"/>
          <w:rPrChange w:id="860" w:author="Katelyn Gostic" w:date="2019-05-06T14:58:00Z">
            <w:rPr>
              <w:ins w:id="861" w:author="Katelyn Gostic" w:date="2019-05-06T14:58:00Z"/>
            </w:rPr>
          </w:rPrChange>
        </w:rPr>
        <w:pPrChange w:id="862" w:author="Katelyn Gostic" w:date="2019-05-06T14:58:00Z">
          <w:pPr>
            <w:widowControl w:val="0"/>
            <w:autoSpaceDE w:val="0"/>
            <w:autoSpaceDN w:val="0"/>
            <w:adjustRightInd w:val="0"/>
          </w:pPr>
        </w:pPrChange>
      </w:pPr>
      <w:ins w:id="863" w:author="Katelyn Gostic" w:date="2019-05-06T14:58:00Z">
        <w:r w:rsidRPr="00AA1F16">
          <w:rPr>
            <w:color w:val="auto"/>
            <w:rPrChange w:id="864" w:author="Katelyn Gostic" w:date="2019-05-06T14:58:00Z">
              <w:rPr/>
            </w:rPrChange>
          </w:rPr>
          <w:t xml:space="preserve">23. </w:t>
        </w:r>
        <w:r w:rsidRPr="00AA1F16">
          <w:rPr>
            <w:color w:val="auto"/>
            <w:rPrChange w:id="865" w:author="Katelyn Gostic" w:date="2019-05-06T14:58:00Z">
              <w:rPr/>
            </w:rPrChange>
          </w:rPr>
          <w:tab/>
          <w:t xml:space="preserve">Bedford T, Riley S, Barr IG, Broor S, Chadha M, Cox NJ, et al. Global circulation patterns of seasonal influenza viruses vary with antigenic drift. Nature. 2015 Jul;523(7559):217–20. </w:t>
        </w:r>
      </w:ins>
    </w:p>
    <w:p w14:paraId="0102014B" w14:textId="77777777" w:rsidR="00AA1F16" w:rsidRPr="00AA1F16" w:rsidRDefault="00AA1F16" w:rsidP="00AA1F16">
      <w:pPr>
        <w:pStyle w:val="Bibliography"/>
        <w:rPr>
          <w:ins w:id="866" w:author="Katelyn Gostic" w:date="2019-05-06T14:58:00Z"/>
          <w:color w:val="auto"/>
          <w:rPrChange w:id="867" w:author="Katelyn Gostic" w:date="2019-05-06T14:58:00Z">
            <w:rPr>
              <w:ins w:id="868" w:author="Katelyn Gostic" w:date="2019-05-06T14:58:00Z"/>
            </w:rPr>
          </w:rPrChange>
        </w:rPr>
        <w:pPrChange w:id="869" w:author="Katelyn Gostic" w:date="2019-05-06T14:58:00Z">
          <w:pPr>
            <w:widowControl w:val="0"/>
            <w:autoSpaceDE w:val="0"/>
            <w:autoSpaceDN w:val="0"/>
            <w:adjustRightInd w:val="0"/>
          </w:pPr>
        </w:pPrChange>
      </w:pPr>
      <w:ins w:id="870" w:author="Katelyn Gostic" w:date="2019-05-06T14:58:00Z">
        <w:r w:rsidRPr="00AA1F16">
          <w:rPr>
            <w:color w:val="auto"/>
            <w:rPrChange w:id="871" w:author="Katelyn Gostic" w:date="2019-05-06T14:58:00Z">
              <w:rPr/>
            </w:rPrChange>
          </w:rPr>
          <w:t xml:space="preserve">24. </w:t>
        </w:r>
        <w:r w:rsidRPr="00AA1F16">
          <w:rPr>
            <w:color w:val="auto"/>
            <w:rPrChange w:id="872" w:author="Katelyn Gostic" w:date="2019-05-06T14:58:00Z">
              <w:rPr/>
            </w:rPrChange>
          </w:rPr>
          <w:tab/>
          <w:t>Arizona Department of Health Services. Case Definitions for Communicable Morbidities [Internet]. 2019. Available from: https://www.azdhs.gov/documents/preparedness/epidemiology-disease-control/disease-investigation-resources/case-definitions.pdf</w:t>
        </w:r>
      </w:ins>
    </w:p>
    <w:p w14:paraId="44F839DE" w14:textId="77777777" w:rsidR="00AA1F16" w:rsidRPr="00AA1F16" w:rsidRDefault="00AA1F16" w:rsidP="00AA1F16">
      <w:pPr>
        <w:pStyle w:val="Bibliography"/>
        <w:rPr>
          <w:ins w:id="873" w:author="Katelyn Gostic" w:date="2019-05-06T14:58:00Z"/>
          <w:color w:val="auto"/>
          <w:rPrChange w:id="874" w:author="Katelyn Gostic" w:date="2019-05-06T14:58:00Z">
            <w:rPr>
              <w:ins w:id="875" w:author="Katelyn Gostic" w:date="2019-05-06T14:58:00Z"/>
            </w:rPr>
          </w:rPrChange>
        </w:rPr>
        <w:pPrChange w:id="876" w:author="Katelyn Gostic" w:date="2019-05-06T14:58:00Z">
          <w:pPr>
            <w:widowControl w:val="0"/>
            <w:autoSpaceDE w:val="0"/>
            <w:autoSpaceDN w:val="0"/>
            <w:adjustRightInd w:val="0"/>
          </w:pPr>
        </w:pPrChange>
      </w:pPr>
      <w:ins w:id="877" w:author="Katelyn Gostic" w:date="2019-05-06T14:58:00Z">
        <w:r w:rsidRPr="00AA1F16">
          <w:rPr>
            <w:color w:val="auto"/>
            <w:rPrChange w:id="878" w:author="Katelyn Gostic" w:date="2019-05-06T14:58:00Z">
              <w:rPr/>
            </w:rPrChange>
          </w:rPr>
          <w:t xml:space="preserve">25. </w:t>
        </w:r>
        <w:r w:rsidRPr="00AA1F16">
          <w:rPr>
            <w:color w:val="auto"/>
            <w:rPrChange w:id="879" w:author="Katelyn Gostic" w:date="2019-05-06T14:58:00Z">
              <w:rPr/>
            </w:rPrChange>
          </w:rPr>
          <w:tab/>
          <w:t>Burnham KP, Anderson DR. Model Selection and Multimodel Inference: A Practical Information-Theoretic Approach [Internet]. 2nd ed. New York: Springer-Verlag; 2002 [cited 2019 Apr 16]. Available from: https://www.springer.com/us/book/9780387953649</w:t>
        </w:r>
      </w:ins>
    </w:p>
    <w:p w14:paraId="01D0C628" w14:textId="77777777" w:rsidR="00AA1F16" w:rsidRPr="00AA1F16" w:rsidRDefault="00AA1F16" w:rsidP="00AA1F16">
      <w:pPr>
        <w:pStyle w:val="Bibliography"/>
        <w:rPr>
          <w:ins w:id="880" w:author="Katelyn Gostic" w:date="2019-05-06T14:58:00Z"/>
          <w:color w:val="auto"/>
          <w:rPrChange w:id="881" w:author="Katelyn Gostic" w:date="2019-05-06T14:58:00Z">
            <w:rPr>
              <w:ins w:id="882" w:author="Katelyn Gostic" w:date="2019-05-06T14:58:00Z"/>
            </w:rPr>
          </w:rPrChange>
        </w:rPr>
        <w:pPrChange w:id="883" w:author="Katelyn Gostic" w:date="2019-05-06T14:58:00Z">
          <w:pPr>
            <w:widowControl w:val="0"/>
            <w:autoSpaceDE w:val="0"/>
            <w:autoSpaceDN w:val="0"/>
            <w:adjustRightInd w:val="0"/>
          </w:pPr>
        </w:pPrChange>
      </w:pPr>
      <w:ins w:id="884" w:author="Katelyn Gostic" w:date="2019-05-06T14:58:00Z">
        <w:r w:rsidRPr="00AA1F16">
          <w:rPr>
            <w:color w:val="auto"/>
            <w:rPrChange w:id="885" w:author="Katelyn Gostic" w:date="2019-05-06T14:58:00Z">
              <w:rPr/>
            </w:rPrChange>
          </w:rPr>
          <w:t xml:space="preserve">26. </w:t>
        </w:r>
        <w:r w:rsidRPr="00AA1F16">
          <w:rPr>
            <w:color w:val="auto"/>
            <w:rPrChange w:id="886" w:author="Katelyn Gostic" w:date="2019-05-06T14:58:00Z">
              <w:rPr/>
            </w:rPrChange>
          </w:rPr>
          <w:tab/>
          <w:t xml:space="preserve">Hadfield J, Megill C, Bell SM, Huddleston J, Potter B, Callender C, et al. Nextstrain: real-time tracking of pathogen evolution. Bioinformatics. 2018 Dec 1;34(23):4121–3. </w:t>
        </w:r>
      </w:ins>
    </w:p>
    <w:p w14:paraId="414E9691" w14:textId="77777777" w:rsidR="00AA1F16" w:rsidRPr="00AA1F16" w:rsidRDefault="00AA1F16" w:rsidP="00AA1F16">
      <w:pPr>
        <w:pStyle w:val="Bibliography"/>
        <w:rPr>
          <w:ins w:id="887" w:author="Katelyn Gostic" w:date="2019-05-06T14:58:00Z"/>
          <w:color w:val="auto"/>
          <w:rPrChange w:id="888" w:author="Katelyn Gostic" w:date="2019-05-06T14:58:00Z">
            <w:rPr>
              <w:ins w:id="889" w:author="Katelyn Gostic" w:date="2019-05-06T14:58:00Z"/>
            </w:rPr>
          </w:rPrChange>
        </w:rPr>
        <w:pPrChange w:id="890" w:author="Katelyn Gostic" w:date="2019-05-06T14:58:00Z">
          <w:pPr>
            <w:widowControl w:val="0"/>
            <w:autoSpaceDE w:val="0"/>
            <w:autoSpaceDN w:val="0"/>
            <w:adjustRightInd w:val="0"/>
          </w:pPr>
        </w:pPrChange>
      </w:pPr>
      <w:ins w:id="891" w:author="Katelyn Gostic" w:date="2019-05-06T14:58:00Z">
        <w:r w:rsidRPr="00AA1F16">
          <w:rPr>
            <w:color w:val="auto"/>
            <w:rPrChange w:id="892" w:author="Katelyn Gostic" w:date="2019-05-06T14:58:00Z">
              <w:rPr/>
            </w:rPrChange>
          </w:rPr>
          <w:t xml:space="preserve">27. </w:t>
        </w:r>
        <w:r w:rsidRPr="00AA1F16">
          <w:rPr>
            <w:color w:val="auto"/>
            <w:rPrChange w:id="893" w:author="Katelyn Gostic" w:date="2019-05-06T14:58:00Z">
              <w:rPr/>
            </w:rPrChange>
          </w:rPr>
          <w:tab/>
          <w:t>Neher RA, Bedford T, Daniels RS, Russell CA, Shraiman BI. Prediction, dynamics, and visualization of antigenic phenotypes of seasonal influenza viruses. Proc Natl Acad Sci. 2016 Mar 22;113(12</w:t>
        </w:r>
        <w:proofErr w:type="gramStart"/>
        <w:r w:rsidRPr="00AA1F16">
          <w:rPr>
            <w:color w:val="auto"/>
            <w:rPrChange w:id="894" w:author="Katelyn Gostic" w:date="2019-05-06T14:58:00Z">
              <w:rPr/>
            </w:rPrChange>
          </w:rPr>
          <w:t>):E</w:t>
        </w:r>
        <w:proofErr w:type="gramEnd"/>
        <w:r w:rsidRPr="00AA1F16">
          <w:rPr>
            <w:color w:val="auto"/>
            <w:rPrChange w:id="895" w:author="Katelyn Gostic" w:date="2019-05-06T14:58:00Z">
              <w:rPr/>
            </w:rPrChange>
          </w:rPr>
          <w:t xml:space="preserve">1701–9. </w:t>
        </w:r>
      </w:ins>
    </w:p>
    <w:p w14:paraId="7EF30EB1" w14:textId="77777777" w:rsidR="00AA1F16" w:rsidRPr="00AA1F16" w:rsidRDefault="00AA1F16" w:rsidP="00AA1F16">
      <w:pPr>
        <w:pStyle w:val="Bibliography"/>
        <w:rPr>
          <w:ins w:id="896" w:author="Katelyn Gostic" w:date="2019-05-06T14:58:00Z"/>
          <w:color w:val="auto"/>
          <w:rPrChange w:id="897" w:author="Katelyn Gostic" w:date="2019-05-06T14:58:00Z">
            <w:rPr>
              <w:ins w:id="898" w:author="Katelyn Gostic" w:date="2019-05-06T14:58:00Z"/>
            </w:rPr>
          </w:rPrChange>
        </w:rPr>
        <w:pPrChange w:id="899" w:author="Katelyn Gostic" w:date="2019-05-06T14:58:00Z">
          <w:pPr>
            <w:widowControl w:val="0"/>
            <w:autoSpaceDE w:val="0"/>
            <w:autoSpaceDN w:val="0"/>
            <w:adjustRightInd w:val="0"/>
          </w:pPr>
        </w:pPrChange>
      </w:pPr>
      <w:ins w:id="900" w:author="Katelyn Gostic" w:date="2019-05-06T14:58:00Z">
        <w:r w:rsidRPr="00AA1F16">
          <w:rPr>
            <w:color w:val="auto"/>
            <w:rPrChange w:id="901" w:author="Katelyn Gostic" w:date="2019-05-06T14:58:00Z">
              <w:rPr/>
            </w:rPrChange>
          </w:rPr>
          <w:lastRenderedPageBreak/>
          <w:t xml:space="preserve">28. </w:t>
        </w:r>
        <w:r w:rsidRPr="00AA1F16">
          <w:rPr>
            <w:color w:val="auto"/>
            <w:rPrChange w:id="902" w:author="Katelyn Gostic" w:date="2019-05-06T14:58:00Z">
              <w:rPr/>
            </w:rPrChange>
          </w:rPr>
          <w:tab/>
          <w:t>Bedford T, Suchard MA, Lemey P, Dudas G, Gregory V, Hay AJ, et al. Integrating influenza antigenic dynamics with molecular evolution. Losick R, editor. eLife. 2014 Feb 4;</w:t>
        </w:r>
        <w:proofErr w:type="gramStart"/>
        <w:r w:rsidRPr="00AA1F16">
          <w:rPr>
            <w:color w:val="auto"/>
            <w:rPrChange w:id="903" w:author="Katelyn Gostic" w:date="2019-05-06T14:58:00Z">
              <w:rPr/>
            </w:rPrChange>
          </w:rPr>
          <w:t>3:e</w:t>
        </w:r>
        <w:proofErr w:type="gramEnd"/>
        <w:r w:rsidRPr="00AA1F16">
          <w:rPr>
            <w:color w:val="auto"/>
            <w:rPrChange w:id="904" w:author="Katelyn Gostic" w:date="2019-05-06T14:58:00Z">
              <w:rPr/>
            </w:rPrChange>
          </w:rPr>
          <w:t xml:space="preserve">01914. </w:t>
        </w:r>
      </w:ins>
    </w:p>
    <w:p w14:paraId="4D87A139" w14:textId="77777777" w:rsidR="00AA1F16" w:rsidRPr="00AA1F16" w:rsidRDefault="00AA1F16" w:rsidP="00AA1F16">
      <w:pPr>
        <w:pStyle w:val="Bibliography"/>
        <w:rPr>
          <w:ins w:id="905" w:author="Katelyn Gostic" w:date="2019-05-06T14:58:00Z"/>
          <w:color w:val="auto"/>
          <w:rPrChange w:id="906" w:author="Katelyn Gostic" w:date="2019-05-06T14:58:00Z">
            <w:rPr>
              <w:ins w:id="907" w:author="Katelyn Gostic" w:date="2019-05-06T14:58:00Z"/>
            </w:rPr>
          </w:rPrChange>
        </w:rPr>
        <w:pPrChange w:id="908" w:author="Katelyn Gostic" w:date="2019-05-06T14:58:00Z">
          <w:pPr>
            <w:widowControl w:val="0"/>
            <w:autoSpaceDE w:val="0"/>
            <w:autoSpaceDN w:val="0"/>
            <w:adjustRightInd w:val="0"/>
          </w:pPr>
        </w:pPrChange>
      </w:pPr>
      <w:ins w:id="909" w:author="Katelyn Gostic" w:date="2019-05-06T14:58:00Z">
        <w:r w:rsidRPr="00AA1F16">
          <w:rPr>
            <w:color w:val="auto"/>
            <w:rPrChange w:id="910" w:author="Katelyn Gostic" w:date="2019-05-06T14:58:00Z">
              <w:rPr/>
            </w:rPrChange>
          </w:rPr>
          <w:t xml:space="preserve">29. </w:t>
        </w:r>
        <w:r w:rsidRPr="00AA1F16">
          <w:rPr>
            <w:color w:val="auto"/>
            <w:rPrChange w:id="911" w:author="Katelyn Gostic" w:date="2019-05-06T14:58:00Z">
              <w:rPr/>
            </w:rPrChange>
          </w:rPr>
          <w:tab/>
          <w:t xml:space="preserve">Cowling BJ, Sullivan SG. The Value of Neuraminidase Inhibition Antibody Titers in Influenza Seroepidemiology. J Infect Dis. 2019 Jan 9;219(3):341–3. </w:t>
        </w:r>
      </w:ins>
    </w:p>
    <w:p w14:paraId="6740EA89" w14:textId="77777777" w:rsidR="00AA1F16" w:rsidRPr="00AA1F16" w:rsidRDefault="00AA1F16" w:rsidP="00AA1F16">
      <w:pPr>
        <w:pStyle w:val="Bibliography"/>
        <w:rPr>
          <w:ins w:id="912" w:author="Katelyn Gostic" w:date="2019-05-06T14:58:00Z"/>
          <w:color w:val="auto"/>
          <w:rPrChange w:id="913" w:author="Katelyn Gostic" w:date="2019-05-06T14:58:00Z">
            <w:rPr>
              <w:ins w:id="914" w:author="Katelyn Gostic" w:date="2019-05-06T14:58:00Z"/>
            </w:rPr>
          </w:rPrChange>
        </w:rPr>
        <w:pPrChange w:id="915" w:author="Katelyn Gostic" w:date="2019-05-06T14:58:00Z">
          <w:pPr>
            <w:widowControl w:val="0"/>
            <w:autoSpaceDE w:val="0"/>
            <w:autoSpaceDN w:val="0"/>
            <w:adjustRightInd w:val="0"/>
          </w:pPr>
        </w:pPrChange>
      </w:pPr>
      <w:ins w:id="916" w:author="Katelyn Gostic" w:date="2019-05-06T14:58:00Z">
        <w:r w:rsidRPr="00AA1F16">
          <w:rPr>
            <w:color w:val="auto"/>
            <w:rPrChange w:id="917" w:author="Katelyn Gostic" w:date="2019-05-06T14:58:00Z">
              <w:rPr/>
            </w:rPrChange>
          </w:rPr>
          <w:t xml:space="preserve">30. </w:t>
        </w:r>
        <w:r w:rsidRPr="00AA1F16">
          <w:rPr>
            <w:color w:val="auto"/>
            <w:rPrChange w:id="918" w:author="Katelyn Gostic" w:date="2019-05-06T14:58:00Z">
              <w:rPr/>
            </w:rPrChange>
          </w:rPr>
          <w:tab/>
          <w:t xml:space="preserve">Huang QS, Bandaranayake D, Wood T, Newbern EC, Seeds R, Ralston J, et al. Risk Factors and Attack Rates of Seasonal Influenza Infection: Results of the Southern Hemisphere Influenza and Vaccine Effectiveness Research and Surveillance (SHIVERS) Seroepidemiologic Cohort Study. J Infect Dis. 2019 Jan 9;219(3):347–57. </w:t>
        </w:r>
      </w:ins>
    </w:p>
    <w:p w14:paraId="40727A03" w14:textId="77777777" w:rsidR="00AA1F16" w:rsidRPr="00AA1F16" w:rsidRDefault="00AA1F16" w:rsidP="00AA1F16">
      <w:pPr>
        <w:pStyle w:val="Bibliography"/>
        <w:rPr>
          <w:ins w:id="919" w:author="Katelyn Gostic" w:date="2019-05-06T14:58:00Z"/>
          <w:color w:val="auto"/>
          <w:rPrChange w:id="920" w:author="Katelyn Gostic" w:date="2019-05-06T14:58:00Z">
            <w:rPr>
              <w:ins w:id="921" w:author="Katelyn Gostic" w:date="2019-05-06T14:58:00Z"/>
            </w:rPr>
          </w:rPrChange>
        </w:rPr>
        <w:pPrChange w:id="922" w:author="Katelyn Gostic" w:date="2019-05-06T14:58:00Z">
          <w:pPr>
            <w:widowControl w:val="0"/>
            <w:autoSpaceDE w:val="0"/>
            <w:autoSpaceDN w:val="0"/>
            <w:adjustRightInd w:val="0"/>
          </w:pPr>
        </w:pPrChange>
      </w:pPr>
      <w:ins w:id="923" w:author="Katelyn Gostic" w:date="2019-05-06T14:58:00Z">
        <w:r w:rsidRPr="00AA1F16">
          <w:rPr>
            <w:color w:val="auto"/>
            <w:rPrChange w:id="924" w:author="Katelyn Gostic" w:date="2019-05-06T14:58:00Z">
              <w:rPr/>
            </w:rPrChange>
          </w:rPr>
          <w:t xml:space="preserve">31. </w:t>
        </w:r>
        <w:r w:rsidRPr="00AA1F16">
          <w:rPr>
            <w:color w:val="auto"/>
            <w:rPrChange w:id="925" w:author="Katelyn Gostic" w:date="2019-05-06T14:58:00Z">
              <w:rPr/>
            </w:rPrChange>
          </w:rPr>
          <w:tab/>
          <w:t xml:space="preserve">Grenfell BT, Pybus OG, Gog JR, Wood JLN, Daly JM, Mumford JA, et al. Unifying the Epidemiological and Evolutionary Dynamics of Pathogens. Science. 2004 Jan 16;303(5656):327–32. </w:t>
        </w:r>
      </w:ins>
    </w:p>
    <w:p w14:paraId="02BFA2AE" w14:textId="77777777" w:rsidR="00AA1F16" w:rsidRPr="00AA1F16" w:rsidRDefault="00AA1F16" w:rsidP="00AA1F16">
      <w:pPr>
        <w:pStyle w:val="Bibliography"/>
        <w:rPr>
          <w:ins w:id="926" w:author="Katelyn Gostic" w:date="2019-05-06T14:58:00Z"/>
          <w:color w:val="auto"/>
          <w:rPrChange w:id="927" w:author="Katelyn Gostic" w:date="2019-05-06T14:58:00Z">
            <w:rPr>
              <w:ins w:id="928" w:author="Katelyn Gostic" w:date="2019-05-06T14:58:00Z"/>
            </w:rPr>
          </w:rPrChange>
        </w:rPr>
        <w:pPrChange w:id="929" w:author="Katelyn Gostic" w:date="2019-05-06T14:58:00Z">
          <w:pPr>
            <w:widowControl w:val="0"/>
            <w:autoSpaceDE w:val="0"/>
            <w:autoSpaceDN w:val="0"/>
            <w:adjustRightInd w:val="0"/>
          </w:pPr>
        </w:pPrChange>
      </w:pPr>
      <w:ins w:id="930" w:author="Katelyn Gostic" w:date="2019-05-06T14:58:00Z">
        <w:r w:rsidRPr="00AA1F16">
          <w:rPr>
            <w:color w:val="auto"/>
            <w:rPrChange w:id="931" w:author="Katelyn Gostic" w:date="2019-05-06T14:58:00Z">
              <w:rPr/>
            </w:rPrChange>
          </w:rPr>
          <w:t xml:space="preserve">32. </w:t>
        </w:r>
        <w:r w:rsidRPr="00AA1F16">
          <w:rPr>
            <w:color w:val="auto"/>
            <w:rPrChange w:id="932" w:author="Katelyn Gostic" w:date="2019-05-06T14:58:00Z">
              <w:rPr/>
            </w:rPrChange>
          </w:rPr>
          <w:tab/>
          <w:t>Age-specific differences in the dynamics of protective immunity to influenza | Nature Communications [Internet]. [cited 2019 May 6]. Available from: https://www.nature.com/articles/s41467-019-09652-6</w:t>
        </w:r>
      </w:ins>
    </w:p>
    <w:p w14:paraId="0CD09BAC" w14:textId="77777777" w:rsidR="00AA1F16" w:rsidRPr="00AA1F16" w:rsidRDefault="00AA1F16" w:rsidP="00AA1F16">
      <w:pPr>
        <w:pStyle w:val="Bibliography"/>
        <w:rPr>
          <w:ins w:id="933" w:author="Katelyn Gostic" w:date="2019-05-06T14:58:00Z"/>
          <w:color w:val="auto"/>
          <w:rPrChange w:id="934" w:author="Katelyn Gostic" w:date="2019-05-06T14:58:00Z">
            <w:rPr>
              <w:ins w:id="935" w:author="Katelyn Gostic" w:date="2019-05-06T14:58:00Z"/>
            </w:rPr>
          </w:rPrChange>
        </w:rPr>
        <w:pPrChange w:id="936" w:author="Katelyn Gostic" w:date="2019-05-06T14:58:00Z">
          <w:pPr>
            <w:widowControl w:val="0"/>
            <w:autoSpaceDE w:val="0"/>
            <w:autoSpaceDN w:val="0"/>
            <w:adjustRightInd w:val="0"/>
          </w:pPr>
        </w:pPrChange>
      </w:pPr>
      <w:ins w:id="937" w:author="Katelyn Gostic" w:date="2019-05-06T14:58:00Z">
        <w:r w:rsidRPr="00AA1F16">
          <w:rPr>
            <w:color w:val="auto"/>
            <w:rPrChange w:id="938" w:author="Katelyn Gostic" w:date="2019-05-06T14:58:00Z">
              <w:rPr/>
            </w:rPrChange>
          </w:rPr>
          <w:t xml:space="preserve">33. </w:t>
        </w:r>
        <w:r w:rsidRPr="00AA1F16">
          <w:rPr>
            <w:color w:val="auto"/>
            <w:rPrChange w:id="939" w:author="Katelyn Gostic" w:date="2019-05-06T14:58:00Z">
              <w:rPr/>
            </w:rPrChange>
          </w:rPr>
          <w:tab/>
          <w:t>Rozo M, Gronvall GK. The Reemergent 1977 H1N1 Strain and the Gain-of-Function Debate. mBio. 2015 Sep 1;6(4</w:t>
        </w:r>
        <w:proofErr w:type="gramStart"/>
        <w:r w:rsidRPr="00AA1F16">
          <w:rPr>
            <w:color w:val="auto"/>
            <w:rPrChange w:id="940" w:author="Katelyn Gostic" w:date="2019-05-06T14:58:00Z">
              <w:rPr/>
            </w:rPrChange>
          </w:rPr>
          <w:t>):e</w:t>
        </w:r>
        <w:proofErr w:type="gramEnd"/>
        <w:r w:rsidRPr="00AA1F16">
          <w:rPr>
            <w:color w:val="auto"/>
            <w:rPrChange w:id="941" w:author="Katelyn Gostic" w:date="2019-05-06T14:58:00Z">
              <w:rPr/>
            </w:rPrChange>
          </w:rPr>
          <w:t xml:space="preserve">01013-15. </w:t>
        </w:r>
      </w:ins>
    </w:p>
    <w:p w14:paraId="39F0BA47" w14:textId="77777777" w:rsidR="00AA1F16" w:rsidRPr="00AA1F16" w:rsidRDefault="00AA1F16" w:rsidP="00AA1F16">
      <w:pPr>
        <w:pStyle w:val="Bibliography"/>
        <w:rPr>
          <w:ins w:id="942" w:author="Katelyn Gostic" w:date="2019-05-06T14:58:00Z"/>
          <w:color w:val="auto"/>
          <w:rPrChange w:id="943" w:author="Katelyn Gostic" w:date="2019-05-06T14:58:00Z">
            <w:rPr>
              <w:ins w:id="944" w:author="Katelyn Gostic" w:date="2019-05-06T14:58:00Z"/>
            </w:rPr>
          </w:rPrChange>
        </w:rPr>
        <w:pPrChange w:id="945" w:author="Katelyn Gostic" w:date="2019-05-06T14:58:00Z">
          <w:pPr>
            <w:widowControl w:val="0"/>
            <w:autoSpaceDE w:val="0"/>
            <w:autoSpaceDN w:val="0"/>
            <w:adjustRightInd w:val="0"/>
          </w:pPr>
        </w:pPrChange>
      </w:pPr>
      <w:ins w:id="946" w:author="Katelyn Gostic" w:date="2019-05-06T14:58:00Z">
        <w:r w:rsidRPr="00AA1F16">
          <w:rPr>
            <w:color w:val="auto"/>
            <w:rPrChange w:id="947" w:author="Katelyn Gostic" w:date="2019-05-06T14:58:00Z">
              <w:rPr/>
            </w:rPrChange>
          </w:rPr>
          <w:t xml:space="preserve">34. </w:t>
        </w:r>
        <w:r w:rsidRPr="00AA1F16">
          <w:rPr>
            <w:color w:val="auto"/>
            <w:rPrChange w:id="948" w:author="Katelyn Gostic" w:date="2019-05-06T14:58:00Z">
              <w:rPr/>
            </w:rPrChange>
          </w:rPr>
          <w:tab/>
          <w:t xml:space="preserve">Nakajima K, Desselberger U, Palese P. Recent human influenza A (H1N1) viruses are closely related genetically to strains isolated in 1950. Nature. 1978 Jul;274(5669):334. </w:t>
        </w:r>
      </w:ins>
    </w:p>
    <w:p w14:paraId="63270761" w14:textId="77777777" w:rsidR="00AA1F16" w:rsidRPr="00AA1F16" w:rsidRDefault="00AA1F16" w:rsidP="00AA1F16">
      <w:pPr>
        <w:pStyle w:val="Bibliography"/>
        <w:rPr>
          <w:ins w:id="949" w:author="Katelyn Gostic" w:date="2019-05-06T14:58:00Z"/>
          <w:color w:val="auto"/>
          <w:rPrChange w:id="950" w:author="Katelyn Gostic" w:date="2019-05-06T14:58:00Z">
            <w:rPr>
              <w:ins w:id="951" w:author="Katelyn Gostic" w:date="2019-05-06T14:58:00Z"/>
            </w:rPr>
          </w:rPrChange>
        </w:rPr>
        <w:pPrChange w:id="952" w:author="Katelyn Gostic" w:date="2019-05-06T14:58:00Z">
          <w:pPr>
            <w:widowControl w:val="0"/>
            <w:autoSpaceDE w:val="0"/>
            <w:autoSpaceDN w:val="0"/>
            <w:adjustRightInd w:val="0"/>
          </w:pPr>
        </w:pPrChange>
      </w:pPr>
      <w:ins w:id="953" w:author="Katelyn Gostic" w:date="2019-05-06T14:58:00Z">
        <w:r w:rsidRPr="00AA1F16">
          <w:rPr>
            <w:color w:val="auto"/>
            <w:rPrChange w:id="954" w:author="Katelyn Gostic" w:date="2019-05-06T14:58:00Z">
              <w:rPr/>
            </w:rPrChange>
          </w:rPr>
          <w:t xml:space="preserve">35. </w:t>
        </w:r>
        <w:r w:rsidRPr="00AA1F16">
          <w:rPr>
            <w:color w:val="auto"/>
            <w:rPrChange w:id="955" w:author="Katelyn Gostic" w:date="2019-05-06T14:58:00Z">
              <w:rPr/>
            </w:rPrChange>
          </w:rPr>
          <w:tab/>
          <w:t xml:space="preserve">Palache A, Oriol-Mathieu V, Fino M, Xydia-Charmanta M. Seasonal influenza vaccine dose distribution in 195 countries (2004–2013): Little progress in estimated global vaccination coverage. Vaccine. 2015 Oct 13;33(42):5598–605. </w:t>
        </w:r>
      </w:ins>
    </w:p>
    <w:p w14:paraId="6B52FDBC" w14:textId="77777777" w:rsidR="00AA1F16" w:rsidRPr="00AA1F16" w:rsidRDefault="00AA1F16" w:rsidP="00AA1F16">
      <w:pPr>
        <w:pStyle w:val="Bibliography"/>
        <w:rPr>
          <w:ins w:id="956" w:author="Katelyn Gostic" w:date="2019-05-06T14:58:00Z"/>
          <w:color w:val="auto"/>
          <w:rPrChange w:id="957" w:author="Katelyn Gostic" w:date="2019-05-06T14:58:00Z">
            <w:rPr>
              <w:ins w:id="958" w:author="Katelyn Gostic" w:date="2019-05-06T14:58:00Z"/>
            </w:rPr>
          </w:rPrChange>
        </w:rPr>
        <w:pPrChange w:id="959" w:author="Katelyn Gostic" w:date="2019-05-06T14:58:00Z">
          <w:pPr>
            <w:widowControl w:val="0"/>
            <w:autoSpaceDE w:val="0"/>
            <w:autoSpaceDN w:val="0"/>
            <w:adjustRightInd w:val="0"/>
          </w:pPr>
        </w:pPrChange>
      </w:pPr>
      <w:ins w:id="960" w:author="Katelyn Gostic" w:date="2019-05-06T14:58:00Z">
        <w:r w:rsidRPr="00AA1F16">
          <w:rPr>
            <w:color w:val="auto"/>
            <w:rPrChange w:id="961" w:author="Katelyn Gostic" w:date="2019-05-06T14:58:00Z">
              <w:rPr/>
            </w:rPrChange>
          </w:rPr>
          <w:t xml:space="preserve">36. </w:t>
        </w:r>
        <w:r w:rsidRPr="00AA1F16">
          <w:rPr>
            <w:color w:val="auto"/>
            <w:rPrChange w:id="962" w:author="Katelyn Gostic" w:date="2019-05-06T14:58:00Z">
              <w:rPr/>
            </w:rPrChange>
          </w:rPr>
          <w:tab/>
          <w:t xml:space="preserve">Vanessen G, Palache A, Forleo E, Fedson D. Influenza vaccination in 2000: recommendations and vaccine use in 50 developed and rapidly developing countries. Vaccine. 2003 May 1;21(16):1780–5. </w:t>
        </w:r>
      </w:ins>
    </w:p>
    <w:p w14:paraId="69DD0BE8" w14:textId="77777777" w:rsidR="00AA1F16" w:rsidRPr="00AA1F16" w:rsidRDefault="00AA1F16" w:rsidP="00AA1F16">
      <w:pPr>
        <w:pStyle w:val="Bibliography"/>
        <w:rPr>
          <w:ins w:id="963" w:author="Katelyn Gostic" w:date="2019-05-06T14:58:00Z"/>
          <w:color w:val="auto"/>
          <w:rPrChange w:id="964" w:author="Katelyn Gostic" w:date="2019-05-06T14:58:00Z">
            <w:rPr>
              <w:ins w:id="965" w:author="Katelyn Gostic" w:date="2019-05-06T14:58:00Z"/>
            </w:rPr>
          </w:rPrChange>
        </w:rPr>
        <w:pPrChange w:id="966" w:author="Katelyn Gostic" w:date="2019-05-06T14:58:00Z">
          <w:pPr>
            <w:widowControl w:val="0"/>
            <w:autoSpaceDE w:val="0"/>
            <w:autoSpaceDN w:val="0"/>
            <w:adjustRightInd w:val="0"/>
          </w:pPr>
        </w:pPrChange>
      </w:pPr>
      <w:ins w:id="967" w:author="Katelyn Gostic" w:date="2019-05-06T14:58:00Z">
        <w:r w:rsidRPr="00AA1F16">
          <w:rPr>
            <w:color w:val="auto"/>
            <w:rPrChange w:id="968" w:author="Katelyn Gostic" w:date="2019-05-06T14:58:00Z">
              <w:rPr/>
            </w:rPrChange>
          </w:rPr>
          <w:t xml:space="preserve">37. </w:t>
        </w:r>
        <w:r w:rsidRPr="00AA1F16">
          <w:rPr>
            <w:color w:val="auto"/>
            <w:rPrChange w:id="969" w:author="Katelyn Gostic" w:date="2019-05-06T14:58:00Z">
              <w:rPr/>
            </w:rPrChange>
          </w:rPr>
          <w:tab/>
          <w:t xml:space="preserve">WHO | FluNet [Internet]. </w:t>
        </w:r>
        <w:proofErr w:type="gramStart"/>
        <w:r w:rsidRPr="00AA1F16">
          <w:rPr>
            <w:color w:val="auto"/>
            <w:rPrChange w:id="970" w:author="Katelyn Gostic" w:date="2019-05-06T14:58:00Z">
              <w:rPr/>
            </w:rPrChange>
          </w:rPr>
          <w:t>WHO.</w:t>
        </w:r>
        <w:proofErr w:type="gramEnd"/>
        <w:r w:rsidRPr="00AA1F16">
          <w:rPr>
            <w:color w:val="auto"/>
            <w:rPrChange w:id="971" w:author="Katelyn Gostic" w:date="2019-05-06T14:58:00Z">
              <w:rPr/>
            </w:rPrChange>
          </w:rPr>
          <w:t xml:space="preserve"> [cited 2019 Apr 15]. Available from: http://www.who.int/influenza/gisrs_laboratory/flunet/en/</w:t>
        </w:r>
      </w:ins>
    </w:p>
    <w:p w14:paraId="601EB1CD" w14:textId="77777777" w:rsidR="00AA1F16" w:rsidRPr="00AA1F16" w:rsidRDefault="00AA1F16" w:rsidP="00AA1F16">
      <w:pPr>
        <w:pStyle w:val="Bibliography"/>
        <w:rPr>
          <w:ins w:id="972" w:author="Katelyn Gostic" w:date="2019-05-06T14:58:00Z"/>
          <w:color w:val="auto"/>
          <w:rPrChange w:id="973" w:author="Katelyn Gostic" w:date="2019-05-06T14:58:00Z">
            <w:rPr>
              <w:ins w:id="974" w:author="Katelyn Gostic" w:date="2019-05-06T14:58:00Z"/>
            </w:rPr>
          </w:rPrChange>
        </w:rPr>
        <w:pPrChange w:id="975" w:author="Katelyn Gostic" w:date="2019-05-06T14:58:00Z">
          <w:pPr>
            <w:widowControl w:val="0"/>
            <w:autoSpaceDE w:val="0"/>
            <w:autoSpaceDN w:val="0"/>
            <w:adjustRightInd w:val="0"/>
          </w:pPr>
        </w:pPrChange>
      </w:pPr>
      <w:ins w:id="976" w:author="Katelyn Gostic" w:date="2019-05-06T14:58:00Z">
        <w:r w:rsidRPr="00AA1F16">
          <w:rPr>
            <w:color w:val="auto"/>
            <w:rPrChange w:id="977" w:author="Katelyn Gostic" w:date="2019-05-06T14:58:00Z">
              <w:rPr/>
            </w:rPrChange>
          </w:rPr>
          <w:t xml:space="preserve">38. </w:t>
        </w:r>
        <w:r w:rsidRPr="00AA1F16">
          <w:rPr>
            <w:color w:val="auto"/>
            <w:rPrChange w:id="978" w:author="Katelyn Gostic" w:date="2019-05-06T14:58:00Z">
              <w:rPr/>
            </w:rPrChange>
          </w:rPr>
          <w:tab/>
          <w:t>FluView Interactive | CDC [Internet]. 2018 [cited 2019 Apr 15]. Available from: https://www.cdc.gov/flu/weekly/fluviewinteractive.htm</w:t>
        </w:r>
      </w:ins>
    </w:p>
    <w:p w14:paraId="1497DC3E" w14:textId="77777777" w:rsidR="00AA1F16" w:rsidRPr="00AA1F16" w:rsidRDefault="00AA1F16" w:rsidP="00AA1F16">
      <w:pPr>
        <w:pStyle w:val="Bibliography"/>
        <w:rPr>
          <w:ins w:id="979" w:author="Katelyn Gostic" w:date="2019-05-06T14:58:00Z"/>
          <w:color w:val="auto"/>
          <w:rPrChange w:id="980" w:author="Katelyn Gostic" w:date="2019-05-06T14:58:00Z">
            <w:rPr>
              <w:ins w:id="981" w:author="Katelyn Gostic" w:date="2019-05-06T14:58:00Z"/>
            </w:rPr>
          </w:rPrChange>
        </w:rPr>
        <w:pPrChange w:id="982" w:author="Katelyn Gostic" w:date="2019-05-06T14:58:00Z">
          <w:pPr>
            <w:widowControl w:val="0"/>
            <w:autoSpaceDE w:val="0"/>
            <w:autoSpaceDN w:val="0"/>
            <w:adjustRightInd w:val="0"/>
          </w:pPr>
        </w:pPrChange>
      </w:pPr>
      <w:ins w:id="983" w:author="Katelyn Gostic" w:date="2019-05-06T14:58:00Z">
        <w:r w:rsidRPr="00AA1F16">
          <w:rPr>
            <w:color w:val="auto"/>
            <w:rPrChange w:id="984" w:author="Katelyn Gostic" w:date="2019-05-06T14:58:00Z">
              <w:rPr/>
            </w:rPrChange>
          </w:rPr>
          <w:t xml:space="preserve">39. </w:t>
        </w:r>
        <w:r w:rsidRPr="00AA1F16">
          <w:rPr>
            <w:color w:val="auto"/>
            <w:rPrChange w:id="985" w:author="Katelyn Gostic" w:date="2019-05-06T14:58:00Z">
              <w:rPr/>
            </w:rPrChange>
          </w:rPr>
          <w:tab/>
          <w:t xml:space="preserve">Bogner P, Capua I, Lipman DJ, Cox NJ. A global initiative on sharing avian flu data. Nature. 2006 Aug;442(7106):981. </w:t>
        </w:r>
      </w:ins>
    </w:p>
    <w:p w14:paraId="20E8F70A" w14:textId="77777777" w:rsidR="00AA1F16" w:rsidRPr="00AA1F16" w:rsidRDefault="00AA1F16" w:rsidP="00AA1F16">
      <w:pPr>
        <w:pStyle w:val="Bibliography"/>
        <w:rPr>
          <w:ins w:id="986" w:author="Katelyn Gostic" w:date="2019-05-06T14:58:00Z"/>
          <w:color w:val="auto"/>
          <w:rPrChange w:id="987" w:author="Katelyn Gostic" w:date="2019-05-06T14:58:00Z">
            <w:rPr>
              <w:ins w:id="988" w:author="Katelyn Gostic" w:date="2019-05-06T14:58:00Z"/>
            </w:rPr>
          </w:rPrChange>
        </w:rPr>
        <w:pPrChange w:id="989" w:author="Katelyn Gostic" w:date="2019-05-06T14:58:00Z">
          <w:pPr>
            <w:widowControl w:val="0"/>
            <w:autoSpaceDE w:val="0"/>
            <w:autoSpaceDN w:val="0"/>
            <w:adjustRightInd w:val="0"/>
          </w:pPr>
        </w:pPrChange>
      </w:pPr>
      <w:ins w:id="990" w:author="Katelyn Gostic" w:date="2019-05-06T14:58:00Z">
        <w:r w:rsidRPr="00AA1F16">
          <w:rPr>
            <w:color w:val="auto"/>
            <w:rPrChange w:id="991" w:author="Katelyn Gostic" w:date="2019-05-06T14:58:00Z">
              <w:rPr/>
            </w:rPrChange>
          </w:rPr>
          <w:t xml:space="preserve">40. </w:t>
        </w:r>
        <w:r w:rsidRPr="00AA1F16">
          <w:rPr>
            <w:color w:val="auto"/>
            <w:rPrChange w:id="992" w:author="Katelyn Gostic" w:date="2019-05-06T14:58:00Z">
              <w:rPr/>
            </w:rPrChange>
          </w:rPr>
          <w:tab/>
          <w:t>Sagulenko P, Puller V, Neher RA. TreeTime: Maximum-likelihood phylodynamic analysis. Virus Evol [Internet]. 2018 Jan 8 [cited 2019 Apr 12];4(1). Available from: https://www.ncbi.nlm.nih.gov/pmc/articles/PMC5758920/</w:t>
        </w:r>
      </w:ins>
    </w:p>
    <w:p w14:paraId="2459FD2C" w14:textId="77777777" w:rsidR="00AA1F16" w:rsidRPr="00AA1F16" w:rsidRDefault="00AA1F16" w:rsidP="00AA1F16">
      <w:pPr>
        <w:pStyle w:val="Bibliography"/>
        <w:rPr>
          <w:ins w:id="993" w:author="Katelyn Gostic" w:date="2019-05-06T14:58:00Z"/>
          <w:color w:val="auto"/>
          <w:rPrChange w:id="994" w:author="Katelyn Gostic" w:date="2019-05-06T14:58:00Z">
            <w:rPr>
              <w:ins w:id="995" w:author="Katelyn Gostic" w:date="2019-05-06T14:58:00Z"/>
            </w:rPr>
          </w:rPrChange>
        </w:rPr>
        <w:pPrChange w:id="996" w:author="Katelyn Gostic" w:date="2019-05-06T14:58:00Z">
          <w:pPr>
            <w:widowControl w:val="0"/>
            <w:autoSpaceDE w:val="0"/>
            <w:autoSpaceDN w:val="0"/>
            <w:adjustRightInd w:val="0"/>
          </w:pPr>
        </w:pPrChange>
      </w:pPr>
      <w:ins w:id="997" w:author="Katelyn Gostic" w:date="2019-05-06T14:58:00Z">
        <w:r w:rsidRPr="00AA1F16">
          <w:rPr>
            <w:color w:val="auto"/>
            <w:rPrChange w:id="998" w:author="Katelyn Gostic" w:date="2019-05-06T14:58:00Z">
              <w:rPr/>
            </w:rPrChange>
          </w:rPr>
          <w:t xml:space="preserve">41. </w:t>
        </w:r>
        <w:r w:rsidRPr="00AA1F16">
          <w:rPr>
            <w:color w:val="auto"/>
            <w:rPrChange w:id="999" w:author="Katelyn Gostic" w:date="2019-05-06T14:58:00Z">
              <w:rPr/>
            </w:rPrChange>
          </w:rPr>
          <w:tab/>
          <w:t xml:space="preserve">Gagnon A, Acosta E, Miller MS. Reporting and evaluating influenza virus surveillance data: An argument for incidence by single year of age. Vaccine. 2018 Oct 8;36(42):6249–52. </w:t>
        </w:r>
      </w:ins>
    </w:p>
    <w:p w14:paraId="2B523FDA" w14:textId="77777777" w:rsidR="00AA1F16" w:rsidRPr="00AA1F16" w:rsidRDefault="00AA1F16" w:rsidP="00AA1F16">
      <w:pPr>
        <w:pStyle w:val="Bibliography"/>
        <w:rPr>
          <w:ins w:id="1000" w:author="Katelyn Gostic" w:date="2019-05-06T14:58:00Z"/>
          <w:color w:val="auto"/>
          <w:rPrChange w:id="1001" w:author="Katelyn Gostic" w:date="2019-05-06T14:58:00Z">
            <w:rPr>
              <w:ins w:id="1002" w:author="Katelyn Gostic" w:date="2019-05-06T14:58:00Z"/>
            </w:rPr>
          </w:rPrChange>
        </w:rPr>
        <w:pPrChange w:id="1003" w:author="Katelyn Gostic" w:date="2019-05-06T14:58:00Z">
          <w:pPr>
            <w:widowControl w:val="0"/>
            <w:autoSpaceDE w:val="0"/>
            <w:autoSpaceDN w:val="0"/>
            <w:adjustRightInd w:val="0"/>
          </w:pPr>
        </w:pPrChange>
      </w:pPr>
      <w:ins w:id="1004" w:author="Katelyn Gostic" w:date="2019-05-06T14:58:00Z">
        <w:r w:rsidRPr="00AA1F16">
          <w:rPr>
            <w:color w:val="auto"/>
            <w:rPrChange w:id="1005" w:author="Katelyn Gostic" w:date="2019-05-06T14:58:00Z">
              <w:rPr/>
            </w:rPrChange>
          </w:rPr>
          <w:t xml:space="preserve">42. </w:t>
        </w:r>
        <w:r w:rsidRPr="00AA1F16">
          <w:rPr>
            <w:color w:val="auto"/>
            <w:rPrChange w:id="1006" w:author="Katelyn Gostic" w:date="2019-05-06T14:58:00Z">
              <w:rPr/>
            </w:rPrChange>
          </w:rPr>
          <w:tab/>
          <w:t xml:space="preserve">Dushoff J, Plotkin JB, Viboud C, Earn DJD, Simonsen L. Mortality due to Influenza in the United States—An Annualized Regression Approach Using Multiple-Cause Mortality Data. Am J Epidemiol. 2006 Jan 15;163(2):181–7. </w:t>
        </w:r>
      </w:ins>
    </w:p>
    <w:p w14:paraId="0D6850E3" w14:textId="77777777" w:rsidR="00AA1F16" w:rsidRPr="00AA1F16" w:rsidRDefault="00AA1F16" w:rsidP="00AA1F16">
      <w:pPr>
        <w:pStyle w:val="Bibliography"/>
        <w:rPr>
          <w:ins w:id="1007" w:author="Katelyn Gostic" w:date="2019-05-06T14:58:00Z"/>
          <w:color w:val="auto"/>
          <w:rPrChange w:id="1008" w:author="Katelyn Gostic" w:date="2019-05-06T14:58:00Z">
            <w:rPr>
              <w:ins w:id="1009" w:author="Katelyn Gostic" w:date="2019-05-06T14:58:00Z"/>
            </w:rPr>
          </w:rPrChange>
        </w:rPr>
        <w:pPrChange w:id="1010" w:author="Katelyn Gostic" w:date="2019-05-06T14:58:00Z">
          <w:pPr>
            <w:widowControl w:val="0"/>
            <w:autoSpaceDE w:val="0"/>
            <w:autoSpaceDN w:val="0"/>
            <w:adjustRightInd w:val="0"/>
          </w:pPr>
        </w:pPrChange>
      </w:pPr>
      <w:ins w:id="1011" w:author="Katelyn Gostic" w:date="2019-05-06T14:58:00Z">
        <w:r w:rsidRPr="00AA1F16">
          <w:rPr>
            <w:color w:val="auto"/>
            <w:rPrChange w:id="1012" w:author="Katelyn Gostic" w:date="2019-05-06T14:58:00Z">
              <w:rPr/>
            </w:rPrChange>
          </w:rPr>
          <w:lastRenderedPageBreak/>
          <w:t xml:space="preserve">43. </w:t>
        </w:r>
        <w:r w:rsidRPr="00AA1F16">
          <w:rPr>
            <w:color w:val="auto"/>
            <w:rPrChange w:id="1013" w:author="Katelyn Gostic" w:date="2019-05-06T14:58:00Z">
              <w:rPr/>
            </w:rPrChange>
          </w:rPr>
          <w:tab/>
          <w:t>RFA-AI-18-010: Impact of Initial Influenza Exposure on Immunity in Infants (U01 Clinical Trial Not Allowed) [Internet]. [cited 2019 Apr 15]. Available from: https://grants.nih.gov/grants/guide/rfa-files/RFA-AI-18-010.html</w:t>
        </w:r>
      </w:ins>
    </w:p>
    <w:p w14:paraId="75F3BAE6" w14:textId="77777777" w:rsidR="00AA1F16" w:rsidRPr="00AA1F16" w:rsidRDefault="00AA1F16" w:rsidP="00AA1F16">
      <w:pPr>
        <w:pStyle w:val="Bibliography"/>
        <w:rPr>
          <w:ins w:id="1014" w:author="Katelyn Gostic" w:date="2019-05-06T14:58:00Z"/>
          <w:color w:val="auto"/>
          <w:rPrChange w:id="1015" w:author="Katelyn Gostic" w:date="2019-05-06T14:58:00Z">
            <w:rPr>
              <w:ins w:id="1016" w:author="Katelyn Gostic" w:date="2019-05-06T14:58:00Z"/>
            </w:rPr>
          </w:rPrChange>
        </w:rPr>
        <w:pPrChange w:id="1017" w:author="Katelyn Gostic" w:date="2019-05-06T14:58:00Z">
          <w:pPr>
            <w:widowControl w:val="0"/>
            <w:autoSpaceDE w:val="0"/>
            <w:autoSpaceDN w:val="0"/>
            <w:adjustRightInd w:val="0"/>
          </w:pPr>
        </w:pPrChange>
      </w:pPr>
      <w:ins w:id="1018" w:author="Katelyn Gostic" w:date="2019-05-06T14:58:00Z">
        <w:r w:rsidRPr="00AA1F16">
          <w:rPr>
            <w:color w:val="auto"/>
            <w:rPrChange w:id="1019" w:author="Katelyn Gostic" w:date="2019-05-06T14:58:00Z">
              <w:rPr/>
            </w:rPrChange>
          </w:rPr>
          <w:t xml:space="preserve">44. </w:t>
        </w:r>
        <w:r w:rsidRPr="00AA1F16">
          <w:rPr>
            <w:color w:val="auto"/>
            <w:rPrChange w:id="1020" w:author="Katelyn Gostic" w:date="2019-05-06T14:58:00Z">
              <w:rPr/>
            </w:rPrChange>
          </w:rPr>
          <w:tab/>
          <w:t>Jhung MA, Swerdlow D, Olsen SJ, Jernigan D, Biggerstaff M, Kamimoto L, et al. Epidemiology of 2009 Pandemic Influenza A (H1N1) in the United States. Clin Infect Dis. 2011 Jan 1;52(suppl_1</w:t>
        </w:r>
        <w:proofErr w:type="gramStart"/>
        <w:r w:rsidRPr="00AA1F16">
          <w:rPr>
            <w:color w:val="auto"/>
            <w:rPrChange w:id="1021" w:author="Katelyn Gostic" w:date="2019-05-06T14:58:00Z">
              <w:rPr/>
            </w:rPrChange>
          </w:rPr>
          <w:t>):S</w:t>
        </w:r>
        <w:proofErr w:type="gramEnd"/>
        <w:r w:rsidRPr="00AA1F16">
          <w:rPr>
            <w:color w:val="auto"/>
            <w:rPrChange w:id="1022" w:author="Katelyn Gostic" w:date="2019-05-06T14:58:00Z">
              <w:rPr/>
            </w:rPrChange>
          </w:rPr>
          <w:t xml:space="preserve">13–26. </w:t>
        </w:r>
      </w:ins>
    </w:p>
    <w:p w14:paraId="225610BA" w14:textId="77777777" w:rsidR="00AA1F16" w:rsidRPr="00AA1F16" w:rsidRDefault="00AA1F16" w:rsidP="00AA1F16">
      <w:pPr>
        <w:pStyle w:val="Bibliography"/>
        <w:rPr>
          <w:ins w:id="1023" w:author="Katelyn Gostic" w:date="2019-05-06T14:58:00Z"/>
          <w:color w:val="auto"/>
          <w:rPrChange w:id="1024" w:author="Katelyn Gostic" w:date="2019-05-06T14:58:00Z">
            <w:rPr>
              <w:ins w:id="1025" w:author="Katelyn Gostic" w:date="2019-05-06T14:58:00Z"/>
            </w:rPr>
          </w:rPrChange>
        </w:rPr>
        <w:pPrChange w:id="1026" w:author="Katelyn Gostic" w:date="2019-05-06T14:58:00Z">
          <w:pPr>
            <w:widowControl w:val="0"/>
            <w:autoSpaceDE w:val="0"/>
            <w:autoSpaceDN w:val="0"/>
            <w:adjustRightInd w:val="0"/>
          </w:pPr>
        </w:pPrChange>
      </w:pPr>
      <w:ins w:id="1027" w:author="Katelyn Gostic" w:date="2019-05-06T14:58:00Z">
        <w:r w:rsidRPr="00AA1F16">
          <w:rPr>
            <w:color w:val="auto"/>
            <w:rPrChange w:id="1028" w:author="Katelyn Gostic" w:date="2019-05-06T14:58:00Z">
              <w:rPr/>
            </w:rPrChange>
          </w:rPr>
          <w:t xml:space="preserve">45. </w:t>
        </w:r>
        <w:r w:rsidRPr="00AA1F16">
          <w:rPr>
            <w:color w:val="auto"/>
            <w:rPrChange w:id="1029" w:author="Katelyn Gostic" w:date="2019-05-06T14:58:00Z">
              <w:rPr/>
            </w:rPrChange>
          </w:rPr>
          <w:tab/>
          <w:t xml:space="preserve">Bolker BM. Ecological Models and Data in R. Princeton University Press; 2008. 409 p. </w:t>
        </w:r>
      </w:ins>
    </w:p>
    <w:p w14:paraId="15BCDC29" w14:textId="68467420" w:rsidR="0010345F" w:rsidRPr="00AA1F16" w:rsidDel="00E41BD2" w:rsidRDefault="0010345F" w:rsidP="00AA1F16">
      <w:pPr>
        <w:pStyle w:val="Bibliography"/>
        <w:rPr>
          <w:del w:id="1030" w:author="Katelyn Gostic" w:date="2019-05-06T12:38:00Z"/>
          <w:color w:val="auto"/>
          <w:rPrChange w:id="1031" w:author="Katelyn Gostic" w:date="2019-05-06T14:58:00Z">
            <w:rPr>
              <w:del w:id="1032" w:author="Katelyn Gostic" w:date="2019-05-06T12:38:00Z"/>
              <w:color w:val="000000"/>
            </w:rPr>
          </w:rPrChange>
        </w:rPr>
        <w:pPrChange w:id="1033" w:author="Katelyn Gostic" w:date="2019-05-06T14:58:00Z">
          <w:pPr>
            <w:pStyle w:val="Bibliography"/>
          </w:pPr>
        </w:pPrChange>
      </w:pPr>
      <w:del w:id="1034" w:author="Katelyn Gostic" w:date="2019-05-06T12:38:00Z">
        <w:r w:rsidRPr="00AA1F16" w:rsidDel="00E41BD2">
          <w:rPr>
            <w:color w:val="auto"/>
            <w:rPrChange w:id="1035" w:author="Katelyn Gostic" w:date="2019-05-06T14:58:00Z">
              <w:rPr>
                <w:color w:val="000000"/>
              </w:rPr>
            </w:rPrChange>
          </w:rPr>
          <w:delText xml:space="preserve">1. </w:delText>
        </w:r>
        <w:r w:rsidRPr="00AA1F16" w:rsidDel="00E41BD2">
          <w:rPr>
            <w:color w:val="auto"/>
            <w:rPrChange w:id="1036" w:author="Katelyn Gostic" w:date="2019-05-06T14:58:00Z">
              <w:rPr>
                <w:color w:val="000000"/>
              </w:rPr>
            </w:rPrChange>
          </w:rPr>
          <w:tab/>
          <w:delText xml:space="preserve">Francis T. On the Doctrine of Original Antigenic Sin. Proc Am Philos Soc. 1960;104(6):572–8. </w:delText>
        </w:r>
      </w:del>
    </w:p>
    <w:p w14:paraId="0956BB62" w14:textId="0FDB776A" w:rsidR="0010345F" w:rsidRPr="00AA1F16" w:rsidDel="00E41BD2" w:rsidRDefault="0010345F" w:rsidP="00AA1F16">
      <w:pPr>
        <w:pStyle w:val="Bibliography"/>
        <w:rPr>
          <w:del w:id="1037" w:author="Katelyn Gostic" w:date="2019-05-06T12:38:00Z"/>
          <w:color w:val="auto"/>
          <w:rPrChange w:id="1038" w:author="Katelyn Gostic" w:date="2019-05-06T14:58:00Z">
            <w:rPr>
              <w:del w:id="1039" w:author="Katelyn Gostic" w:date="2019-05-06T12:38:00Z"/>
              <w:color w:val="000000"/>
            </w:rPr>
          </w:rPrChange>
        </w:rPr>
        <w:pPrChange w:id="1040" w:author="Katelyn Gostic" w:date="2019-05-06T14:58:00Z">
          <w:pPr>
            <w:pStyle w:val="Bibliography"/>
          </w:pPr>
        </w:pPrChange>
      </w:pPr>
      <w:del w:id="1041" w:author="Katelyn Gostic" w:date="2019-05-06T12:38:00Z">
        <w:r w:rsidRPr="00AA1F16" w:rsidDel="00E41BD2">
          <w:rPr>
            <w:color w:val="auto"/>
            <w:rPrChange w:id="1042" w:author="Katelyn Gostic" w:date="2019-05-06T14:58:00Z">
              <w:rPr>
                <w:color w:val="000000"/>
              </w:rPr>
            </w:rPrChange>
          </w:rPr>
          <w:delText xml:space="preserve">2. </w:delText>
        </w:r>
        <w:r w:rsidRPr="00AA1F16" w:rsidDel="00E41BD2">
          <w:rPr>
            <w:color w:val="auto"/>
            <w:rPrChange w:id="1043" w:author="Katelyn Gostic" w:date="2019-05-06T14:58:00Z">
              <w:rPr>
                <w:color w:val="000000"/>
              </w:rPr>
            </w:rPrChange>
          </w:rPr>
          <w:tab/>
          <w:delText xml:space="preserve">Lessler J, Riley S, Read JM, Wang S, Zhu H, Smith GJD, et al. Evidence for Antigenic Seniority in Influenza A (H3N2) Antibody Responses in Southern China. PLOS Pathog. 2012 Jul 19;8(7):e1002802. </w:delText>
        </w:r>
      </w:del>
    </w:p>
    <w:p w14:paraId="5F5F51B3" w14:textId="02031C9F" w:rsidR="0010345F" w:rsidRPr="00AA1F16" w:rsidDel="00E41BD2" w:rsidRDefault="0010345F" w:rsidP="00AA1F16">
      <w:pPr>
        <w:pStyle w:val="Bibliography"/>
        <w:rPr>
          <w:del w:id="1044" w:author="Katelyn Gostic" w:date="2019-05-06T12:38:00Z"/>
          <w:color w:val="auto"/>
          <w:rPrChange w:id="1045" w:author="Katelyn Gostic" w:date="2019-05-06T14:58:00Z">
            <w:rPr>
              <w:del w:id="1046" w:author="Katelyn Gostic" w:date="2019-05-06T12:38:00Z"/>
              <w:color w:val="000000"/>
            </w:rPr>
          </w:rPrChange>
        </w:rPr>
        <w:pPrChange w:id="1047" w:author="Katelyn Gostic" w:date="2019-05-06T14:58:00Z">
          <w:pPr>
            <w:pStyle w:val="Bibliography"/>
          </w:pPr>
        </w:pPrChange>
      </w:pPr>
      <w:del w:id="1048" w:author="Katelyn Gostic" w:date="2019-05-06T12:38:00Z">
        <w:r w:rsidRPr="00AA1F16" w:rsidDel="00E41BD2">
          <w:rPr>
            <w:color w:val="auto"/>
            <w:rPrChange w:id="1049" w:author="Katelyn Gostic" w:date="2019-05-06T14:58:00Z">
              <w:rPr>
                <w:color w:val="000000"/>
              </w:rPr>
            </w:rPrChange>
          </w:rPr>
          <w:delText xml:space="preserve">3. </w:delText>
        </w:r>
        <w:r w:rsidRPr="00AA1F16" w:rsidDel="00E41BD2">
          <w:rPr>
            <w:color w:val="auto"/>
            <w:rPrChange w:id="1050" w:author="Katelyn Gostic" w:date="2019-05-06T14:58:00Z">
              <w:rPr>
                <w:color w:val="000000"/>
              </w:rPr>
            </w:rPrChange>
          </w:rPr>
          <w:tab/>
          <w:delText xml:space="preserve">Monto AS, Malosh RE, Petrie JG, Martin ET. The Doctrine of Original Antigenic Sin: Separating Good From Evil. J Infect Dis. 2017 Jun 15;215(12):1782–8. </w:delText>
        </w:r>
      </w:del>
    </w:p>
    <w:p w14:paraId="66CE3B95" w14:textId="35832C7F" w:rsidR="0010345F" w:rsidRPr="00AA1F16" w:rsidDel="00E41BD2" w:rsidRDefault="0010345F" w:rsidP="00AA1F16">
      <w:pPr>
        <w:pStyle w:val="Bibliography"/>
        <w:rPr>
          <w:del w:id="1051" w:author="Katelyn Gostic" w:date="2019-05-06T12:38:00Z"/>
          <w:color w:val="auto"/>
          <w:rPrChange w:id="1052" w:author="Katelyn Gostic" w:date="2019-05-06T14:58:00Z">
            <w:rPr>
              <w:del w:id="1053" w:author="Katelyn Gostic" w:date="2019-05-06T12:38:00Z"/>
              <w:color w:val="000000"/>
            </w:rPr>
          </w:rPrChange>
        </w:rPr>
        <w:pPrChange w:id="1054" w:author="Katelyn Gostic" w:date="2019-05-06T14:58:00Z">
          <w:pPr>
            <w:pStyle w:val="Bibliography"/>
          </w:pPr>
        </w:pPrChange>
      </w:pPr>
      <w:del w:id="1055" w:author="Katelyn Gostic" w:date="2019-05-06T12:38:00Z">
        <w:r w:rsidRPr="00AA1F16" w:rsidDel="00E41BD2">
          <w:rPr>
            <w:color w:val="auto"/>
            <w:rPrChange w:id="1056" w:author="Katelyn Gostic" w:date="2019-05-06T14:58:00Z">
              <w:rPr>
                <w:color w:val="000000"/>
              </w:rPr>
            </w:rPrChange>
          </w:rPr>
          <w:delText xml:space="preserve">4. </w:delText>
        </w:r>
        <w:r w:rsidRPr="00AA1F16" w:rsidDel="00E41BD2">
          <w:rPr>
            <w:color w:val="auto"/>
            <w:rPrChange w:id="1057" w:author="Katelyn Gostic" w:date="2019-05-06T14:58:00Z">
              <w:rPr>
                <w:color w:val="000000"/>
              </w:rPr>
            </w:rPrChange>
          </w:rPr>
          <w:tab/>
          <w:delText xml:space="preserve">Zhang A, Stacey HD, Mullarkey CE, Miller MS. Original Antigenic Sin: How First Exposure Shapes Lifelong Anti–Influenza Virus Immune Responses. J Immunol. 2019 Jan 15;202(2):335–40. </w:delText>
        </w:r>
      </w:del>
    </w:p>
    <w:p w14:paraId="10D0B120" w14:textId="7B466E03" w:rsidR="0010345F" w:rsidRPr="00AA1F16" w:rsidDel="00E41BD2" w:rsidRDefault="0010345F" w:rsidP="00AA1F16">
      <w:pPr>
        <w:pStyle w:val="Bibliography"/>
        <w:rPr>
          <w:del w:id="1058" w:author="Katelyn Gostic" w:date="2019-05-06T12:38:00Z"/>
          <w:color w:val="auto"/>
          <w:rPrChange w:id="1059" w:author="Katelyn Gostic" w:date="2019-05-06T14:58:00Z">
            <w:rPr>
              <w:del w:id="1060" w:author="Katelyn Gostic" w:date="2019-05-06T12:38:00Z"/>
              <w:color w:val="000000"/>
            </w:rPr>
          </w:rPrChange>
        </w:rPr>
        <w:pPrChange w:id="1061" w:author="Katelyn Gostic" w:date="2019-05-06T14:58:00Z">
          <w:pPr>
            <w:pStyle w:val="Bibliography"/>
          </w:pPr>
        </w:pPrChange>
      </w:pPr>
      <w:del w:id="1062" w:author="Katelyn Gostic" w:date="2019-05-06T12:38:00Z">
        <w:r w:rsidRPr="00AA1F16" w:rsidDel="00E41BD2">
          <w:rPr>
            <w:color w:val="auto"/>
            <w:rPrChange w:id="1063" w:author="Katelyn Gostic" w:date="2019-05-06T14:58:00Z">
              <w:rPr>
                <w:color w:val="000000"/>
              </w:rPr>
            </w:rPrChange>
          </w:rPr>
          <w:delText xml:space="preserve">5. </w:delText>
        </w:r>
        <w:r w:rsidRPr="00AA1F16" w:rsidDel="00E41BD2">
          <w:rPr>
            <w:color w:val="auto"/>
            <w:rPrChange w:id="1064" w:author="Katelyn Gostic" w:date="2019-05-06T14:58:00Z">
              <w:rPr>
                <w:color w:val="000000"/>
              </w:rPr>
            </w:rPrChange>
          </w:rPr>
          <w:tab/>
          <w:delText xml:space="preserve">Xu R, Ekiert DC, Krause JC, Hai R, Crowe JE, Wilson IA. Structural Basis of Preexisting Immunity to the 2009 H1N1 Pandemic Influenza Virus. Science. 2010 Apr 16;328(5976):357–60. </w:delText>
        </w:r>
      </w:del>
    </w:p>
    <w:p w14:paraId="3127E4FA" w14:textId="6E496927" w:rsidR="0010345F" w:rsidRPr="00AA1F16" w:rsidDel="00E41BD2" w:rsidRDefault="0010345F" w:rsidP="00AA1F16">
      <w:pPr>
        <w:pStyle w:val="Bibliography"/>
        <w:rPr>
          <w:del w:id="1065" w:author="Katelyn Gostic" w:date="2019-05-06T12:38:00Z"/>
          <w:color w:val="auto"/>
          <w:rPrChange w:id="1066" w:author="Katelyn Gostic" w:date="2019-05-06T14:58:00Z">
            <w:rPr>
              <w:del w:id="1067" w:author="Katelyn Gostic" w:date="2019-05-06T12:38:00Z"/>
              <w:color w:val="000000"/>
            </w:rPr>
          </w:rPrChange>
        </w:rPr>
        <w:pPrChange w:id="1068" w:author="Katelyn Gostic" w:date="2019-05-06T14:58:00Z">
          <w:pPr>
            <w:pStyle w:val="Bibliography"/>
          </w:pPr>
        </w:pPrChange>
      </w:pPr>
      <w:del w:id="1069" w:author="Katelyn Gostic" w:date="2019-05-06T12:38:00Z">
        <w:r w:rsidRPr="00AA1F16" w:rsidDel="00E41BD2">
          <w:rPr>
            <w:color w:val="auto"/>
            <w:rPrChange w:id="1070" w:author="Katelyn Gostic" w:date="2019-05-06T14:58:00Z">
              <w:rPr>
                <w:color w:val="000000"/>
              </w:rPr>
            </w:rPrChange>
          </w:rPr>
          <w:delText xml:space="preserve">6. </w:delText>
        </w:r>
        <w:r w:rsidRPr="00AA1F16" w:rsidDel="00E41BD2">
          <w:rPr>
            <w:color w:val="auto"/>
            <w:rPrChange w:id="1071" w:author="Katelyn Gostic" w:date="2019-05-06T14:58:00Z">
              <w:rPr>
                <w:color w:val="000000"/>
              </w:rPr>
            </w:rPrChange>
          </w:rPr>
          <w:tab/>
          <w:delText xml:space="preserve">Hancock K, Veguilla V, Lu X, Zhong W, Butler EN, Sun H, et al. Cross-Reactive Antibody Responses to the 2009 Pandemic H1N1 Influenza Virus. N Engl J Med Boston. 2009 Nov 12;361(20):1945–52. </w:delText>
        </w:r>
      </w:del>
    </w:p>
    <w:p w14:paraId="6288282E" w14:textId="471FFAA4" w:rsidR="0010345F" w:rsidRPr="00AA1F16" w:rsidDel="00E41BD2" w:rsidRDefault="0010345F" w:rsidP="00AA1F16">
      <w:pPr>
        <w:pStyle w:val="Bibliography"/>
        <w:rPr>
          <w:del w:id="1072" w:author="Katelyn Gostic" w:date="2019-05-06T12:38:00Z"/>
          <w:color w:val="auto"/>
          <w:rPrChange w:id="1073" w:author="Katelyn Gostic" w:date="2019-05-06T14:58:00Z">
            <w:rPr>
              <w:del w:id="1074" w:author="Katelyn Gostic" w:date="2019-05-06T12:38:00Z"/>
              <w:color w:val="000000"/>
            </w:rPr>
          </w:rPrChange>
        </w:rPr>
        <w:pPrChange w:id="1075" w:author="Katelyn Gostic" w:date="2019-05-06T14:58:00Z">
          <w:pPr>
            <w:pStyle w:val="Bibliography"/>
          </w:pPr>
        </w:pPrChange>
      </w:pPr>
      <w:del w:id="1076" w:author="Katelyn Gostic" w:date="2019-05-06T12:38:00Z">
        <w:r w:rsidRPr="00AA1F16" w:rsidDel="00E41BD2">
          <w:rPr>
            <w:color w:val="auto"/>
            <w:rPrChange w:id="1077" w:author="Katelyn Gostic" w:date="2019-05-06T14:58:00Z">
              <w:rPr>
                <w:color w:val="000000"/>
              </w:rPr>
            </w:rPrChange>
          </w:rPr>
          <w:delText xml:space="preserve">7. </w:delText>
        </w:r>
        <w:r w:rsidRPr="00AA1F16" w:rsidDel="00E41BD2">
          <w:rPr>
            <w:color w:val="auto"/>
            <w:rPrChange w:id="1078" w:author="Katelyn Gostic" w:date="2019-05-06T14:58:00Z">
              <w:rPr>
                <w:color w:val="000000"/>
              </w:rPr>
            </w:rPrChange>
          </w:rPr>
          <w:tab/>
          <w:delText xml:space="preserve">Simonsen L, Spreeuwenberg P, Lustig R, Taylor RJ, Fleming DM, Kroneman M, et al. Global Mortality Estimates for the 2009 Influenza Pandemic from the GLaMOR Project: A Modeling Study. PLOS Med. 2013 Nov 26;10(11):e1001558. </w:delText>
        </w:r>
      </w:del>
    </w:p>
    <w:p w14:paraId="1C7A52FE" w14:textId="1C5588F6" w:rsidR="0010345F" w:rsidRPr="00AA1F16" w:rsidDel="00E41BD2" w:rsidRDefault="0010345F" w:rsidP="00AA1F16">
      <w:pPr>
        <w:pStyle w:val="Bibliography"/>
        <w:rPr>
          <w:del w:id="1079" w:author="Katelyn Gostic" w:date="2019-05-06T12:38:00Z"/>
          <w:color w:val="auto"/>
          <w:rPrChange w:id="1080" w:author="Katelyn Gostic" w:date="2019-05-06T14:58:00Z">
            <w:rPr>
              <w:del w:id="1081" w:author="Katelyn Gostic" w:date="2019-05-06T12:38:00Z"/>
              <w:color w:val="000000"/>
            </w:rPr>
          </w:rPrChange>
        </w:rPr>
        <w:pPrChange w:id="1082" w:author="Katelyn Gostic" w:date="2019-05-06T14:58:00Z">
          <w:pPr>
            <w:pStyle w:val="Bibliography"/>
          </w:pPr>
        </w:pPrChange>
      </w:pPr>
      <w:del w:id="1083" w:author="Katelyn Gostic" w:date="2019-05-06T12:38:00Z">
        <w:r w:rsidRPr="00AA1F16" w:rsidDel="00E41BD2">
          <w:rPr>
            <w:color w:val="auto"/>
            <w:rPrChange w:id="1084" w:author="Katelyn Gostic" w:date="2019-05-06T14:58:00Z">
              <w:rPr>
                <w:color w:val="000000"/>
              </w:rPr>
            </w:rPrChange>
          </w:rPr>
          <w:delText xml:space="preserve">8. </w:delText>
        </w:r>
        <w:r w:rsidRPr="00AA1F16" w:rsidDel="00E41BD2">
          <w:rPr>
            <w:color w:val="auto"/>
            <w:rPrChange w:id="1085" w:author="Katelyn Gostic" w:date="2019-05-06T14:58:00Z">
              <w:rPr>
                <w:color w:val="000000"/>
              </w:rPr>
            </w:rPrChange>
          </w:rPr>
          <w:tab/>
          <w:delText xml:space="preserve">Simonsen L, Reichert TA, Miller MA. The virtues of antigenic sin: consequences of pandemic recycling on influenza-associated mortality. Int Congr Ser. 2004 Jun 1;1263:791–4. </w:delText>
        </w:r>
      </w:del>
    </w:p>
    <w:p w14:paraId="1BCE8B6E" w14:textId="35A5368E" w:rsidR="0010345F" w:rsidRPr="00AA1F16" w:rsidDel="00E41BD2" w:rsidRDefault="0010345F" w:rsidP="00AA1F16">
      <w:pPr>
        <w:pStyle w:val="Bibliography"/>
        <w:rPr>
          <w:del w:id="1086" w:author="Katelyn Gostic" w:date="2019-05-06T12:38:00Z"/>
          <w:color w:val="auto"/>
          <w:rPrChange w:id="1087" w:author="Katelyn Gostic" w:date="2019-05-06T14:58:00Z">
            <w:rPr>
              <w:del w:id="1088" w:author="Katelyn Gostic" w:date="2019-05-06T12:38:00Z"/>
              <w:color w:val="000000"/>
            </w:rPr>
          </w:rPrChange>
        </w:rPr>
        <w:pPrChange w:id="1089" w:author="Katelyn Gostic" w:date="2019-05-06T14:58:00Z">
          <w:pPr>
            <w:pStyle w:val="Bibliography"/>
          </w:pPr>
        </w:pPrChange>
      </w:pPr>
      <w:del w:id="1090" w:author="Katelyn Gostic" w:date="2019-05-06T12:38:00Z">
        <w:r w:rsidRPr="00AA1F16" w:rsidDel="00E41BD2">
          <w:rPr>
            <w:color w:val="auto"/>
            <w:rPrChange w:id="1091" w:author="Katelyn Gostic" w:date="2019-05-06T14:58:00Z">
              <w:rPr>
                <w:color w:val="000000"/>
              </w:rPr>
            </w:rPrChange>
          </w:rPr>
          <w:delText xml:space="preserve">9. </w:delText>
        </w:r>
        <w:r w:rsidRPr="00AA1F16" w:rsidDel="00E41BD2">
          <w:rPr>
            <w:color w:val="auto"/>
            <w:rPrChange w:id="1092" w:author="Katelyn Gostic" w:date="2019-05-06T14:58:00Z">
              <w:rPr>
                <w:color w:val="000000"/>
              </w:rPr>
            </w:rPrChange>
          </w:rPr>
          <w:tab/>
          <w:delText xml:space="preserve">Ma J, Dushoff J, Earn DJD. Age-specific mortality risk from pandemic influenza. J Theor Biol. 2011 Nov 7;288:29–34. </w:delText>
        </w:r>
      </w:del>
    </w:p>
    <w:p w14:paraId="5DC7B46E" w14:textId="1C9B8040" w:rsidR="0010345F" w:rsidRPr="00AA1F16" w:rsidDel="00E41BD2" w:rsidRDefault="0010345F" w:rsidP="00AA1F16">
      <w:pPr>
        <w:pStyle w:val="Bibliography"/>
        <w:rPr>
          <w:del w:id="1093" w:author="Katelyn Gostic" w:date="2019-05-06T12:38:00Z"/>
          <w:color w:val="auto"/>
          <w:rPrChange w:id="1094" w:author="Katelyn Gostic" w:date="2019-05-06T14:58:00Z">
            <w:rPr>
              <w:del w:id="1095" w:author="Katelyn Gostic" w:date="2019-05-06T12:38:00Z"/>
              <w:color w:val="000000"/>
            </w:rPr>
          </w:rPrChange>
        </w:rPr>
        <w:pPrChange w:id="1096" w:author="Katelyn Gostic" w:date="2019-05-06T14:58:00Z">
          <w:pPr>
            <w:pStyle w:val="Bibliography"/>
          </w:pPr>
        </w:pPrChange>
      </w:pPr>
      <w:del w:id="1097" w:author="Katelyn Gostic" w:date="2019-05-06T12:38:00Z">
        <w:r w:rsidRPr="00AA1F16" w:rsidDel="00E41BD2">
          <w:rPr>
            <w:color w:val="auto"/>
            <w:rPrChange w:id="1098" w:author="Katelyn Gostic" w:date="2019-05-06T14:58:00Z">
              <w:rPr>
                <w:color w:val="000000"/>
              </w:rPr>
            </w:rPrChange>
          </w:rPr>
          <w:delText xml:space="preserve">10. </w:delText>
        </w:r>
        <w:r w:rsidRPr="00AA1F16" w:rsidDel="00E41BD2">
          <w:rPr>
            <w:color w:val="auto"/>
            <w:rPrChange w:id="1099" w:author="Katelyn Gostic" w:date="2019-05-06T14:58:00Z">
              <w:rPr>
                <w:color w:val="000000"/>
              </w:rPr>
            </w:rPrChange>
          </w:rPr>
          <w:tab/>
          <w:delText xml:space="preserve">Worobey M, Han G-Z, Rambaut A. Genesis and pathogenesis of the 1918 pandemic H1N1 influenza A virus. Proc Natl Acad Sci. 2014 Jun 3;111(22):8107–12. </w:delText>
        </w:r>
      </w:del>
    </w:p>
    <w:p w14:paraId="5161C603" w14:textId="728BB6CC" w:rsidR="0010345F" w:rsidRPr="00AA1F16" w:rsidDel="00E41BD2" w:rsidRDefault="0010345F" w:rsidP="00AA1F16">
      <w:pPr>
        <w:pStyle w:val="Bibliography"/>
        <w:rPr>
          <w:del w:id="1100" w:author="Katelyn Gostic" w:date="2019-05-06T12:38:00Z"/>
          <w:color w:val="auto"/>
          <w:rPrChange w:id="1101" w:author="Katelyn Gostic" w:date="2019-05-06T14:58:00Z">
            <w:rPr>
              <w:del w:id="1102" w:author="Katelyn Gostic" w:date="2019-05-06T12:38:00Z"/>
              <w:color w:val="000000"/>
            </w:rPr>
          </w:rPrChange>
        </w:rPr>
        <w:pPrChange w:id="1103" w:author="Katelyn Gostic" w:date="2019-05-06T14:58:00Z">
          <w:pPr>
            <w:pStyle w:val="Bibliography"/>
          </w:pPr>
        </w:pPrChange>
      </w:pPr>
      <w:del w:id="1104" w:author="Katelyn Gostic" w:date="2019-05-06T12:38:00Z">
        <w:r w:rsidRPr="00AA1F16" w:rsidDel="00E41BD2">
          <w:rPr>
            <w:color w:val="auto"/>
            <w:rPrChange w:id="1105" w:author="Katelyn Gostic" w:date="2019-05-06T14:58:00Z">
              <w:rPr>
                <w:color w:val="000000"/>
              </w:rPr>
            </w:rPrChange>
          </w:rPr>
          <w:delText xml:space="preserve">11. </w:delText>
        </w:r>
        <w:r w:rsidRPr="00AA1F16" w:rsidDel="00E41BD2">
          <w:rPr>
            <w:color w:val="auto"/>
            <w:rPrChange w:id="1106" w:author="Katelyn Gostic" w:date="2019-05-06T14:58:00Z">
              <w:rPr>
                <w:color w:val="000000"/>
              </w:rPr>
            </w:rPrChange>
          </w:rPr>
          <w:tab/>
          <w:delText>Gagnon A, Miller MS, Hallman SA, Bourbeau R, Herring DA, Earn DJD, et al. Age-Specific Mortality During the 1918 Influenza Pandemic: Unravelling the Mystery of High Young Adult Mortality. PLoS ONE [Internet]. 2013 Aug 5 [cited 2019 Apr 4];8(8). Available from: https://www.ncbi.nlm.nih.gov/pmc/articles/PMC3734171/</w:delText>
        </w:r>
      </w:del>
    </w:p>
    <w:p w14:paraId="2EF64A11" w14:textId="76BF8BF9" w:rsidR="0010345F" w:rsidRPr="00AA1F16" w:rsidDel="00E41BD2" w:rsidRDefault="0010345F" w:rsidP="00AA1F16">
      <w:pPr>
        <w:pStyle w:val="Bibliography"/>
        <w:rPr>
          <w:del w:id="1107" w:author="Katelyn Gostic" w:date="2019-05-06T12:38:00Z"/>
          <w:color w:val="auto"/>
          <w:rPrChange w:id="1108" w:author="Katelyn Gostic" w:date="2019-05-06T14:58:00Z">
            <w:rPr>
              <w:del w:id="1109" w:author="Katelyn Gostic" w:date="2019-05-06T12:38:00Z"/>
              <w:color w:val="000000"/>
            </w:rPr>
          </w:rPrChange>
        </w:rPr>
        <w:pPrChange w:id="1110" w:author="Katelyn Gostic" w:date="2019-05-06T14:58:00Z">
          <w:pPr>
            <w:pStyle w:val="Bibliography"/>
          </w:pPr>
        </w:pPrChange>
      </w:pPr>
      <w:del w:id="1111" w:author="Katelyn Gostic" w:date="2019-05-06T12:38:00Z">
        <w:r w:rsidRPr="00AA1F16" w:rsidDel="00E41BD2">
          <w:rPr>
            <w:color w:val="auto"/>
            <w:rPrChange w:id="1112" w:author="Katelyn Gostic" w:date="2019-05-06T14:58:00Z">
              <w:rPr>
                <w:color w:val="000000"/>
              </w:rPr>
            </w:rPrChange>
          </w:rPr>
          <w:delText xml:space="preserve">12. </w:delText>
        </w:r>
        <w:r w:rsidRPr="00AA1F16" w:rsidDel="00E41BD2">
          <w:rPr>
            <w:color w:val="auto"/>
            <w:rPrChange w:id="1113" w:author="Katelyn Gostic" w:date="2019-05-06T14:58:00Z">
              <w:rPr>
                <w:color w:val="000000"/>
              </w:rPr>
            </w:rPrChange>
          </w:rPr>
          <w:tab/>
          <w:delText xml:space="preserve">Gostic KM, Ambrose M, Worobey M, Lloyd-Smith JO. Potent protection against H5N1 and H7N9 influenza via childhood hemagglutinin imprinting. Science. 2016 Nov 11;354(6313):722–6. </w:delText>
        </w:r>
      </w:del>
    </w:p>
    <w:p w14:paraId="39843402" w14:textId="58CEB1DD" w:rsidR="0010345F" w:rsidRPr="00AA1F16" w:rsidDel="00E41BD2" w:rsidRDefault="0010345F" w:rsidP="00AA1F16">
      <w:pPr>
        <w:pStyle w:val="Bibliography"/>
        <w:rPr>
          <w:del w:id="1114" w:author="Katelyn Gostic" w:date="2019-05-06T12:38:00Z"/>
          <w:color w:val="auto"/>
          <w:rPrChange w:id="1115" w:author="Katelyn Gostic" w:date="2019-05-06T14:58:00Z">
            <w:rPr>
              <w:del w:id="1116" w:author="Katelyn Gostic" w:date="2019-05-06T12:38:00Z"/>
              <w:color w:val="000000"/>
            </w:rPr>
          </w:rPrChange>
        </w:rPr>
        <w:pPrChange w:id="1117" w:author="Katelyn Gostic" w:date="2019-05-06T14:58:00Z">
          <w:pPr>
            <w:pStyle w:val="Bibliography"/>
          </w:pPr>
        </w:pPrChange>
      </w:pPr>
      <w:del w:id="1118" w:author="Katelyn Gostic" w:date="2019-05-06T12:38:00Z">
        <w:r w:rsidRPr="00AA1F16" w:rsidDel="00E41BD2">
          <w:rPr>
            <w:color w:val="auto"/>
            <w:rPrChange w:id="1119" w:author="Katelyn Gostic" w:date="2019-05-06T14:58:00Z">
              <w:rPr>
                <w:color w:val="000000"/>
              </w:rPr>
            </w:rPrChange>
          </w:rPr>
          <w:delText xml:space="preserve">13. </w:delText>
        </w:r>
        <w:r w:rsidRPr="00AA1F16" w:rsidDel="00E41BD2">
          <w:rPr>
            <w:color w:val="auto"/>
            <w:rPrChange w:id="1120" w:author="Katelyn Gostic" w:date="2019-05-06T14:58:00Z">
              <w:rPr>
                <w:color w:val="000000"/>
              </w:rPr>
            </w:rPrChange>
          </w:rPr>
          <w:tab/>
          <w:delText xml:space="preserve">Andrews SF, Huang Y, Kaur K, Popova LI, Ho IY, Pauli NT, et al. Immune history profoundly affects broadly protective B cell responses to influenza. Sci Transl Med. 2015 Dec 2;7(316):316ra192-316ra192. </w:delText>
        </w:r>
      </w:del>
    </w:p>
    <w:p w14:paraId="1FCC15A8" w14:textId="29743428" w:rsidR="0010345F" w:rsidRPr="00AA1F16" w:rsidDel="00E41BD2" w:rsidRDefault="0010345F" w:rsidP="00AA1F16">
      <w:pPr>
        <w:pStyle w:val="Bibliography"/>
        <w:rPr>
          <w:del w:id="1121" w:author="Katelyn Gostic" w:date="2019-05-06T12:38:00Z"/>
          <w:color w:val="auto"/>
          <w:rPrChange w:id="1122" w:author="Katelyn Gostic" w:date="2019-05-06T14:58:00Z">
            <w:rPr>
              <w:del w:id="1123" w:author="Katelyn Gostic" w:date="2019-05-06T12:38:00Z"/>
              <w:color w:val="000000"/>
            </w:rPr>
          </w:rPrChange>
        </w:rPr>
        <w:pPrChange w:id="1124" w:author="Katelyn Gostic" w:date="2019-05-06T14:58:00Z">
          <w:pPr>
            <w:pStyle w:val="Bibliography"/>
          </w:pPr>
        </w:pPrChange>
      </w:pPr>
      <w:del w:id="1125" w:author="Katelyn Gostic" w:date="2019-05-06T12:38:00Z">
        <w:r w:rsidRPr="00AA1F16" w:rsidDel="00E41BD2">
          <w:rPr>
            <w:color w:val="auto"/>
            <w:rPrChange w:id="1126" w:author="Katelyn Gostic" w:date="2019-05-06T14:58:00Z">
              <w:rPr>
                <w:color w:val="000000"/>
              </w:rPr>
            </w:rPrChange>
          </w:rPr>
          <w:delText xml:space="preserve">14. </w:delText>
        </w:r>
        <w:r w:rsidRPr="00AA1F16" w:rsidDel="00E41BD2">
          <w:rPr>
            <w:color w:val="auto"/>
            <w:rPrChange w:id="1127" w:author="Katelyn Gostic" w:date="2019-05-06T14:58:00Z">
              <w:rPr>
                <w:color w:val="000000"/>
              </w:rPr>
            </w:rPrChange>
          </w:rPr>
          <w:tab/>
          <w:delText xml:space="preserve">Krammer F. Novel universal influenza virus vaccine approaches. Curr Opin Virol. 2016 Apr;17:95–103. </w:delText>
        </w:r>
      </w:del>
    </w:p>
    <w:p w14:paraId="73679B34" w14:textId="27394C63" w:rsidR="0010345F" w:rsidRPr="00AA1F16" w:rsidDel="00E41BD2" w:rsidRDefault="0010345F" w:rsidP="00AA1F16">
      <w:pPr>
        <w:pStyle w:val="Bibliography"/>
        <w:rPr>
          <w:del w:id="1128" w:author="Katelyn Gostic" w:date="2019-05-06T12:38:00Z"/>
          <w:color w:val="auto"/>
          <w:rPrChange w:id="1129" w:author="Katelyn Gostic" w:date="2019-05-06T14:58:00Z">
            <w:rPr>
              <w:del w:id="1130" w:author="Katelyn Gostic" w:date="2019-05-06T12:38:00Z"/>
              <w:color w:val="000000"/>
            </w:rPr>
          </w:rPrChange>
        </w:rPr>
        <w:pPrChange w:id="1131" w:author="Katelyn Gostic" w:date="2019-05-06T14:58:00Z">
          <w:pPr>
            <w:pStyle w:val="Bibliography"/>
          </w:pPr>
        </w:pPrChange>
      </w:pPr>
      <w:del w:id="1132" w:author="Katelyn Gostic" w:date="2019-05-06T12:38:00Z">
        <w:r w:rsidRPr="00AA1F16" w:rsidDel="00E41BD2">
          <w:rPr>
            <w:color w:val="auto"/>
            <w:rPrChange w:id="1133" w:author="Katelyn Gostic" w:date="2019-05-06T14:58:00Z">
              <w:rPr>
                <w:color w:val="000000"/>
              </w:rPr>
            </w:rPrChange>
          </w:rPr>
          <w:delText xml:space="preserve">15. </w:delText>
        </w:r>
        <w:r w:rsidRPr="00AA1F16" w:rsidDel="00E41BD2">
          <w:rPr>
            <w:color w:val="auto"/>
            <w:rPrChange w:id="1134" w:author="Katelyn Gostic" w:date="2019-05-06T14:58:00Z">
              <w:rPr>
                <w:color w:val="000000"/>
              </w:rPr>
            </w:rPrChange>
          </w:rPr>
          <w:tab/>
          <w:delText xml:space="preserve">Wrammert J, Koutsonanos D, Li G-M, Edupuganti S, Sui J, Morrissey M, et al. Broadly cross-reactive antibodies dominate the human B cell response against 2009 pandemic H1N1 influenza virus infection. J Exp Med. 2011 Jan 17;208(1):181–93. </w:delText>
        </w:r>
      </w:del>
    </w:p>
    <w:p w14:paraId="68BA1D8A" w14:textId="2A7A5F53" w:rsidR="0010345F" w:rsidRPr="00AA1F16" w:rsidDel="00E41BD2" w:rsidRDefault="0010345F" w:rsidP="00AA1F16">
      <w:pPr>
        <w:pStyle w:val="Bibliography"/>
        <w:rPr>
          <w:del w:id="1135" w:author="Katelyn Gostic" w:date="2019-05-06T12:38:00Z"/>
          <w:color w:val="auto"/>
          <w:rPrChange w:id="1136" w:author="Katelyn Gostic" w:date="2019-05-06T14:58:00Z">
            <w:rPr>
              <w:del w:id="1137" w:author="Katelyn Gostic" w:date="2019-05-06T12:38:00Z"/>
              <w:color w:val="000000"/>
            </w:rPr>
          </w:rPrChange>
        </w:rPr>
        <w:pPrChange w:id="1138" w:author="Katelyn Gostic" w:date="2019-05-06T14:58:00Z">
          <w:pPr>
            <w:pStyle w:val="Bibliography"/>
          </w:pPr>
        </w:pPrChange>
      </w:pPr>
      <w:del w:id="1139" w:author="Katelyn Gostic" w:date="2019-05-06T12:38:00Z">
        <w:r w:rsidRPr="00AA1F16" w:rsidDel="00E41BD2">
          <w:rPr>
            <w:color w:val="auto"/>
            <w:rPrChange w:id="1140" w:author="Katelyn Gostic" w:date="2019-05-06T14:58:00Z">
              <w:rPr>
                <w:color w:val="000000"/>
              </w:rPr>
            </w:rPrChange>
          </w:rPr>
          <w:delText xml:space="preserve">16. </w:delText>
        </w:r>
        <w:r w:rsidRPr="00AA1F16" w:rsidDel="00E41BD2">
          <w:rPr>
            <w:color w:val="auto"/>
            <w:rPrChange w:id="1141" w:author="Katelyn Gostic" w:date="2019-05-06T14:58:00Z">
              <w:rPr>
                <w:color w:val="000000"/>
              </w:rPr>
            </w:rPrChange>
          </w:rPr>
          <w:tab/>
          <w:delText xml:space="preserve">Miller MS, Gardner TJ, Krammer F, Aguado LC, Tortorella D, Basler CF, et al. Neutralizing Antibodies Against Previously Encountered Influenza Virus Strains Increase over Time: A Longitudinal Analysis. Sci Transl Med. 2013 Aug 14;5(198):198ra107-198ra107. </w:delText>
        </w:r>
      </w:del>
    </w:p>
    <w:p w14:paraId="470C1684" w14:textId="65A0C9CD" w:rsidR="0010345F" w:rsidRPr="00AA1F16" w:rsidDel="00E41BD2" w:rsidRDefault="0010345F" w:rsidP="00AA1F16">
      <w:pPr>
        <w:pStyle w:val="Bibliography"/>
        <w:rPr>
          <w:del w:id="1142" w:author="Katelyn Gostic" w:date="2019-05-06T12:38:00Z"/>
          <w:color w:val="auto"/>
          <w:rPrChange w:id="1143" w:author="Katelyn Gostic" w:date="2019-05-06T14:58:00Z">
            <w:rPr>
              <w:del w:id="1144" w:author="Katelyn Gostic" w:date="2019-05-06T12:38:00Z"/>
              <w:color w:val="000000"/>
            </w:rPr>
          </w:rPrChange>
        </w:rPr>
        <w:pPrChange w:id="1145" w:author="Katelyn Gostic" w:date="2019-05-06T14:58:00Z">
          <w:pPr>
            <w:pStyle w:val="Bibliography"/>
          </w:pPr>
        </w:pPrChange>
      </w:pPr>
      <w:del w:id="1146" w:author="Katelyn Gostic" w:date="2019-05-06T12:38:00Z">
        <w:r w:rsidRPr="00AA1F16" w:rsidDel="00E41BD2">
          <w:rPr>
            <w:color w:val="auto"/>
            <w:rPrChange w:id="1147" w:author="Katelyn Gostic" w:date="2019-05-06T14:58:00Z">
              <w:rPr>
                <w:color w:val="000000"/>
              </w:rPr>
            </w:rPrChange>
          </w:rPr>
          <w:delText xml:space="preserve">17. </w:delText>
        </w:r>
        <w:r w:rsidRPr="00AA1F16" w:rsidDel="00E41BD2">
          <w:rPr>
            <w:color w:val="auto"/>
            <w:rPrChange w:id="1148" w:author="Katelyn Gostic" w:date="2019-05-06T14:58:00Z">
              <w:rPr>
                <w:color w:val="000000"/>
              </w:rPr>
            </w:rPrChange>
          </w:rPr>
          <w:tab/>
          <w:delText xml:space="preserve">Lemaitre M, Carrat F. Comparative age distribution of influenza morbidity and mortality during seasonal influenza epidemics and the 2009 H1N1 pandemic. BMC Infect Dis. 2010 Jun 9;10(1):162. </w:delText>
        </w:r>
      </w:del>
    </w:p>
    <w:p w14:paraId="35C8A88F" w14:textId="1322681C" w:rsidR="0010345F" w:rsidRPr="00AA1F16" w:rsidDel="00E41BD2" w:rsidRDefault="0010345F" w:rsidP="00AA1F16">
      <w:pPr>
        <w:pStyle w:val="Bibliography"/>
        <w:rPr>
          <w:del w:id="1149" w:author="Katelyn Gostic" w:date="2019-05-06T12:38:00Z"/>
          <w:color w:val="auto"/>
          <w:rPrChange w:id="1150" w:author="Katelyn Gostic" w:date="2019-05-06T14:58:00Z">
            <w:rPr>
              <w:del w:id="1151" w:author="Katelyn Gostic" w:date="2019-05-06T12:38:00Z"/>
              <w:color w:val="000000"/>
            </w:rPr>
          </w:rPrChange>
        </w:rPr>
        <w:pPrChange w:id="1152" w:author="Katelyn Gostic" w:date="2019-05-06T14:58:00Z">
          <w:pPr>
            <w:pStyle w:val="Bibliography"/>
          </w:pPr>
        </w:pPrChange>
      </w:pPr>
      <w:del w:id="1153" w:author="Katelyn Gostic" w:date="2019-05-06T12:38:00Z">
        <w:r w:rsidRPr="00AA1F16" w:rsidDel="00E41BD2">
          <w:rPr>
            <w:color w:val="auto"/>
            <w:rPrChange w:id="1154" w:author="Katelyn Gostic" w:date="2019-05-06T14:58:00Z">
              <w:rPr>
                <w:color w:val="000000"/>
              </w:rPr>
            </w:rPrChange>
          </w:rPr>
          <w:delText xml:space="preserve">18. </w:delText>
        </w:r>
        <w:r w:rsidRPr="00AA1F16" w:rsidDel="00E41BD2">
          <w:rPr>
            <w:color w:val="auto"/>
            <w:rPrChange w:id="1155" w:author="Katelyn Gostic" w:date="2019-05-06T14:58:00Z">
              <w:rPr>
                <w:color w:val="000000"/>
              </w:rPr>
            </w:rPrChange>
          </w:rPr>
          <w:tab/>
          <w:delText xml:space="preserve">Glezen WP, Keitel WA, Taber LH, Piedra PA, Clover RD, Couch RB. Age Distribution of Patients with Medically-Attended Illnesses Caused by Sequential Variants of Influenza A/H1N1: Comparison to Age-Specific Infection Rates, 1978–1989. Am J Epidemiol. 1991 Feb 1;133(3):296–304. </w:delText>
        </w:r>
      </w:del>
    </w:p>
    <w:p w14:paraId="6DF75149" w14:textId="28B4AD7D" w:rsidR="0010345F" w:rsidRPr="00AA1F16" w:rsidDel="00E41BD2" w:rsidRDefault="0010345F" w:rsidP="00AA1F16">
      <w:pPr>
        <w:pStyle w:val="Bibliography"/>
        <w:rPr>
          <w:del w:id="1156" w:author="Katelyn Gostic" w:date="2019-05-06T12:38:00Z"/>
          <w:color w:val="auto"/>
          <w:rPrChange w:id="1157" w:author="Katelyn Gostic" w:date="2019-05-06T14:58:00Z">
            <w:rPr>
              <w:del w:id="1158" w:author="Katelyn Gostic" w:date="2019-05-06T12:38:00Z"/>
              <w:color w:val="000000"/>
            </w:rPr>
          </w:rPrChange>
        </w:rPr>
        <w:pPrChange w:id="1159" w:author="Katelyn Gostic" w:date="2019-05-06T14:58:00Z">
          <w:pPr>
            <w:pStyle w:val="Bibliography"/>
          </w:pPr>
        </w:pPrChange>
      </w:pPr>
      <w:del w:id="1160" w:author="Katelyn Gostic" w:date="2019-05-06T12:38:00Z">
        <w:r w:rsidRPr="00AA1F16" w:rsidDel="00E41BD2">
          <w:rPr>
            <w:color w:val="auto"/>
            <w:rPrChange w:id="1161" w:author="Katelyn Gostic" w:date="2019-05-06T14:58:00Z">
              <w:rPr>
                <w:color w:val="000000"/>
              </w:rPr>
            </w:rPrChange>
          </w:rPr>
          <w:delText xml:space="preserve">19. </w:delText>
        </w:r>
        <w:r w:rsidRPr="00AA1F16" w:rsidDel="00E41BD2">
          <w:rPr>
            <w:color w:val="auto"/>
            <w:rPrChange w:id="1162" w:author="Katelyn Gostic" w:date="2019-05-06T14:58:00Z">
              <w:rPr>
                <w:color w:val="000000"/>
              </w:rPr>
            </w:rPrChange>
          </w:rPr>
          <w:tab/>
          <w:delText xml:space="preserve">Khiabanian H, Farrell GM, George KS, Rabadan R. Differences in Patient Age Distribution between Influenza A Subtypes. PLOS ONE. 2009 Aug 31;4(8):e6832. </w:delText>
        </w:r>
      </w:del>
    </w:p>
    <w:p w14:paraId="43F64778" w14:textId="4122E42D" w:rsidR="0010345F" w:rsidRPr="00AA1F16" w:rsidDel="00E41BD2" w:rsidRDefault="0010345F" w:rsidP="00AA1F16">
      <w:pPr>
        <w:pStyle w:val="Bibliography"/>
        <w:rPr>
          <w:del w:id="1163" w:author="Katelyn Gostic" w:date="2019-05-06T12:38:00Z"/>
          <w:color w:val="auto"/>
          <w:rPrChange w:id="1164" w:author="Katelyn Gostic" w:date="2019-05-06T14:58:00Z">
            <w:rPr>
              <w:del w:id="1165" w:author="Katelyn Gostic" w:date="2019-05-06T12:38:00Z"/>
              <w:color w:val="000000"/>
            </w:rPr>
          </w:rPrChange>
        </w:rPr>
        <w:pPrChange w:id="1166" w:author="Katelyn Gostic" w:date="2019-05-06T14:58:00Z">
          <w:pPr>
            <w:pStyle w:val="Bibliography"/>
          </w:pPr>
        </w:pPrChange>
      </w:pPr>
      <w:del w:id="1167" w:author="Katelyn Gostic" w:date="2019-05-06T12:38:00Z">
        <w:r w:rsidRPr="00AA1F16" w:rsidDel="00E41BD2">
          <w:rPr>
            <w:color w:val="auto"/>
            <w:rPrChange w:id="1168" w:author="Katelyn Gostic" w:date="2019-05-06T14:58:00Z">
              <w:rPr>
                <w:color w:val="000000"/>
              </w:rPr>
            </w:rPrChange>
          </w:rPr>
          <w:delText xml:space="preserve">20. </w:delText>
        </w:r>
        <w:r w:rsidRPr="00AA1F16" w:rsidDel="00E41BD2">
          <w:rPr>
            <w:color w:val="auto"/>
            <w:rPrChange w:id="1169" w:author="Katelyn Gostic" w:date="2019-05-06T14:58:00Z">
              <w:rPr>
                <w:color w:val="000000"/>
              </w:rPr>
            </w:rPrChange>
          </w:rPr>
          <w:tab/>
          <w:delText xml:space="preserve">Thompson WW, Shay DK, Weintraub E, Brammer L, Cox N, Anderson LJ, et al. Mortality associated with influenza and respiratory syncytial virus in the United States. JAMA. 2003 Jan 8;289(2):179–86. </w:delText>
        </w:r>
      </w:del>
    </w:p>
    <w:p w14:paraId="5A209A70" w14:textId="0C118C63" w:rsidR="0010345F" w:rsidRPr="00AA1F16" w:rsidDel="00E41BD2" w:rsidRDefault="0010345F" w:rsidP="00AA1F16">
      <w:pPr>
        <w:pStyle w:val="Bibliography"/>
        <w:rPr>
          <w:del w:id="1170" w:author="Katelyn Gostic" w:date="2019-05-06T12:38:00Z"/>
          <w:color w:val="auto"/>
          <w:rPrChange w:id="1171" w:author="Katelyn Gostic" w:date="2019-05-06T14:58:00Z">
            <w:rPr>
              <w:del w:id="1172" w:author="Katelyn Gostic" w:date="2019-05-06T12:38:00Z"/>
              <w:color w:val="000000"/>
            </w:rPr>
          </w:rPrChange>
        </w:rPr>
        <w:pPrChange w:id="1173" w:author="Katelyn Gostic" w:date="2019-05-06T14:58:00Z">
          <w:pPr>
            <w:pStyle w:val="Bibliography"/>
          </w:pPr>
        </w:pPrChange>
      </w:pPr>
      <w:del w:id="1174" w:author="Katelyn Gostic" w:date="2019-05-06T12:38:00Z">
        <w:r w:rsidRPr="00AA1F16" w:rsidDel="00E41BD2">
          <w:rPr>
            <w:color w:val="auto"/>
            <w:rPrChange w:id="1175" w:author="Katelyn Gostic" w:date="2019-05-06T14:58:00Z">
              <w:rPr>
                <w:color w:val="000000"/>
              </w:rPr>
            </w:rPrChange>
          </w:rPr>
          <w:delText xml:space="preserve">21. </w:delText>
        </w:r>
        <w:r w:rsidRPr="00AA1F16" w:rsidDel="00E41BD2">
          <w:rPr>
            <w:color w:val="auto"/>
            <w:rPrChange w:id="1176" w:author="Katelyn Gostic" w:date="2019-05-06T14:58:00Z">
              <w:rPr>
                <w:color w:val="000000"/>
              </w:rPr>
            </w:rPrChange>
          </w:rPr>
          <w:tab/>
          <w:delText>Thomson CA, Wang Y, Jackson LM, Olson M, Wang W, Liavonchanka A, et al. Pandemic H1N1 Influenza Infection and Vaccination in Humans Induces Cross-Protective Antibodies that Target the Hemagglutinin Stem. Front Immunol [Internet]. 2012 May 8 [cited 2019 Apr 15];3. Available from: https://www.ncbi.nlm.nih.gov/pmc/articles/PMC3347682/</w:delText>
        </w:r>
      </w:del>
    </w:p>
    <w:p w14:paraId="2FD19E58" w14:textId="6AD6C83F" w:rsidR="0010345F" w:rsidRPr="00AA1F16" w:rsidDel="00E41BD2" w:rsidRDefault="0010345F" w:rsidP="00AA1F16">
      <w:pPr>
        <w:pStyle w:val="Bibliography"/>
        <w:rPr>
          <w:del w:id="1177" w:author="Katelyn Gostic" w:date="2019-05-06T12:38:00Z"/>
          <w:color w:val="auto"/>
          <w:rPrChange w:id="1178" w:author="Katelyn Gostic" w:date="2019-05-06T14:58:00Z">
            <w:rPr>
              <w:del w:id="1179" w:author="Katelyn Gostic" w:date="2019-05-06T12:38:00Z"/>
              <w:color w:val="000000"/>
            </w:rPr>
          </w:rPrChange>
        </w:rPr>
        <w:pPrChange w:id="1180" w:author="Katelyn Gostic" w:date="2019-05-06T14:58:00Z">
          <w:pPr>
            <w:pStyle w:val="Bibliography"/>
          </w:pPr>
        </w:pPrChange>
      </w:pPr>
      <w:del w:id="1181" w:author="Katelyn Gostic" w:date="2019-05-06T12:38:00Z">
        <w:r w:rsidRPr="00AA1F16" w:rsidDel="00E41BD2">
          <w:rPr>
            <w:color w:val="auto"/>
            <w:rPrChange w:id="1182" w:author="Katelyn Gostic" w:date="2019-05-06T14:58:00Z">
              <w:rPr>
                <w:color w:val="000000"/>
              </w:rPr>
            </w:rPrChange>
          </w:rPr>
          <w:delText xml:space="preserve">22. </w:delText>
        </w:r>
        <w:r w:rsidRPr="00AA1F16" w:rsidDel="00E41BD2">
          <w:rPr>
            <w:color w:val="auto"/>
            <w:rPrChange w:id="1183" w:author="Katelyn Gostic" w:date="2019-05-06T14:58:00Z">
              <w:rPr>
                <w:color w:val="000000"/>
              </w:rPr>
            </w:rPrChange>
          </w:rPr>
          <w:tab/>
          <w:delText xml:space="preserve">Bedford T, Riley S, Barr IG, Broor S, Chadha M, Cox NJ, et al. Global circulation patterns of seasonal influenza viruses vary with antigenic drift. Nature. 2015 Jul;523(7559):217–20. </w:delText>
        </w:r>
      </w:del>
    </w:p>
    <w:p w14:paraId="17B45FC7" w14:textId="2520B9D7" w:rsidR="0010345F" w:rsidRPr="00AA1F16" w:rsidDel="00E41BD2" w:rsidRDefault="0010345F" w:rsidP="00AA1F16">
      <w:pPr>
        <w:pStyle w:val="Bibliography"/>
        <w:rPr>
          <w:del w:id="1184" w:author="Katelyn Gostic" w:date="2019-05-06T12:38:00Z"/>
          <w:color w:val="auto"/>
          <w:rPrChange w:id="1185" w:author="Katelyn Gostic" w:date="2019-05-06T14:58:00Z">
            <w:rPr>
              <w:del w:id="1186" w:author="Katelyn Gostic" w:date="2019-05-06T12:38:00Z"/>
              <w:color w:val="000000"/>
            </w:rPr>
          </w:rPrChange>
        </w:rPr>
        <w:pPrChange w:id="1187" w:author="Katelyn Gostic" w:date="2019-05-06T14:58:00Z">
          <w:pPr>
            <w:pStyle w:val="Bibliography"/>
          </w:pPr>
        </w:pPrChange>
      </w:pPr>
      <w:del w:id="1188" w:author="Katelyn Gostic" w:date="2019-05-06T12:38:00Z">
        <w:r w:rsidRPr="00AA1F16" w:rsidDel="00E41BD2">
          <w:rPr>
            <w:color w:val="auto"/>
            <w:rPrChange w:id="1189" w:author="Katelyn Gostic" w:date="2019-05-06T14:58:00Z">
              <w:rPr>
                <w:color w:val="000000"/>
              </w:rPr>
            </w:rPrChange>
          </w:rPr>
          <w:delText xml:space="preserve">23. </w:delText>
        </w:r>
        <w:r w:rsidRPr="00AA1F16" w:rsidDel="00E41BD2">
          <w:rPr>
            <w:color w:val="auto"/>
            <w:rPrChange w:id="1190" w:author="Katelyn Gostic" w:date="2019-05-06T14:58:00Z">
              <w:rPr>
                <w:color w:val="000000"/>
              </w:rPr>
            </w:rPrChange>
          </w:rPr>
          <w:tab/>
          <w:delText>Arizona Department of Health Services. Case Definitions for Communicable Morbidities [Internet]. 2019. Available from: https://www.azdhs.gov/documents/preparedness/epidemiology-disease-control/disease-investigation-resources/case-definitions.pdf</w:delText>
        </w:r>
      </w:del>
    </w:p>
    <w:p w14:paraId="7DCB058B" w14:textId="1E4FDCBE" w:rsidR="0010345F" w:rsidRPr="00AA1F16" w:rsidDel="00E41BD2" w:rsidRDefault="0010345F" w:rsidP="00AA1F16">
      <w:pPr>
        <w:pStyle w:val="Bibliography"/>
        <w:rPr>
          <w:del w:id="1191" w:author="Katelyn Gostic" w:date="2019-05-06T12:38:00Z"/>
          <w:color w:val="auto"/>
          <w:rPrChange w:id="1192" w:author="Katelyn Gostic" w:date="2019-05-06T14:58:00Z">
            <w:rPr>
              <w:del w:id="1193" w:author="Katelyn Gostic" w:date="2019-05-06T12:38:00Z"/>
              <w:color w:val="000000"/>
            </w:rPr>
          </w:rPrChange>
        </w:rPr>
        <w:pPrChange w:id="1194" w:author="Katelyn Gostic" w:date="2019-05-06T14:58:00Z">
          <w:pPr>
            <w:pStyle w:val="Bibliography"/>
          </w:pPr>
        </w:pPrChange>
      </w:pPr>
      <w:del w:id="1195" w:author="Katelyn Gostic" w:date="2019-05-06T12:38:00Z">
        <w:r w:rsidRPr="00AA1F16" w:rsidDel="00E41BD2">
          <w:rPr>
            <w:color w:val="auto"/>
            <w:rPrChange w:id="1196" w:author="Katelyn Gostic" w:date="2019-05-06T14:58:00Z">
              <w:rPr>
                <w:color w:val="000000"/>
              </w:rPr>
            </w:rPrChange>
          </w:rPr>
          <w:delText xml:space="preserve">24. </w:delText>
        </w:r>
        <w:r w:rsidRPr="00AA1F16" w:rsidDel="00E41BD2">
          <w:rPr>
            <w:color w:val="auto"/>
            <w:rPrChange w:id="1197" w:author="Katelyn Gostic" w:date="2019-05-06T14:58:00Z">
              <w:rPr>
                <w:color w:val="000000"/>
              </w:rPr>
            </w:rPrChange>
          </w:rPr>
          <w:tab/>
          <w:delText>Burnham KP, Anderson DR. Model Selection and Multimodel Inference: A Practical Information-Theoretic Approach [Internet]. 2nd ed. New York: Springer-Verlag; 2002 [cited 2019 Apr 16]. Available from: https://www.springer.com/us/book/9780387953649</w:delText>
        </w:r>
      </w:del>
    </w:p>
    <w:p w14:paraId="70A0A4CC" w14:textId="456EBF64" w:rsidR="0010345F" w:rsidRPr="00AA1F16" w:rsidDel="00E41BD2" w:rsidRDefault="0010345F" w:rsidP="00AA1F16">
      <w:pPr>
        <w:pStyle w:val="Bibliography"/>
        <w:rPr>
          <w:del w:id="1198" w:author="Katelyn Gostic" w:date="2019-05-06T12:38:00Z"/>
          <w:color w:val="auto"/>
          <w:rPrChange w:id="1199" w:author="Katelyn Gostic" w:date="2019-05-06T14:58:00Z">
            <w:rPr>
              <w:del w:id="1200" w:author="Katelyn Gostic" w:date="2019-05-06T12:38:00Z"/>
              <w:color w:val="000000"/>
            </w:rPr>
          </w:rPrChange>
        </w:rPr>
        <w:pPrChange w:id="1201" w:author="Katelyn Gostic" w:date="2019-05-06T14:58:00Z">
          <w:pPr>
            <w:pStyle w:val="Bibliography"/>
          </w:pPr>
        </w:pPrChange>
      </w:pPr>
      <w:del w:id="1202" w:author="Katelyn Gostic" w:date="2019-05-06T12:38:00Z">
        <w:r w:rsidRPr="00AA1F16" w:rsidDel="00E41BD2">
          <w:rPr>
            <w:color w:val="auto"/>
            <w:rPrChange w:id="1203" w:author="Katelyn Gostic" w:date="2019-05-06T14:58:00Z">
              <w:rPr>
                <w:color w:val="000000"/>
              </w:rPr>
            </w:rPrChange>
          </w:rPr>
          <w:delText xml:space="preserve">25. </w:delText>
        </w:r>
        <w:r w:rsidRPr="00AA1F16" w:rsidDel="00E41BD2">
          <w:rPr>
            <w:color w:val="auto"/>
            <w:rPrChange w:id="1204" w:author="Katelyn Gostic" w:date="2019-05-06T14:58:00Z">
              <w:rPr>
                <w:color w:val="000000"/>
              </w:rPr>
            </w:rPrChange>
          </w:rPr>
          <w:tab/>
          <w:delText xml:space="preserve">Hadfield J, Megill C, Bell SM, Huddleston J, Potter B, Callender C, et al. Nextstrain: real-time tracking of pathogen evolution. Bioinformatics. 2018 Dec 1;34(23):4121–3. </w:delText>
        </w:r>
      </w:del>
    </w:p>
    <w:p w14:paraId="5DDF1753" w14:textId="7EB221F8" w:rsidR="0010345F" w:rsidRPr="00AA1F16" w:rsidDel="00E41BD2" w:rsidRDefault="0010345F" w:rsidP="00AA1F16">
      <w:pPr>
        <w:pStyle w:val="Bibliography"/>
        <w:rPr>
          <w:del w:id="1205" w:author="Katelyn Gostic" w:date="2019-05-06T12:38:00Z"/>
          <w:color w:val="auto"/>
          <w:rPrChange w:id="1206" w:author="Katelyn Gostic" w:date="2019-05-06T14:58:00Z">
            <w:rPr>
              <w:del w:id="1207" w:author="Katelyn Gostic" w:date="2019-05-06T12:38:00Z"/>
              <w:color w:val="000000"/>
            </w:rPr>
          </w:rPrChange>
        </w:rPr>
        <w:pPrChange w:id="1208" w:author="Katelyn Gostic" w:date="2019-05-06T14:58:00Z">
          <w:pPr>
            <w:pStyle w:val="Bibliography"/>
          </w:pPr>
        </w:pPrChange>
      </w:pPr>
      <w:del w:id="1209" w:author="Katelyn Gostic" w:date="2019-05-06T12:38:00Z">
        <w:r w:rsidRPr="00AA1F16" w:rsidDel="00E41BD2">
          <w:rPr>
            <w:color w:val="auto"/>
            <w:rPrChange w:id="1210" w:author="Katelyn Gostic" w:date="2019-05-06T14:58:00Z">
              <w:rPr>
                <w:color w:val="000000"/>
              </w:rPr>
            </w:rPrChange>
          </w:rPr>
          <w:delText xml:space="preserve">26. </w:delText>
        </w:r>
        <w:r w:rsidRPr="00AA1F16" w:rsidDel="00E41BD2">
          <w:rPr>
            <w:color w:val="auto"/>
            <w:rPrChange w:id="1211" w:author="Katelyn Gostic" w:date="2019-05-06T14:58:00Z">
              <w:rPr>
                <w:color w:val="000000"/>
              </w:rPr>
            </w:rPrChange>
          </w:rPr>
          <w:tab/>
          <w:delText xml:space="preserve">Neher RA, Bedford T, Daniels RS, Russell CA, Shraiman BI. Prediction, dynamics, and visualization of antigenic phenotypes of seasonal influenza viruses. Proc Natl Acad Sci. 2016 Mar 22;113(12):E1701–9. </w:delText>
        </w:r>
      </w:del>
    </w:p>
    <w:p w14:paraId="528EB6AC" w14:textId="5BDB49E0" w:rsidR="0010345F" w:rsidRPr="00AA1F16" w:rsidDel="00E41BD2" w:rsidRDefault="0010345F" w:rsidP="00AA1F16">
      <w:pPr>
        <w:pStyle w:val="Bibliography"/>
        <w:rPr>
          <w:del w:id="1212" w:author="Katelyn Gostic" w:date="2019-05-06T12:38:00Z"/>
          <w:color w:val="auto"/>
          <w:rPrChange w:id="1213" w:author="Katelyn Gostic" w:date="2019-05-06T14:58:00Z">
            <w:rPr>
              <w:del w:id="1214" w:author="Katelyn Gostic" w:date="2019-05-06T12:38:00Z"/>
              <w:color w:val="000000"/>
            </w:rPr>
          </w:rPrChange>
        </w:rPr>
        <w:pPrChange w:id="1215" w:author="Katelyn Gostic" w:date="2019-05-06T14:58:00Z">
          <w:pPr>
            <w:pStyle w:val="Bibliography"/>
          </w:pPr>
        </w:pPrChange>
      </w:pPr>
      <w:del w:id="1216" w:author="Katelyn Gostic" w:date="2019-05-06T12:38:00Z">
        <w:r w:rsidRPr="00AA1F16" w:rsidDel="00E41BD2">
          <w:rPr>
            <w:color w:val="auto"/>
            <w:rPrChange w:id="1217" w:author="Katelyn Gostic" w:date="2019-05-06T14:58:00Z">
              <w:rPr>
                <w:color w:val="000000"/>
              </w:rPr>
            </w:rPrChange>
          </w:rPr>
          <w:delText xml:space="preserve">27. </w:delText>
        </w:r>
        <w:r w:rsidRPr="00AA1F16" w:rsidDel="00E41BD2">
          <w:rPr>
            <w:color w:val="auto"/>
            <w:rPrChange w:id="1218" w:author="Katelyn Gostic" w:date="2019-05-06T14:58:00Z">
              <w:rPr>
                <w:color w:val="000000"/>
              </w:rPr>
            </w:rPrChange>
          </w:rPr>
          <w:tab/>
          <w:delText xml:space="preserve">Bedford T, Suchard MA, Lemey P, Dudas G, Gregory V, Hay AJ, et al. Integrating influenza antigenic dynamics with molecular evolution. Losick R, editor. eLife. 2014 Feb 4;3:e01914. </w:delText>
        </w:r>
      </w:del>
    </w:p>
    <w:p w14:paraId="4802D76D" w14:textId="42AFBE60" w:rsidR="0010345F" w:rsidRPr="00AA1F16" w:rsidDel="00E41BD2" w:rsidRDefault="0010345F" w:rsidP="00AA1F16">
      <w:pPr>
        <w:pStyle w:val="Bibliography"/>
        <w:rPr>
          <w:del w:id="1219" w:author="Katelyn Gostic" w:date="2019-05-06T12:38:00Z"/>
          <w:color w:val="auto"/>
          <w:rPrChange w:id="1220" w:author="Katelyn Gostic" w:date="2019-05-06T14:58:00Z">
            <w:rPr>
              <w:del w:id="1221" w:author="Katelyn Gostic" w:date="2019-05-06T12:38:00Z"/>
              <w:color w:val="000000"/>
            </w:rPr>
          </w:rPrChange>
        </w:rPr>
        <w:pPrChange w:id="1222" w:author="Katelyn Gostic" w:date="2019-05-06T14:58:00Z">
          <w:pPr>
            <w:pStyle w:val="Bibliography"/>
          </w:pPr>
        </w:pPrChange>
      </w:pPr>
      <w:del w:id="1223" w:author="Katelyn Gostic" w:date="2019-05-06T12:38:00Z">
        <w:r w:rsidRPr="00AA1F16" w:rsidDel="00E41BD2">
          <w:rPr>
            <w:color w:val="auto"/>
            <w:rPrChange w:id="1224" w:author="Katelyn Gostic" w:date="2019-05-06T14:58:00Z">
              <w:rPr>
                <w:color w:val="000000"/>
              </w:rPr>
            </w:rPrChange>
          </w:rPr>
          <w:delText xml:space="preserve">28. </w:delText>
        </w:r>
        <w:r w:rsidRPr="00AA1F16" w:rsidDel="00E41BD2">
          <w:rPr>
            <w:color w:val="auto"/>
            <w:rPrChange w:id="1225" w:author="Katelyn Gostic" w:date="2019-05-06T14:58:00Z">
              <w:rPr>
                <w:color w:val="000000"/>
              </w:rPr>
            </w:rPrChange>
          </w:rPr>
          <w:tab/>
          <w:delText>RFA-AI-18-010: Impact of Initial Influenza Exposure on Immunity in Infants (U01 Clinical Trial Not Allowed) [Internet]. [cited 2019 Apr 15]. Available from: https://grants.nih.gov/grants/guide/rfa-files/RFA-AI-18-010.html</w:delText>
        </w:r>
      </w:del>
    </w:p>
    <w:p w14:paraId="300F3C80" w14:textId="0BF91F68" w:rsidR="0010345F" w:rsidRPr="00AA1F16" w:rsidDel="00E41BD2" w:rsidRDefault="0010345F" w:rsidP="00AA1F16">
      <w:pPr>
        <w:pStyle w:val="Bibliography"/>
        <w:rPr>
          <w:del w:id="1226" w:author="Katelyn Gostic" w:date="2019-05-06T12:38:00Z"/>
          <w:color w:val="auto"/>
          <w:rPrChange w:id="1227" w:author="Katelyn Gostic" w:date="2019-05-06T14:58:00Z">
            <w:rPr>
              <w:del w:id="1228" w:author="Katelyn Gostic" w:date="2019-05-06T12:38:00Z"/>
              <w:color w:val="000000"/>
            </w:rPr>
          </w:rPrChange>
        </w:rPr>
        <w:pPrChange w:id="1229" w:author="Katelyn Gostic" w:date="2019-05-06T14:58:00Z">
          <w:pPr>
            <w:pStyle w:val="Bibliography"/>
          </w:pPr>
        </w:pPrChange>
      </w:pPr>
      <w:del w:id="1230" w:author="Katelyn Gostic" w:date="2019-05-06T12:38:00Z">
        <w:r w:rsidRPr="00AA1F16" w:rsidDel="00E41BD2">
          <w:rPr>
            <w:color w:val="auto"/>
            <w:rPrChange w:id="1231" w:author="Katelyn Gostic" w:date="2019-05-06T14:58:00Z">
              <w:rPr>
                <w:color w:val="000000"/>
              </w:rPr>
            </w:rPrChange>
          </w:rPr>
          <w:delText xml:space="preserve">29. </w:delText>
        </w:r>
        <w:r w:rsidRPr="00AA1F16" w:rsidDel="00E41BD2">
          <w:rPr>
            <w:color w:val="auto"/>
            <w:rPrChange w:id="1232" w:author="Katelyn Gostic" w:date="2019-05-06T14:58:00Z">
              <w:rPr>
                <w:color w:val="000000"/>
              </w:rPr>
            </w:rPrChange>
          </w:rPr>
          <w:tab/>
          <w:delText xml:space="preserve">Grenfell BT, Pybus OG, Gog JR, Wood JLN, Daly JM, Mumford JA, et al. Unifying the Epidemiological and Evolutionary Dynamics of Pathogens. Science. 2004 Jan 16;303(5656):327–32. </w:delText>
        </w:r>
      </w:del>
    </w:p>
    <w:p w14:paraId="5390D46A" w14:textId="3883C60C" w:rsidR="0010345F" w:rsidRPr="00AA1F16" w:rsidDel="00E41BD2" w:rsidRDefault="0010345F" w:rsidP="00AA1F16">
      <w:pPr>
        <w:pStyle w:val="Bibliography"/>
        <w:rPr>
          <w:del w:id="1233" w:author="Katelyn Gostic" w:date="2019-05-06T12:38:00Z"/>
          <w:color w:val="auto"/>
          <w:rPrChange w:id="1234" w:author="Katelyn Gostic" w:date="2019-05-06T14:58:00Z">
            <w:rPr>
              <w:del w:id="1235" w:author="Katelyn Gostic" w:date="2019-05-06T12:38:00Z"/>
              <w:color w:val="000000"/>
            </w:rPr>
          </w:rPrChange>
        </w:rPr>
        <w:pPrChange w:id="1236" w:author="Katelyn Gostic" w:date="2019-05-06T14:58:00Z">
          <w:pPr>
            <w:pStyle w:val="Bibliography"/>
          </w:pPr>
        </w:pPrChange>
      </w:pPr>
      <w:del w:id="1237" w:author="Katelyn Gostic" w:date="2019-05-06T12:38:00Z">
        <w:r w:rsidRPr="00AA1F16" w:rsidDel="00E41BD2">
          <w:rPr>
            <w:color w:val="auto"/>
            <w:rPrChange w:id="1238" w:author="Katelyn Gostic" w:date="2019-05-06T14:58:00Z">
              <w:rPr>
                <w:color w:val="000000"/>
              </w:rPr>
            </w:rPrChange>
          </w:rPr>
          <w:delText xml:space="preserve">30. </w:delText>
        </w:r>
        <w:r w:rsidRPr="00AA1F16" w:rsidDel="00E41BD2">
          <w:rPr>
            <w:color w:val="auto"/>
            <w:rPrChange w:id="1239" w:author="Katelyn Gostic" w:date="2019-05-06T14:58:00Z">
              <w:rPr>
                <w:color w:val="000000"/>
              </w:rPr>
            </w:rPrChange>
          </w:rPr>
          <w:tab/>
          <w:delText xml:space="preserve">Rozo M, Gronvall GK. The Reemergent 1977 H1N1 Strain and the Gain-of-Function Debate. mBio. 2015 Sep 1;6(4):e01013-15. </w:delText>
        </w:r>
      </w:del>
    </w:p>
    <w:p w14:paraId="7631BF25" w14:textId="1160BF99" w:rsidR="0010345F" w:rsidRPr="00AA1F16" w:rsidDel="00E41BD2" w:rsidRDefault="0010345F" w:rsidP="00AA1F16">
      <w:pPr>
        <w:pStyle w:val="Bibliography"/>
        <w:rPr>
          <w:del w:id="1240" w:author="Katelyn Gostic" w:date="2019-05-06T12:38:00Z"/>
          <w:color w:val="auto"/>
          <w:rPrChange w:id="1241" w:author="Katelyn Gostic" w:date="2019-05-06T14:58:00Z">
            <w:rPr>
              <w:del w:id="1242" w:author="Katelyn Gostic" w:date="2019-05-06T12:38:00Z"/>
              <w:color w:val="000000"/>
            </w:rPr>
          </w:rPrChange>
        </w:rPr>
        <w:pPrChange w:id="1243" w:author="Katelyn Gostic" w:date="2019-05-06T14:58:00Z">
          <w:pPr>
            <w:pStyle w:val="Bibliography"/>
          </w:pPr>
        </w:pPrChange>
      </w:pPr>
      <w:del w:id="1244" w:author="Katelyn Gostic" w:date="2019-05-06T12:38:00Z">
        <w:r w:rsidRPr="00AA1F16" w:rsidDel="00E41BD2">
          <w:rPr>
            <w:color w:val="auto"/>
            <w:rPrChange w:id="1245" w:author="Katelyn Gostic" w:date="2019-05-06T14:58:00Z">
              <w:rPr>
                <w:color w:val="000000"/>
              </w:rPr>
            </w:rPrChange>
          </w:rPr>
          <w:delText xml:space="preserve">31. </w:delText>
        </w:r>
        <w:r w:rsidRPr="00AA1F16" w:rsidDel="00E41BD2">
          <w:rPr>
            <w:color w:val="auto"/>
            <w:rPrChange w:id="1246" w:author="Katelyn Gostic" w:date="2019-05-06T14:58:00Z">
              <w:rPr>
                <w:color w:val="000000"/>
              </w:rPr>
            </w:rPrChange>
          </w:rPr>
          <w:tab/>
          <w:delText xml:space="preserve">Nakajima K, Desselberger U, Palese P. Recent human influenza A (H1N1) viruses are closely related genetically to strains isolated in 1950. Nature. 1978 Jul;274(5669):334. </w:delText>
        </w:r>
      </w:del>
    </w:p>
    <w:p w14:paraId="6D7EEA12" w14:textId="158FCDF7" w:rsidR="0010345F" w:rsidRPr="00AA1F16" w:rsidDel="00E41BD2" w:rsidRDefault="0010345F" w:rsidP="00AA1F16">
      <w:pPr>
        <w:pStyle w:val="Bibliography"/>
        <w:rPr>
          <w:del w:id="1247" w:author="Katelyn Gostic" w:date="2019-05-06T12:38:00Z"/>
          <w:color w:val="auto"/>
          <w:rPrChange w:id="1248" w:author="Katelyn Gostic" w:date="2019-05-06T14:58:00Z">
            <w:rPr>
              <w:del w:id="1249" w:author="Katelyn Gostic" w:date="2019-05-06T12:38:00Z"/>
              <w:color w:val="000000"/>
            </w:rPr>
          </w:rPrChange>
        </w:rPr>
        <w:pPrChange w:id="1250" w:author="Katelyn Gostic" w:date="2019-05-06T14:58:00Z">
          <w:pPr>
            <w:pStyle w:val="Bibliography"/>
          </w:pPr>
        </w:pPrChange>
      </w:pPr>
      <w:del w:id="1251" w:author="Katelyn Gostic" w:date="2019-05-06T12:38:00Z">
        <w:r w:rsidRPr="00AA1F16" w:rsidDel="00E41BD2">
          <w:rPr>
            <w:color w:val="auto"/>
            <w:rPrChange w:id="1252" w:author="Katelyn Gostic" w:date="2019-05-06T14:58:00Z">
              <w:rPr>
                <w:color w:val="000000"/>
              </w:rPr>
            </w:rPrChange>
          </w:rPr>
          <w:delText xml:space="preserve">32. </w:delText>
        </w:r>
        <w:r w:rsidRPr="00AA1F16" w:rsidDel="00E41BD2">
          <w:rPr>
            <w:color w:val="auto"/>
            <w:rPrChange w:id="1253" w:author="Katelyn Gostic" w:date="2019-05-06T14:58:00Z">
              <w:rPr>
                <w:color w:val="000000"/>
              </w:rPr>
            </w:rPrChange>
          </w:rPr>
          <w:tab/>
          <w:delText xml:space="preserve">Palache A, Oriol-Mathieu V, Fino M, Xydia-Charmanta M. Seasonal influenza vaccine dose distribution in 195 countries (2004–2013): Little progress in estimated global vaccination coverage. Vaccine. 2015 Oct 13;33(42):5598–605. </w:delText>
        </w:r>
      </w:del>
    </w:p>
    <w:p w14:paraId="38E6A9A7" w14:textId="753886E6" w:rsidR="0010345F" w:rsidRPr="00AA1F16" w:rsidDel="00E41BD2" w:rsidRDefault="0010345F" w:rsidP="00AA1F16">
      <w:pPr>
        <w:pStyle w:val="Bibliography"/>
        <w:rPr>
          <w:del w:id="1254" w:author="Katelyn Gostic" w:date="2019-05-06T12:38:00Z"/>
          <w:color w:val="auto"/>
          <w:rPrChange w:id="1255" w:author="Katelyn Gostic" w:date="2019-05-06T14:58:00Z">
            <w:rPr>
              <w:del w:id="1256" w:author="Katelyn Gostic" w:date="2019-05-06T12:38:00Z"/>
              <w:color w:val="000000"/>
            </w:rPr>
          </w:rPrChange>
        </w:rPr>
        <w:pPrChange w:id="1257" w:author="Katelyn Gostic" w:date="2019-05-06T14:58:00Z">
          <w:pPr>
            <w:pStyle w:val="Bibliography"/>
          </w:pPr>
        </w:pPrChange>
      </w:pPr>
      <w:del w:id="1258" w:author="Katelyn Gostic" w:date="2019-05-06T12:38:00Z">
        <w:r w:rsidRPr="00AA1F16" w:rsidDel="00E41BD2">
          <w:rPr>
            <w:color w:val="auto"/>
            <w:rPrChange w:id="1259" w:author="Katelyn Gostic" w:date="2019-05-06T14:58:00Z">
              <w:rPr>
                <w:color w:val="000000"/>
              </w:rPr>
            </w:rPrChange>
          </w:rPr>
          <w:delText xml:space="preserve">33. </w:delText>
        </w:r>
        <w:r w:rsidRPr="00AA1F16" w:rsidDel="00E41BD2">
          <w:rPr>
            <w:color w:val="auto"/>
            <w:rPrChange w:id="1260" w:author="Katelyn Gostic" w:date="2019-05-06T14:58:00Z">
              <w:rPr>
                <w:color w:val="000000"/>
              </w:rPr>
            </w:rPrChange>
          </w:rPr>
          <w:tab/>
          <w:delText xml:space="preserve">van Essen GA, Palache AM, Forleo E, Fedson DS. Influenza vaccination in 2000: recommendations and vaccine use in 50 developed and rapidly developing countries. Vaccine. 2003 May 1;21(16):1780–5. </w:delText>
        </w:r>
      </w:del>
    </w:p>
    <w:p w14:paraId="040741EA" w14:textId="08D3A787" w:rsidR="0010345F" w:rsidRPr="00AA1F16" w:rsidDel="00E41BD2" w:rsidRDefault="0010345F" w:rsidP="00AA1F16">
      <w:pPr>
        <w:pStyle w:val="Bibliography"/>
        <w:rPr>
          <w:del w:id="1261" w:author="Katelyn Gostic" w:date="2019-05-06T12:38:00Z"/>
          <w:color w:val="auto"/>
          <w:rPrChange w:id="1262" w:author="Katelyn Gostic" w:date="2019-05-06T14:58:00Z">
            <w:rPr>
              <w:del w:id="1263" w:author="Katelyn Gostic" w:date="2019-05-06T12:38:00Z"/>
              <w:color w:val="000000"/>
            </w:rPr>
          </w:rPrChange>
        </w:rPr>
        <w:pPrChange w:id="1264" w:author="Katelyn Gostic" w:date="2019-05-06T14:58:00Z">
          <w:pPr>
            <w:pStyle w:val="Bibliography"/>
          </w:pPr>
        </w:pPrChange>
      </w:pPr>
      <w:del w:id="1265" w:author="Katelyn Gostic" w:date="2019-05-06T12:38:00Z">
        <w:r w:rsidRPr="00AA1F16" w:rsidDel="00E41BD2">
          <w:rPr>
            <w:color w:val="auto"/>
            <w:rPrChange w:id="1266" w:author="Katelyn Gostic" w:date="2019-05-06T14:58:00Z">
              <w:rPr>
                <w:color w:val="000000"/>
              </w:rPr>
            </w:rPrChange>
          </w:rPr>
          <w:delText xml:space="preserve">34. </w:delText>
        </w:r>
        <w:r w:rsidRPr="00AA1F16" w:rsidDel="00E41BD2">
          <w:rPr>
            <w:color w:val="auto"/>
            <w:rPrChange w:id="1267" w:author="Katelyn Gostic" w:date="2019-05-06T14:58:00Z">
              <w:rPr>
                <w:color w:val="000000"/>
              </w:rPr>
            </w:rPrChange>
          </w:rPr>
          <w:tab/>
          <w:delText>WHO | FluNet [Internet]. WHO. [cited 2019 Apr 15]. Available from: http://www.who.int/influenza/gisrs_laboratory/flunet/en/</w:delText>
        </w:r>
      </w:del>
    </w:p>
    <w:p w14:paraId="2578641C" w14:textId="49DF52E6" w:rsidR="0010345F" w:rsidRPr="00AA1F16" w:rsidDel="00E41BD2" w:rsidRDefault="0010345F" w:rsidP="00AA1F16">
      <w:pPr>
        <w:pStyle w:val="Bibliography"/>
        <w:rPr>
          <w:del w:id="1268" w:author="Katelyn Gostic" w:date="2019-05-06T12:38:00Z"/>
          <w:color w:val="auto"/>
          <w:rPrChange w:id="1269" w:author="Katelyn Gostic" w:date="2019-05-06T14:58:00Z">
            <w:rPr>
              <w:del w:id="1270" w:author="Katelyn Gostic" w:date="2019-05-06T12:38:00Z"/>
              <w:color w:val="000000"/>
            </w:rPr>
          </w:rPrChange>
        </w:rPr>
        <w:pPrChange w:id="1271" w:author="Katelyn Gostic" w:date="2019-05-06T14:58:00Z">
          <w:pPr>
            <w:pStyle w:val="Bibliography"/>
          </w:pPr>
        </w:pPrChange>
      </w:pPr>
      <w:del w:id="1272" w:author="Katelyn Gostic" w:date="2019-05-06T12:38:00Z">
        <w:r w:rsidRPr="00AA1F16" w:rsidDel="00E41BD2">
          <w:rPr>
            <w:color w:val="auto"/>
            <w:rPrChange w:id="1273" w:author="Katelyn Gostic" w:date="2019-05-06T14:58:00Z">
              <w:rPr>
                <w:color w:val="000000"/>
              </w:rPr>
            </w:rPrChange>
          </w:rPr>
          <w:delText xml:space="preserve">35. </w:delText>
        </w:r>
        <w:r w:rsidRPr="00AA1F16" w:rsidDel="00E41BD2">
          <w:rPr>
            <w:color w:val="auto"/>
            <w:rPrChange w:id="1274" w:author="Katelyn Gostic" w:date="2019-05-06T14:58:00Z">
              <w:rPr>
                <w:color w:val="000000"/>
              </w:rPr>
            </w:rPrChange>
          </w:rPr>
          <w:tab/>
          <w:delText>FluView Interactive | CDC [Internet]. 2018 [cited 2019 Apr 15]. Available from: https://www.cdc.gov/flu/weekly/fluviewinteractive.htm</w:delText>
        </w:r>
      </w:del>
    </w:p>
    <w:p w14:paraId="16A53F32" w14:textId="10AEF51A" w:rsidR="0010345F" w:rsidRPr="00AA1F16" w:rsidDel="00E41BD2" w:rsidRDefault="0010345F" w:rsidP="00AA1F16">
      <w:pPr>
        <w:pStyle w:val="Bibliography"/>
        <w:rPr>
          <w:del w:id="1275" w:author="Katelyn Gostic" w:date="2019-05-06T12:38:00Z"/>
          <w:color w:val="auto"/>
          <w:rPrChange w:id="1276" w:author="Katelyn Gostic" w:date="2019-05-06T14:58:00Z">
            <w:rPr>
              <w:del w:id="1277" w:author="Katelyn Gostic" w:date="2019-05-06T12:38:00Z"/>
              <w:color w:val="000000"/>
            </w:rPr>
          </w:rPrChange>
        </w:rPr>
        <w:pPrChange w:id="1278" w:author="Katelyn Gostic" w:date="2019-05-06T14:58:00Z">
          <w:pPr>
            <w:pStyle w:val="Bibliography"/>
          </w:pPr>
        </w:pPrChange>
      </w:pPr>
      <w:del w:id="1279" w:author="Katelyn Gostic" w:date="2019-05-06T12:38:00Z">
        <w:r w:rsidRPr="00AA1F16" w:rsidDel="00E41BD2">
          <w:rPr>
            <w:color w:val="auto"/>
            <w:rPrChange w:id="1280" w:author="Katelyn Gostic" w:date="2019-05-06T14:58:00Z">
              <w:rPr>
                <w:color w:val="000000"/>
              </w:rPr>
            </w:rPrChange>
          </w:rPr>
          <w:delText xml:space="preserve">36. </w:delText>
        </w:r>
        <w:r w:rsidRPr="00AA1F16" w:rsidDel="00E41BD2">
          <w:rPr>
            <w:color w:val="auto"/>
            <w:rPrChange w:id="1281" w:author="Katelyn Gostic" w:date="2019-05-06T14:58:00Z">
              <w:rPr>
                <w:color w:val="000000"/>
              </w:rPr>
            </w:rPrChange>
          </w:rPr>
          <w:tab/>
          <w:delText xml:space="preserve">Bogner P, Capua I, Lipman DJ, Cox NJ. A global initiative on sharing avian flu data. Nature. 2006 Aug;442(7106):981. </w:delText>
        </w:r>
      </w:del>
    </w:p>
    <w:p w14:paraId="5C761D68" w14:textId="6C671200" w:rsidR="0010345F" w:rsidRPr="00AA1F16" w:rsidDel="00E41BD2" w:rsidRDefault="0010345F" w:rsidP="00AA1F16">
      <w:pPr>
        <w:pStyle w:val="Bibliography"/>
        <w:rPr>
          <w:del w:id="1282" w:author="Katelyn Gostic" w:date="2019-05-06T12:38:00Z"/>
          <w:color w:val="auto"/>
          <w:rPrChange w:id="1283" w:author="Katelyn Gostic" w:date="2019-05-06T14:58:00Z">
            <w:rPr>
              <w:del w:id="1284" w:author="Katelyn Gostic" w:date="2019-05-06T12:38:00Z"/>
              <w:color w:val="000000"/>
            </w:rPr>
          </w:rPrChange>
        </w:rPr>
        <w:pPrChange w:id="1285" w:author="Katelyn Gostic" w:date="2019-05-06T14:58:00Z">
          <w:pPr>
            <w:pStyle w:val="Bibliography"/>
          </w:pPr>
        </w:pPrChange>
      </w:pPr>
      <w:del w:id="1286" w:author="Katelyn Gostic" w:date="2019-05-06T12:38:00Z">
        <w:r w:rsidRPr="00AA1F16" w:rsidDel="00E41BD2">
          <w:rPr>
            <w:color w:val="auto"/>
            <w:rPrChange w:id="1287" w:author="Katelyn Gostic" w:date="2019-05-06T14:58:00Z">
              <w:rPr>
                <w:color w:val="000000"/>
              </w:rPr>
            </w:rPrChange>
          </w:rPr>
          <w:delText xml:space="preserve">37. </w:delText>
        </w:r>
        <w:r w:rsidRPr="00AA1F16" w:rsidDel="00E41BD2">
          <w:rPr>
            <w:color w:val="auto"/>
            <w:rPrChange w:id="1288" w:author="Katelyn Gostic" w:date="2019-05-06T14:58:00Z">
              <w:rPr>
                <w:color w:val="000000"/>
              </w:rPr>
            </w:rPrChange>
          </w:rPr>
          <w:tab/>
          <w:delText>Sagulenko P, Puller V, Neher RA. TreeTime: Maximum-likelihood phylodynamic analysis. Virus Evol [Internet]. 2018 Jan 8 [cited 2019 Apr 12];4(1). Available from: https://www.ncbi.nlm.nih.gov/pmc/articles/PMC5758920/</w:delText>
        </w:r>
      </w:del>
    </w:p>
    <w:p w14:paraId="3A52FA1F" w14:textId="715CD33B" w:rsidR="0010345F" w:rsidRPr="00AA1F16" w:rsidDel="00E41BD2" w:rsidRDefault="0010345F" w:rsidP="00AA1F16">
      <w:pPr>
        <w:pStyle w:val="Bibliography"/>
        <w:rPr>
          <w:del w:id="1289" w:author="Katelyn Gostic" w:date="2019-05-06T12:38:00Z"/>
          <w:color w:val="auto"/>
          <w:rPrChange w:id="1290" w:author="Katelyn Gostic" w:date="2019-05-06T14:58:00Z">
            <w:rPr>
              <w:del w:id="1291" w:author="Katelyn Gostic" w:date="2019-05-06T12:38:00Z"/>
              <w:color w:val="000000"/>
            </w:rPr>
          </w:rPrChange>
        </w:rPr>
        <w:pPrChange w:id="1292" w:author="Katelyn Gostic" w:date="2019-05-06T14:58:00Z">
          <w:pPr>
            <w:pStyle w:val="Bibliography"/>
          </w:pPr>
        </w:pPrChange>
      </w:pPr>
      <w:del w:id="1293" w:author="Katelyn Gostic" w:date="2019-05-06T12:38:00Z">
        <w:r w:rsidRPr="00AA1F16" w:rsidDel="00E41BD2">
          <w:rPr>
            <w:color w:val="auto"/>
            <w:rPrChange w:id="1294" w:author="Katelyn Gostic" w:date="2019-05-06T14:58:00Z">
              <w:rPr>
                <w:color w:val="000000"/>
              </w:rPr>
            </w:rPrChange>
          </w:rPr>
          <w:delText xml:space="preserve">38. </w:delText>
        </w:r>
        <w:r w:rsidRPr="00AA1F16" w:rsidDel="00E41BD2">
          <w:rPr>
            <w:color w:val="auto"/>
            <w:rPrChange w:id="1295" w:author="Katelyn Gostic" w:date="2019-05-06T14:58:00Z">
              <w:rPr>
                <w:color w:val="000000"/>
              </w:rPr>
            </w:rPrChange>
          </w:rPr>
          <w:tab/>
          <w:delText xml:space="preserve">Gagnon A, Acosta E, Miller MS. Reporting and evaluating influenza virus surveillance data: An argument for incidence by single year of age. Vaccine. 2018 Oct 8;36(42):6249–52. </w:delText>
        </w:r>
      </w:del>
    </w:p>
    <w:p w14:paraId="1C523AD9" w14:textId="669945F4" w:rsidR="0010345F" w:rsidRPr="00AA1F16" w:rsidDel="00E41BD2" w:rsidRDefault="0010345F" w:rsidP="00AA1F16">
      <w:pPr>
        <w:pStyle w:val="Bibliography"/>
        <w:rPr>
          <w:del w:id="1296" w:author="Katelyn Gostic" w:date="2019-05-06T12:38:00Z"/>
          <w:color w:val="auto"/>
          <w:rPrChange w:id="1297" w:author="Katelyn Gostic" w:date="2019-05-06T14:58:00Z">
            <w:rPr>
              <w:del w:id="1298" w:author="Katelyn Gostic" w:date="2019-05-06T12:38:00Z"/>
              <w:color w:val="000000"/>
            </w:rPr>
          </w:rPrChange>
        </w:rPr>
        <w:pPrChange w:id="1299" w:author="Katelyn Gostic" w:date="2019-05-06T14:58:00Z">
          <w:pPr>
            <w:pStyle w:val="Bibliography"/>
          </w:pPr>
        </w:pPrChange>
      </w:pPr>
      <w:del w:id="1300" w:author="Katelyn Gostic" w:date="2019-05-06T12:38:00Z">
        <w:r w:rsidRPr="00AA1F16" w:rsidDel="00E41BD2">
          <w:rPr>
            <w:color w:val="auto"/>
            <w:rPrChange w:id="1301" w:author="Katelyn Gostic" w:date="2019-05-06T14:58:00Z">
              <w:rPr>
                <w:color w:val="000000"/>
              </w:rPr>
            </w:rPrChange>
          </w:rPr>
          <w:delText xml:space="preserve">39. </w:delText>
        </w:r>
        <w:r w:rsidRPr="00AA1F16" w:rsidDel="00E41BD2">
          <w:rPr>
            <w:color w:val="auto"/>
            <w:rPrChange w:id="1302" w:author="Katelyn Gostic" w:date="2019-05-06T14:58:00Z">
              <w:rPr>
                <w:color w:val="000000"/>
              </w:rPr>
            </w:rPrChange>
          </w:rPr>
          <w:tab/>
          <w:delText xml:space="preserve">Dushoff J, Plotkin JB, Viboud C, Earn DJD, Simonsen L. Mortality due to Influenza in the United States—An Annualized Regression Approach Using Multiple-Cause Mortality Data. Am J Epidemiol. 2006 Jan 15;163(2):181–7. </w:delText>
        </w:r>
      </w:del>
    </w:p>
    <w:p w14:paraId="19A86A88" w14:textId="567A803E" w:rsidR="0010345F" w:rsidRPr="00AA1F16" w:rsidDel="00E41BD2" w:rsidRDefault="0010345F" w:rsidP="00AA1F16">
      <w:pPr>
        <w:pStyle w:val="Bibliography"/>
        <w:rPr>
          <w:del w:id="1303" w:author="Katelyn Gostic" w:date="2019-05-06T12:38:00Z"/>
          <w:color w:val="auto"/>
          <w:rPrChange w:id="1304" w:author="Katelyn Gostic" w:date="2019-05-06T14:58:00Z">
            <w:rPr>
              <w:del w:id="1305" w:author="Katelyn Gostic" w:date="2019-05-06T12:38:00Z"/>
              <w:color w:val="000000"/>
            </w:rPr>
          </w:rPrChange>
        </w:rPr>
        <w:pPrChange w:id="1306" w:author="Katelyn Gostic" w:date="2019-05-06T14:58:00Z">
          <w:pPr>
            <w:pStyle w:val="Bibliography"/>
          </w:pPr>
        </w:pPrChange>
      </w:pPr>
      <w:del w:id="1307" w:author="Katelyn Gostic" w:date="2019-05-06T12:38:00Z">
        <w:r w:rsidRPr="00AA1F16" w:rsidDel="00E41BD2">
          <w:rPr>
            <w:color w:val="auto"/>
            <w:rPrChange w:id="1308" w:author="Katelyn Gostic" w:date="2019-05-06T14:58:00Z">
              <w:rPr>
                <w:color w:val="000000"/>
              </w:rPr>
            </w:rPrChange>
          </w:rPr>
          <w:delText xml:space="preserve">40. </w:delText>
        </w:r>
        <w:r w:rsidRPr="00AA1F16" w:rsidDel="00E41BD2">
          <w:rPr>
            <w:color w:val="auto"/>
            <w:rPrChange w:id="1309" w:author="Katelyn Gostic" w:date="2019-05-06T14:58:00Z">
              <w:rPr>
                <w:color w:val="000000"/>
              </w:rPr>
            </w:rPrChange>
          </w:rPr>
          <w:tab/>
          <w:delText xml:space="preserve">Jhung MA, Swerdlow D, Olsen SJ, Jernigan D, Biggerstaff M, Kamimoto L, et al. Epidemiology of 2009 Pandemic Influenza A (H1N1) in the United States. Clin Infect Dis. 2011 Jan 1;52(suppl_1):S13–26. </w:delText>
        </w:r>
      </w:del>
    </w:p>
    <w:p w14:paraId="6D0B92C2" w14:textId="5708B8FE" w:rsidR="0010345F" w:rsidRPr="00AA1F16" w:rsidDel="00E41BD2" w:rsidRDefault="0010345F" w:rsidP="00AA1F16">
      <w:pPr>
        <w:pStyle w:val="Bibliography"/>
        <w:rPr>
          <w:del w:id="1310" w:author="Katelyn Gostic" w:date="2019-05-06T12:38:00Z"/>
          <w:color w:val="auto"/>
          <w:rPrChange w:id="1311" w:author="Katelyn Gostic" w:date="2019-05-06T14:58:00Z">
            <w:rPr>
              <w:del w:id="1312" w:author="Katelyn Gostic" w:date="2019-05-06T12:38:00Z"/>
              <w:color w:val="000000"/>
            </w:rPr>
          </w:rPrChange>
        </w:rPr>
        <w:pPrChange w:id="1313" w:author="Katelyn Gostic" w:date="2019-05-06T14:58:00Z">
          <w:pPr>
            <w:pStyle w:val="Bibliography"/>
          </w:pPr>
        </w:pPrChange>
      </w:pPr>
      <w:del w:id="1314" w:author="Katelyn Gostic" w:date="2019-05-06T12:38:00Z">
        <w:r w:rsidRPr="00AA1F16" w:rsidDel="00E41BD2">
          <w:rPr>
            <w:color w:val="auto"/>
            <w:rPrChange w:id="1315" w:author="Katelyn Gostic" w:date="2019-05-06T14:58:00Z">
              <w:rPr>
                <w:color w:val="000000"/>
              </w:rPr>
            </w:rPrChange>
          </w:rPr>
          <w:delText xml:space="preserve">41. </w:delText>
        </w:r>
        <w:r w:rsidRPr="00AA1F16" w:rsidDel="00E41BD2">
          <w:rPr>
            <w:color w:val="auto"/>
            <w:rPrChange w:id="1316" w:author="Katelyn Gostic" w:date="2019-05-06T14:58:00Z">
              <w:rPr>
                <w:color w:val="000000"/>
              </w:rPr>
            </w:rPrChange>
          </w:rPr>
          <w:tab/>
          <w:delText xml:space="preserve">Bolker BM. Ecological Models and Data in R. Princeton University Press; 2008. 409 p. </w:delText>
        </w:r>
      </w:del>
    </w:p>
    <w:p w14:paraId="351A7CF8" w14:textId="35F1E0DC" w:rsidR="00276EA6" w:rsidRPr="00276EA6" w:rsidRDefault="00276EA6" w:rsidP="00AA1F16">
      <w:pPr>
        <w:pStyle w:val="Bibliography"/>
        <w:pPrChange w:id="1317" w:author="Katelyn Gostic" w:date="2019-05-06T14:58:00Z">
          <w:pPr>
            <w:ind w:firstLine="0"/>
          </w:pPr>
        </w:pPrChange>
      </w:pPr>
      <w:r>
        <w:fldChar w:fldCharType="end"/>
      </w:r>
    </w:p>
    <w:sectPr w:rsidR="00276EA6" w:rsidRPr="00276EA6" w:rsidSect="00C559A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ames Lloyd-Smith" w:date="2019-05-03T14:16:00Z" w:initials="JL">
    <w:p w14:paraId="7EC836B7" w14:textId="04B7E62E" w:rsidR="003E5005" w:rsidRDefault="003E5005">
      <w:pPr>
        <w:pStyle w:val="CommentText"/>
      </w:pPr>
      <w:r>
        <w:rPr>
          <w:rStyle w:val="CommentReference"/>
        </w:rPr>
        <w:t>‘</w:t>
      </w:r>
      <w:r>
        <w:rPr>
          <w:rStyle w:val="CommentReference"/>
        </w:rPr>
        <w:annotationRef/>
      </w:r>
      <w:r>
        <w:rPr>
          <w:rStyle w:val="CommentReference"/>
        </w:rPr>
        <w:t>Simultaneous’ was a bit awkward</w:t>
      </w:r>
    </w:p>
  </w:comment>
  <w:comment w:id="30" w:author="Katelyn Gostic" w:date="2019-04-12T10:36:00Z" w:initials="KG">
    <w:p w14:paraId="27D01E2B" w14:textId="0BA9DD15" w:rsidR="003E5005" w:rsidRDefault="003E5005" w:rsidP="00467547">
      <w:pPr>
        <w:pStyle w:val="CommentText"/>
      </w:pPr>
      <w:r>
        <w:rPr>
          <w:rStyle w:val="CommentReference"/>
        </w:rPr>
        <w:annotationRef/>
      </w:r>
      <w:r>
        <w:rPr>
          <w:rStyle w:val="CommentReference"/>
        </w:rPr>
        <w:t xml:space="preserve">I’m not actually sure how hard we want to lean on this. Another possible approach would be to focus on the seasonal results and then talk about the need for better data collection/sharing. For </w:t>
      </w:r>
      <w:proofErr w:type="gramStart"/>
      <w:r>
        <w:rPr>
          <w:rStyle w:val="CommentReference"/>
        </w:rPr>
        <w:t>now</w:t>
      </w:r>
      <w:proofErr w:type="gramEnd"/>
      <w:r>
        <w:rPr>
          <w:rStyle w:val="CommentReference"/>
        </w:rPr>
        <w:t xml:space="preserve"> I’m putting some emphasis on pandemic results, but I’m open to feedback!</w:t>
      </w:r>
    </w:p>
  </w:comment>
  <w:comment w:id="31" w:author="James Lloyd-Smith" w:date="2019-05-03T14:15:00Z" w:initials="JL">
    <w:p w14:paraId="3DA5572D" w14:textId="371D0946" w:rsidR="003E5005" w:rsidRDefault="003E5005">
      <w:pPr>
        <w:pStyle w:val="CommentText"/>
      </w:pPr>
      <w:r>
        <w:rPr>
          <w:rStyle w:val="CommentReference"/>
        </w:rPr>
        <w:annotationRef/>
      </w:r>
      <w:r>
        <w:t>I think it’s a cool result, and worth highlighting (with appropriate care about how strong the language should be).</w:t>
      </w:r>
    </w:p>
    <w:p w14:paraId="7EB9A555" w14:textId="2FD6504A" w:rsidR="003E5005" w:rsidRDefault="003E5005">
      <w:pPr>
        <w:pStyle w:val="CommentText"/>
      </w:pPr>
      <w:r>
        <w:t>I suggested the edit to the second sentence to avoid absolute statements about ‘only’.</w:t>
      </w:r>
    </w:p>
  </w:comment>
  <w:comment w:id="78" w:author="James Lloyd-Smith" w:date="2019-05-03T21:16:00Z" w:initials="JL">
    <w:p w14:paraId="13BD10BB" w14:textId="785C538C" w:rsidR="003E5005" w:rsidRDefault="003E5005">
      <w:pPr>
        <w:pStyle w:val="CommentText"/>
      </w:pPr>
      <w:r>
        <w:rPr>
          <w:rStyle w:val="CommentReference"/>
        </w:rPr>
        <w:annotationRef/>
      </w:r>
      <w:r>
        <w:t>Trying to make language simpler and more consistent with what comes below.  But on second reading I see that the concept of subtype hasn’t come up yet.  Maybe just say ‘broader’ here, and then explain HA, NA, subtypes etc below.</w:t>
      </w:r>
    </w:p>
  </w:comment>
  <w:comment w:id="90" w:author="James Lloyd-Smith" w:date="2019-05-03T14:37:00Z" w:initials="JL">
    <w:p w14:paraId="6FA1AC3D" w14:textId="396DED6C" w:rsidR="003E5005" w:rsidRDefault="003E5005">
      <w:pPr>
        <w:pStyle w:val="CommentText"/>
      </w:pPr>
      <w:r>
        <w:rPr>
          <w:rStyle w:val="CommentReference"/>
        </w:rPr>
        <w:annotationRef/>
      </w:r>
      <w:r>
        <w:t>You used ‘heterologous (cross-subtype)’ in the last paragraph.  I see why you’re doing it this way here… maybe simplify above?</w:t>
      </w:r>
    </w:p>
  </w:comment>
  <w:comment w:id="108" w:author="James Lloyd-Smith" w:date="2019-05-03T14:45:00Z" w:initials="JL">
    <w:p w14:paraId="1E8AA34C" w14:textId="518AA9C1" w:rsidR="003E5005" w:rsidRDefault="003E5005">
      <w:pPr>
        <w:pStyle w:val="CommentText"/>
      </w:pPr>
      <w:r>
        <w:rPr>
          <w:rStyle w:val="CommentReference"/>
        </w:rPr>
        <w:annotationRef/>
      </w:r>
      <w:r>
        <w:t>This is a very oblique way of introducing an idea that will be central to the study.</w:t>
      </w:r>
    </w:p>
  </w:comment>
  <w:comment w:id="109" w:author="James Lloyd-Smith" w:date="2019-05-03T14:47:00Z" w:initials="JL">
    <w:p w14:paraId="3C1AF570" w14:textId="5AE9ED0D" w:rsidR="003E5005" w:rsidRDefault="003E5005">
      <w:pPr>
        <w:pStyle w:val="CommentText"/>
      </w:pPr>
      <w:r>
        <w:rPr>
          <w:rStyle w:val="CommentReference"/>
        </w:rPr>
        <w:annotationRef/>
      </w:r>
      <w:r>
        <w:t>I struggle with this phrasing, for two reasons:</w:t>
      </w:r>
    </w:p>
    <w:p w14:paraId="6FF66768" w14:textId="5E8FFD60" w:rsidR="003E5005" w:rsidRDefault="003E5005" w:rsidP="00E4315B">
      <w:pPr>
        <w:pStyle w:val="CommentText"/>
        <w:numPr>
          <w:ilvl w:val="0"/>
          <w:numId w:val="2"/>
        </w:numPr>
      </w:pPr>
      <w:r>
        <w:t xml:space="preserve"> It implies that we know this effect comes from antibodies (and hints that we know these are antibodies targeting stalk epitopes)</w:t>
      </w:r>
    </w:p>
    <w:p w14:paraId="54F82CC2" w14:textId="05F5301A" w:rsidR="003E5005" w:rsidRDefault="003E5005" w:rsidP="00E4315B">
      <w:pPr>
        <w:pStyle w:val="CommentText"/>
        <w:numPr>
          <w:ilvl w:val="0"/>
          <w:numId w:val="2"/>
        </w:numPr>
      </w:pPr>
      <w:r>
        <w:t xml:space="preserve"> The logic feels a bit scrambled: imprinting shapes the impacts of the broadly protective responses.  Isn’t it more that we detected population impacts that are consistent with broadly protective responses induced by childhood imprinting?</w:t>
      </w:r>
    </w:p>
  </w:comment>
  <w:comment w:id="111" w:author="James Lloyd-Smith" w:date="2019-05-03T14:50:00Z" w:initials="JL">
    <w:p w14:paraId="664495AA" w14:textId="7966D571" w:rsidR="003E5005" w:rsidRDefault="003E5005">
      <w:pPr>
        <w:pStyle w:val="CommentText"/>
      </w:pPr>
      <w:r>
        <w:rPr>
          <w:rStyle w:val="CommentReference"/>
        </w:rPr>
        <w:annotationRef/>
      </w:r>
      <w:r>
        <w:t xml:space="preserve">Here and above, you call these consistent.  If they are truly consistent over 40 years since 1977, that’s a strong argument against imprinting being an important driver. </w:t>
      </w:r>
    </w:p>
  </w:comment>
  <w:comment w:id="112" w:author="Katelyn Gostic" w:date="2019-05-06T12:04:00Z" w:initials="KG">
    <w:p w14:paraId="504C3F61" w14:textId="77777777" w:rsidR="003E5005" w:rsidRDefault="003E5005">
      <w:pPr>
        <w:pStyle w:val="CommentText"/>
      </w:pPr>
      <w:r>
        <w:rPr>
          <w:rStyle w:val="CommentReference"/>
        </w:rPr>
        <w:annotationRef/>
      </w:r>
      <w:r>
        <w:t>Two lines of thought in response to this comment:</w:t>
      </w:r>
    </w:p>
    <w:p w14:paraId="5FAD158D" w14:textId="77777777" w:rsidR="003E5005" w:rsidRDefault="003E5005">
      <w:pPr>
        <w:pStyle w:val="CommentText"/>
      </w:pPr>
    </w:p>
    <w:p w14:paraId="486116DF" w14:textId="77777777" w:rsidR="003E5005" w:rsidRDefault="003E5005" w:rsidP="00692FF3">
      <w:pPr>
        <w:pStyle w:val="CommentText"/>
        <w:numPr>
          <w:ilvl w:val="0"/>
          <w:numId w:val="3"/>
        </w:numPr>
      </w:pPr>
      <w:r>
        <w:t>We only have data going back to the early 1990s, and relatively few confirmed cases in any season before 2009, so I’m not intending to imply that age distributions (As opposed to birth year distributions) have been consistent for decades.</w:t>
      </w:r>
    </w:p>
    <w:p w14:paraId="47DBE9CB" w14:textId="07AC2A9D" w:rsidR="003E5005" w:rsidRDefault="003E5005" w:rsidP="00692FF3">
      <w:pPr>
        <w:pStyle w:val="CommentText"/>
        <w:numPr>
          <w:ilvl w:val="0"/>
          <w:numId w:val="3"/>
        </w:numPr>
      </w:pPr>
      <w:proofErr w:type="gramStart"/>
      <w:r>
        <w:t>But,</w:t>
      </w:r>
      <w:proofErr w:type="gramEnd"/>
      <w:r>
        <w:t xml:space="preserve"> I agree that I haven’t done a good job showing definitively that these effects are tied to birth year and not age. Would appreciate input from others on this point!</w:t>
      </w:r>
    </w:p>
  </w:comment>
  <w:comment w:id="114" w:author="James Lloyd-Smith" w:date="2019-05-03T14:54:00Z" w:initials="JL">
    <w:p w14:paraId="271CE349" w14:textId="1D6B3436" w:rsidR="003E5005" w:rsidRDefault="003E5005">
      <w:pPr>
        <w:pStyle w:val="CommentText"/>
      </w:pPr>
      <w:r>
        <w:rPr>
          <w:rStyle w:val="CommentReference"/>
        </w:rPr>
        <w:annotationRef/>
      </w:r>
      <w:proofErr w:type="gramStart"/>
      <w:r>
        <w:t>First mention,</w:t>
      </w:r>
      <w:proofErr w:type="gramEnd"/>
      <w:r>
        <w:t xml:space="preserve"> need to define.  I suggest a strong short paragraph earlier in the intro where you explain HA, NA, subtypes vs group, etc.</w:t>
      </w:r>
    </w:p>
  </w:comment>
  <w:comment w:id="118" w:author="James Lloyd-Smith" w:date="2019-05-03T14:55:00Z" w:initials="JL">
    <w:p w14:paraId="3050C04E" w14:textId="5E39D04F" w:rsidR="003E5005" w:rsidRDefault="003E5005">
      <w:pPr>
        <w:pStyle w:val="CommentText"/>
      </w:pPr>
      <w:r>
        <w:rPr>
          <w:rStyle w:val="CommentReference"/>
        </w:rPr>
        <w:annotationRef/>
      </w:r>
      <w:r>
        <w:t xml:space="preserve">We clearly have different habits wrt commas.  I see no need for a comma after a single adjective, and sometimes I think you don’t need a comma when there are two adjectives (esp if one of them is effectively part of the noun, as in ‘avian flu’).  Our other source of comma conflict has to do with ‘parenthetical phrases’, which in my view need to be bracketed with commas.  </w:t>
      </w:r>
      <w:proofErr w:type="gramStart"/>
      <w:r>
        <w:t>Anyway</w:t>
      </w:r>
      <w:proofErr w:type="gramEnd"/>
      <w:r>
        <w:t xml:space="preserve"> ultimately you can do what you want, but this may explain some of my edits.</w:t>
      </w:r>
    </w:p>
  </w:comment>
  <w:comment w:id="120" w:author="James Lloyd-Smith" w:date="2019-05-03T16:14:00Z" w:initials="JL">
    <w:p w14:paraId="55BB04F6" w14:textId="0DE157FB" w:rsidR="003E5005" w:rsidRDefault="003E5005">
      <w:pPr>
        <w:pStyle w:val="CommentText"/>
      </w:pPr>
      <w:r>
        <w:rPr>
          <w:rStyle w:val="CommentReference"/>
        </w:rPr>
        <w:annotationRef/>
      </w:r>
      <w:r>
        <w:t xml:space="preserve">Are you confident speaking as though we know these are antibody responses?  Maybe the literature backs this up enough.  </w:t>
      </w:r>
    </w:p>
  </w:comment>
  <w:comment w:id="121" w:author="Katelyn Gostic" w:date="2019-05-06T12:12:00Z" w:initials="KG">
    <w:p w14:paraId="1308253F" w14:textId="14479E1E" w:rsidR="003E5005" w:rsidRDefault="003E5005">
      <w:pPr>
        <w:pStyle w:val="CommentText"/>
      </w:pPr>
      <w:r>
        <w:rPr>
          <w:rStyle w:val="CommentReference"/>
        </w:rPr>
        <w:annotationRef/>
      </w:r>
      <w:r>
        <w:t>Yes, I think this reference provides enough evidence for now.</w:t>
      </w:r>
    </w:p>
    <w:p w14:paraId="4F30548C" w14:textId="77777777" w:rsidR="003E5005" w:rsidRDefault="003E5005">
      <w:pPr>
        <w:pStyle w:val="CommentText"/>
      </w:pPr>
    </w:p>
    <w:p w14:paraId="6C1D64E7" w14:textId="6339D271" w:rsidR="003E5005" w:rsidRDefault="003E5005" w:rsidP="008A2B54">
      <w:pPr>
        <w:pStyle w:val="CommentText"/>
        <w:ind w:firstLine="0"/>
      </w:pPr>
      <w:r>
        <w:t>I asked Sarah Cobey about this last week too, and she seemed to know of additional unpublished data in Patrick Wilson, Florian Krammer and Scott Hensley’s labs that show similar stalk-specific imprinting patterns, but of course this is just word-of mouth for now, so let’s focus on these two published studies.</w:t>
      </w:r>
    </w:p>
  </w:comment>
  <w:comment w:id="131" w:author="James Lloyd-Smith" w:date="2019-05-03T16:15:00Z" w:initials="JL">
    <w:p w14:paraId="2E4F84F2" w14:textId="1067ADAD" w:rsidR="003E5005" w:rsidRDefault="003E5005">
      <w:pPr>
        <w:pStyle w:val="CommentText"/>
      </w:pPr>
      <w:r>
        <w:rPr>
          <w:rStyle w:val="CommentReference"/>
        </w:rPr>
        <w:annotationRef/>
      </w:r>
      <w:r>
        <w:rPr>
          <w:rStyle w:val="CommentReference"/>
        </w:rPr>
        <w:t>Would it be more accurate to talk about B cells here?  Or do you think this is equivalent?</w:t>
      </w:r>
    </w:p>
  </w:comment>
  <w:comment w:id="134" w:author="James Lloyd-Smith" w:date="2019-05-03T16:30:00Z" w:initials="JL">
    <w:p w14:paraId="4238D6DD" w14:textId="65521B75" w:rsidR="003E5005" w:rsidRDefault="003E5005">
      <w:pPr>
        <w:pStyle w:val="CommentText"/>
      </w:pPr>
      <w:r>
        <w:rPr>
          <w:rStyle w:val="CommentReference"/>
        </w:rPr>
        <w:annotationRef/>
      </w:r>
      <w:r>
        <w:t>Specify 1B, or 1A-B?</w:t>
      </w:r>
    </w:p>
  </w:comment>
  <w:comment w:id="138" w:author="James Lloyd-Smith" w:date="2019-05-03T16:21:00Z" w:initials="JL">
    <w:p w14:paraId="7B245550" w14:textId="7E8FDDBC" w:rsidR="003E5005" w:rsidRDefault="003E5005">
      <w:pPr>
        <w:pStyle w:val="CommentText"/>
      </w:pPr>
      <w:r>
        <w:rPr>
          <w:rStyle w:val="CommentReference"/>
        </w:rPr>
        <w:annotationRef/>
      </w:r>
      <w:r>
        <w:rPr>
          <w:rStyle w:val="CommentReference"/>
        </w:rPr>
        <w:t>Maybe</w:t>
      </w:r>
      <w:r>
        <w:t xml:space="preserve"> frame as H3 faster than H1, to match the second half of the sentence.</w:t>
      </w:r>
    </w:p>
  </w:comment>
  <w:comment w:id="147" w:author="Katelyn Gostic" w:date="2019-04-16T14:28:00Z" w:initials="KG">
    <w:p w14:paraId="7873E082" w14:textId="2A758361" w:rsidR="003E5005" w:rsidRDefault="003E5005">
      <w:pPr>
        <w:pStyle w:val="CommentText"/>
      </w:pPr>
      <w:r>
        <w:rPr>
          <w:rStyle w:val="CommentReference"/>
        </w:rPr>
        <w:annotationRef/>
      </w:r>
      <w:r>
        <w:t>The PLoS recommended format is the standard:</w:t>
      </w:r>
    </w:p>
    <w:p w14:paraId="0F310210" w14:textId="77777777" w:rsidR="003E5005" w:rsidRDefault="003E5005">
      <w:pPr>
        <w:pStyle w:val="CommentText"/>
      </w:pPr>
    </w:p>
    <w:p w14:paraId="1204EE43" w14:textId="77777777" w:rsidR="003E5005" w:rsidRDefault="003E5005">
      <w:pPr>
        <w:pStyle w:val="CommentText"/>
      </w:pPr>
      <w:r>
        <w:t>Abstract</w:t>
      </w:r>
    </w:p>
    <w:p w14:paraId="4DA0F9CB" w14:textId="77777777" w:rsidR="003E5005" w:rsidRDefault="003E5005">
      <w:pPr>
        <w:pStyle w:val="CommentText"/>
      </w:pPr>
      <w:r>
        <w:t>Intro</w:t>
      </w:r>
    </w:p>
    <w:p w14:paraId="011EF81F" w14:textId="77777777" w:rsidR="003E5005" w:rsidRDefault="003E5005">
      <w:pPr>
        <w:pStyle w:val="CommentText"/>
      </w:pPr>
      <w:r>
        <w:t>Results</w:t>
      </w:r>
    </w:p>
    <w:p w14:paraId="4410FDF9" w14:textId="77777777" w:rsidR="003E5005" w:rsidRDefault="003E5005">
      <w:pPr>
        <w:pStyle w:val="CommentText"/>
      </w:pPr>
      <w:r>
        <w:t>Discussion</w:t>
      </w:r>
    </w:p>
    <w:p w14:paraId="51FE453B" w14:textId="77777777" w:rsidR="003E5005" w:rsidRDefault="003E5005">
      <w:pPr>
        <w:pStyle w:val="CommentText"/>
      </w:pPr>
      <w:r>
        <w:t>Methods</w:t>
      </w:r>
    </w:p>
    <w:p w14:paraId="3D32FBDB" w14:textId="77777777" w:rsidR="003E5005" w:rsidRDefault="003E5005">
      <w:pPr>
        <w:pStyle w:val="CommentText"/>
      </w:pPr>
    </w:p>
    <w:p w14:paraId="34EA4991" w14:textId="77777777" w:rsidR="003E5005" w:rsidRDefault="003E5005">
      <w:pPr>
        <w:pStyle w:val="CommentText"/>
      </w:pPr>
    </w:p>
    <w:p w14:paraId="71AE1041" w14:textId="77777777" w:rsidR="003E5005" w:rsidRDefault="003E5005">
      <w:pPr>
        <w:pStyle w:val="CommentText"/>
      </w:pPr>
      <w:r>
        <w:t xml:space="preserve">I was having trouble explaining what we found without putting half the methods section in the results. </w:t>
      </w:r>
      <w:proofErr w:type="gramStart"/>
      <w:r>
        <w:t>So</w:t>
      </w:r>
      <w:proofErr w:type="gramEnd"/>
      <w:r>
        <w:t xml:space="preserve"> Jamie suggested I add these two non-standard sections, “The Data” and “The Model”</w:t>
      </w:r>
    </w:p>
    <w:p w14:paraId="069575A3" w14:textId="77777777" w:rsidR="003E5005" w:rsidRDefault="003E5005">
      <w:pPr>
        <w:pStyle w:val="CommentText"/>
      </w:pPr>
    </w:p>
    <w:p w14:paraId="15AE6F96" w14:textId="5B0021AB" w:rsidR="003E5005" w:rsidRDefault="003E5005">
      <w:pPr>
        <w:pStyle w:val="CommentText"/>
      </w:pPr>
      <w:r>
        <w:t>I’m open to feedback on structure, but after a great deal of rearranging, I think this is the best approach I’ve tried.</w:t>
      </w:r>
    </w:p>
  </w:comment>
  <w:comment w:id="153" w:author="Katelyn Gostic" w:date="2019-04-12T10:48:00Z" w:initials="KG">
    <w:p w14:paraId="1F2B4AF2" w14:textId="10AF1DBD" w:rsidR="003E5005" w:rsidRDefault="003E5005">
      <w:pPr>
        <w:pStyle w:val="CommentText"/>
      </w:pPr>
      <w:r>
        <w:rPr>
          <w:rStyle w:val="CommentReference"/>
        </w:rPr>
        <w:annotationRef/>
      </w:r>
      <w:r>
        <w:t>Detail needed?</w:t>
      </w:r>
    </w:p>
  </w:comment>
  <w:comment w:id="154" w:author="Katelyn Gostic" w:date="2019-04-16T14:27:00Z" w:initials="KG">
    <w:p w14:paraId="1EED67F6" w14:textId="77777777" w:rsidR="003E5005" w:rsidRDefault="003E5005">
      <w:pPr>
        <w:pStyle w:val="CommentText"/>
      </w:pPr>
      <w:r>
        <w:rPr>
          <w:rStyle w:val="CommentReference"/>
        </w:rPr>
        <w:annotationRef/>
      </w:r>
      <w:r>
        <w:t>Jamie noted last time that this strategy splits the year up into two 6-month seasons, so cases observed in (e.g.) Poland during the summer would be classified into Poland’s SH season, which is kind of weird.</w:t>
      </w:r>
    </w:p>
    <w:p w14:paraId="40ED9D63" w14:textId="77777777" w:rsidR="003E5005" w:rsidRDefault="003E5005">
      <w:pPr>
        <w:pStyle w:val="CommentText"/>
      </w:pPr>
    </w:p>
    <w:p w14:paraId="75FD9209" w14:textId="77777777" w:rsidR="003E5005" w:rsidRDefault="003E5005">
      <w:pPr>
        <w:pStyle w:val="CommentText"/>
      </w:pPr>
      <w:r>
        <w:t>I checked back into the data and verified that this sort of misclassification doesn’t happen very often. Almost all cases in the NH seasons occurred north of the equator and almost all cases in the SH seasons occurred south of the equator.</w:t>
      </w:r>
    </w:p>
    <w:p w14:paraId="5672D5E1" w14:textId="77777777" w:rsidR="003E5005" w:rsidRDefault="003E5005">
      <w:pPr>
        <w:pStyle w:val="CommentText"/>
      </w:pPr>
    </w:p>
    <w:p w14:paraId="6BB57410" w14:textId="77777777" w:rsidR="003E5005" w:rsidRDefault="003E5005">
      <w:pPr>
        <w:pStyle w:val="CommentText"/>
      </w:pPr>
      <w:r>
        <w:t xml:space="preserve">I guess that an alternate strategy would be to define 12-month influenza seasons as beginning in October within any country north of the equator and in June within any country south of the equator. I originally opted for 6-month seasons though, because the data contain some tropical countries (e.g. Thailand, Peru), which are probably influenced by epidemics in both the Northern and Southern hemisphere. </w:t>
      </w:r>
    </w:p>
    <w:p w14:paraId="49565645" w14:textId="77777777" w:rsidR="003E5005" w:rsidRDefault="003E5005">
      <w:pPr>
        <w:pStyle w:val="CommentText"/>
      </w:pPr>
    </w:p>
    <w:p w14:paraId="484A41BA" w14:textId="53B7C142" w:rsidR="003E5005" w:rsidRDefault="003E5005">
      <w:pPr>
        <w:pStyle w:val="CommentText"/>
      </w:pPr>
      <w:r>
        <w:t xml:space="preserve">Please let me know if anyone has strong opinions. I could re-do this before </w:t>
      </w:r>
      <w:proofErr w:type="gramStart"/>
      <w:r>
        <w:t>submission .</w:t>
      </w:r>
      <w:proofErr w:type="gramEnd"/>
    </w:p>
  </w:comment>
  <w:comment w:id="155" w:author="James Lloyd-Smith" w:date="2019-05-03T16:33:00Z" w:initials="JL">
    <w:p w14:paraId="26C95EBA" w14:textId="712132CF" w:rsidR="003E5005" w:rsidRDefault="003E5005">
      <w:pPr>
        <w:pStyle w:val="CommentText"/>
      </w:pPr>
      <w:r>
        <w:rPr>
          <w:rStyle w:val="CommentReference"/>
        </w:rPr>
        <w:annotationRef/>
      </w:r>
      <w:r>
        <w:t>I’m happy to wait and see if a reviewer asks for a different approach.  I don’t see this as very important, and it’s unlikely to lead to lethal critiques.</w:t>
      </w:r>
    </w:p>
  </w:comment>
  <w:comment w:id="164" w:author="James Lloyd-Smith" w:date="2019-05-03T16:35:00Z" w:initials="JL">
    <w:p w14:paraId="1C660ABB" w14:textId="26F1787D" w:rsidR="003E5005" w:rsidRDefault="003E5005">
      <w:pPr>
        <w:pStyle w:val="CommentText"/>
      </w:pPr>
      <w:r>
        <w:rPr>
          <w:rStyle w:val="CommentReference"/>
        </w:rPr>
        <w:annotationRef/>
      </w:r>
      <w:r>
        <w:t>I would add a brief parenthetical caveat that some people born in the years leading into pandemics don’t get imprinted until after the pandemics.</w:t>
      </w:r>
    </w:p>
  </w:comment>
  <w:comment w:id="168" w:author="James Lloyd-Smith" w:date="2019-05-03T16:40:00Z" w:initials="JL">
    <w:p w14:paraId="49B30E9D" w14:textId="7D1E2435" w:rsidR="003E5005" w:rsidRDefault="003E5005">
      <w:pPr>
        <w:pStyle w:val="CommentText"/>
      </w:pPr>
      <w:r>
        <w:rPr>
          <w:rStyle w:val="CommentReference"/>
        </w:rPr>
        <w:annotationRef/>
      </w:r>
      <w:r>
        <w:t>I would reframe as ‘These H2N2 cohorts are crucial because they are the only source of leverage...’</w:t>
      </w:r>
    </w:p>
  </w:comment>
  <w:comment w:id="191" w:author="James Lloyd-Smith" w:date="2019-05-03T16:47:00Z" w:initials="JL">
    <w:p w14:paraId="34BCDEF9" w14:textId="2BD7B3A9" w:rsidR="003E5005" w:rsidRDefault="003E5005">
      <w:pPr>
        <w:pStyle w:val="CommentText"/>
      </w:pPr>
      <w:r>
        <w:rPr>
          <w:rStyle w:val="CommentReference"/>
        </w:rPr>
        <w:annotationRef/>
      </w:r>
      <w:r>
        <w:t>Maybe add “We did not account for differences in vaccine effectiveness across study years.”</w:t>
      </w:r>
    </w:p>
  </w:comment>
  <w:comment w:id="192" w:author="Katelyn Gostic" w:date="2019-04-15T10:04:00Z" w:initials="KG">
    <w:p w14:paraId="78F32AF1" w14:textId="6443C781" w:rsidR="003E5005" w:rsidRDefault="003E5005">
      <w:pPr>
        <w:pStyle w:val="CommentText"/>
      </w:pPr>
      <w:r>
        <w:rPr>
          <w:rStyle w:val="CommentReference"/>
        </w:rPr>
        <w:annotationRef/>
      </w:r>
      <w:r>
        <w:t>Should I ditch Figs. S6-S7 (alternate smoothing parameters, INSIGHT data)? They are kind of redundant. Fig. S3 shows alt. smoothing of AZ data.</w:t>
      </w:r>
    </w:p>
  </w:comment>
  <w:comment w:id="193" w:author="James Lloyd-Smith" w:date="2019-05-03T17:01:00Z" w:initials="JL">
    <w:p w14:paraId="2F5E6228" w14:textId="1426F9DA" w:rsidR="003E5005" w:rsidRDefault="003E5005">
      <w:pPr>
        <w:pStyle w:val="CommentText"/>
      </w:pPr>
      <w:r>
        <w:rPr>
          <w:rStyle w:val="CommentReference"/>
        </w:rPr>
        <w:annotationRef/>
      </w:r>
      <w:r>
        <w:t>They don’t hurt.  If you only show for AZ data, then people might think you’re hiding these.</w:t>
      </w:r>
    </w:p>
  </w:comment>
  <w:comment w:id="196" w:author="James Lloyd-Smith" w:date="2019-05-03T17:04:00Z" w:initials="JL">
    <w:p w14:paraId="44705C0C" w14:textId="76FF5BEC" w:rsidR="003E5005" w:rsidRDefault="003E5005">
      <w:pPr>
        <w:pStyle w:val="CommentText"/>
      </w:pPr>
      <w:r>
        <w:rPr>
          <w:rStyle w:val="CommentReference"/>
        </w:rPr>
        <w:annotationRef/>
      </w:r>
      <w:r>
        <w:t>Rule of thumb: add a comma if you want the phrase to stick together as an adjective.  E.g. it is density-dependent, but density dependence.</w:t>
      </w:r>
    </w:p>
  </w:comment>
  <w:comment w:id="199" w:author="James Lloyd-Smith" w:date="2019-05-03T21:20:00Z" w:initials="JL">
    <w:p w14:paraId="6B1B89E1" w14:textId="585216B7" w:rsidR="003E5005" w:rsidRDefault="003E5005">
      <w:pPr>
        <w:pStyle w:val="CommentText"/>
      </w:pPr>
      <w:r>
        <w:rPr>
          <w:rStyle w:val="CommentReference"/>
        </w:rPr>
        <w:annotationRef/>
      </w:r>
      <w:r>
        <w:t>I like this compact Fig 4.  It gets the point across, and we don’t miss the details.</w:t>
      </w:r>
    </w:p>
  </w:comment>
  <w:comment w:id="202" w:author="James Lloyd-Smith" w:date="2019-05-03T17:08:00Z" w:initials="JL">
    <w:p w14:paraId="75FC10CD" w14:textId="5E9346F2" w:rsidR="003E5005" w:rsidRDefault="003E5005">
      <w:pPr>
        <w:pStyle w:val="CommentText"/>
      </w:pPr>
      <w:r>
        <w:rPr>
          <w:rStyle w:val="CommentReference"/>
        </w:rPr>
        <w:annotationRef/>
      </w:r>
      <w:r>
        <w:t>Could add ‘and some other minor differences arising from normalization across the birth-year distributions.’</w:t>
      </w:r>
    </w:p>
  </w:comment>
  <w:comment w:id="207" w:author="Katelyn Gostic" w:date="2019-04-11T08:19:00Z" w:initials="KG">
    <w:p w14:paraId="2B82AF28" w14:textId="77777777" w:rsidR="003E5005" w:rsidRDefault="003E5005">
      <w:pPr>
        <w:pStyle w:val="CommentText"/>
      </w:pPr>
      <w:r>
        <w:rPr>
          <w:rStyle w:val="CommentReference"/>
        </w:rPr>
        <w:annotationRef/>
      </w:r>
      <w:r>
        <w:t xml:space="preserve">Could delete this </w:t>
      </w:r>
      <w:proofErr w:type="gramStart"/>
      <w:r>
        <w:t>chunk, and</w:t>
      </w:r>
      <w:proofErr w:type="gramEnd"/>
      <w:r>
        <w:t xml:space="preserve"> shorten this paragraph if we need to cut length.</w:t>
      </w:r>
    </w:p>
    <w:p w14:paraId="71E357EA" w14:textId="77777777" w:rsidR="003E5005" w:rsidRDefault="003E5005">
      <w:pPr>
        <w:pStyle w:val="CommentText"/>
      </w:pPr>
    </w:p>
    <w:p w14:paraId="562C8080" w14:textId="77524555" w:rsidR="003E5005" w:rsidRDefault="003E5005">
      <w:pPr>
        <w:pStyle w:val="CommentText"/>
      </w:pPr>
      <w:r>
        <w:t>I don’t think these within-model patterns are the core message.</w:t>
      </w:r>
    </w:p>
  </w:comment>
  <w:comment w:id="208" w:author="James Lloyd-Smith" w:date="2019-05-03T17:17:00Z" w:initials="JL">
    <w:p w14:paraId="5DFD785A" w14:textId="3593AE62" w:rsidR="003E5005" w:rsidRDefault="003E5005">
      <w:pPr>
        <w:pStyle w:val="CommentText"/>
      </w:pPr>
      <w:r>
        <w:rPr>
          <w:rStyle w:val="CommentReference"/>
        </w:rPr>
        <w:annotationRef/>
      </w:r>
      <w:r>
        <w:t>I agree they’re not the core message, but I’d err on the side of leaving them in for now. Then you’ve got something to cut if they ask you to…</w:t>
      </w:r>
    </w:p>
  </w:comment>
  <w:comment w:id="209" w:author="Katelyn Gostic" w:date="2019-04-11T08:37:00Z" w:initials="KG">
    <w:p w14:paraId="730DD570" w14:textId="244F8E30" w:rsidR="003E5005" w:rsidRDefault="003E5005">
      <w:pPr>
        <w:pStyle w:val="CommentText"/>
      </w:pPr>
      <w:r>
        <w:rPr>
          <w:rStyle w:val="CommentReference"/>
        </w:rPr>
        <w:annotationRef/>
      </w:r>
      <w:r>
        <w:t>Methods?</w:t>
      </w:r>
    </w:p>
  </w:comment>
  <w:comment w:id="210" w:author="James Lloyd-Smith" w:date="2019-05-03T17:19:00Z" w:initials="JL">
    <w:p w14:paraId="3338761B" w14:textId="3ABDE91C" w:rsidR="003E5005" w:rsidRDefault="003E5005">
      <w:pPr>
        <w:pStyle w:val="CommentText"/>
      </w:pPr>
      <w:r>
        <w:rPr>
          <w:rStyle w:val="CommentReference"/>
        </w:rPr>
        <w:annotationRef/>
      </w:r>
      <w:proofErr w:type="gramStart"/>
      <w:r>
        <w:t>Yes</w:t>
      </w:r>
      <w:proofErr w:type="gramEnd"/>
      <w:r>
        <w:t xml:space="preserve"> I would move this to methods.</w:t>
      </w:r>
    </w:p>
  </w:comment>
  <w:comment w:id="213" w:author="James Lloyd-Smith" w:date="2019-05-03T17:22:00Z" w:initials="JL">
    <w:p w14:paraId="34D60690" w14:textId="4E7AC8E7" w:rsidR="003E5005" w:rsidRDefault="003E5005">
      <w:pPr>
        <w:pStyle w:val="CommentText"/>
      </w:pPr>
      <w:r>
        <w:rPr>
          <w:rStyle w:val="CommentReference"/>
        </w:rPr>
        <w:annotationRef/>
      </w:r>
      <w:r>
        <w:t>I love this result.  It’s sad that the model fits don’t look nicer.  I’m debating whether we should acknowledge that, with a brief phrase.</w:t>
      </w:r>
    </w:p>
  </w:comment>
  <w:comment w:id="214" w:author="Katelyn Gostic" w:date="2019-05-06T12:55:00Z" w:initials="KG">
    <w:p w14:paraId="124D4F1B" w14:textId="00D131D5" w:rsidR="003E5005" w:rsidRDefault="003E5005">
      <w:pPr>
        <w:pStyle w:val="CommentText"/>
      </w:pPr>
      <w:r>
        <w:rPr>
          <w:rStyle w:val="CommentReference"/>
        </w:rPr>
        <w:annotationRef/>
      </w:r>
      <w:r>
        <w:t>I am a little uncomfortable with this result. I’m not sure group-level protection is really causal here. I’m already discussing this below, but a caveat up here would be good.</w:t>
      </w:r>
    </w:p>
  </w:comment>
  <w:comment w:id="233" w:author="Katelyn Gostic" w:date="2019-04-15T10:34:00Z" w:initials="KG">
    <w:p w14:paraId="5AF6C0E0" w14:textId="2B44070C" w:rsidR="003E5005" w:rsidRDefault="003E5005">
      <w:pPr>
        <w:pStyle w:val="CommentText"/>
      </w:pPr>
      <w:r>
        <w:rPr>
          <w:rStyle w:val="CommentReference"/>
        </w:rPr>
        <w:annotationRef/>
      </w:r>
      <w:r>
        <w:t xml:space="preserve">Do I need to define </w:t>
      </w:r>
      <w:proofErr w:type="gramStart"/>
      <w:r>
        <w:t>this?:</w:t>
      </w:r>
      <w:proofErr w:type="gramEnd"/>
    </w:p>
    <w:p w14:paraId="37C09E19" w14:textId="77777777" w:rsidR="003E5005" w:rsidRDefault="003E5005">
      <w:pPr>
        <w:pStyle w:val="CommentText"/>
      </w:pPr>
    </w:p>
    <w:p w14:paraId="4FD80541" w14:textId="737E080F" w:rsidR="003E5005" w:rsidRDefault="003E5005">
      <w:pPr>
        <w:pStyle w:val="CommentText"/>
      </w:pPr>
      <w:r>
        <w:t>The “antigenic distance” between two strains, as mapped in Euclidian space, or on a phylogenetic tree, can be used as a proxy for immune cross-reactivity.</w:t>
      </w:r>
    </w:p>
  </w:comment>
  <w:comment w:id="234" w:author="James Lloyd-Smith" w:date="2019-05-03T17:23:00Z" w:initials="JL">
    <w:p w14:paraId="1C18F122" w14:textId="0AA02629" w:rsidR="003E5005" w:rsidRDefault="003E5005">
      <w:pPr>
        <w:pStyle w:val="CommentText"/>
      </w:pPr>
      <w:r>
        <w:rPr>
          <w:rStyle w:val="CommentReference"/>
        </w:rPr>
        <w:annotationRef/>
      </w:r>
      <w:r>
        <w:t>Wouldn’t hurt.</w:t>
      </w:r>
    </w:p>
  </w:comment>
  <w:comment w:id="253" w:author="James Lloyd-Smith" w:date="2019-05-03T17:24:00Z" w:initials="JL">
    <w:p w14:paraId="69A822F0" w14:textId="497833BA" w:rsidR="003E5005" w:rsidRDefault="003E5005">
      <w:pPr>
        <w:pStyle w:val="CommentText"/>
      </w:pPr>
      <w:r>
        <w:rPr>
          <w:rStyle w:val="CommentReference"/>
        </w:rPr>
        <w:annotationRef/>
      </w:r>
      <w:r>
        <w:t xml:space="preserve">Maybe add ‘; strains that have changed substantially (i.e. those exhibiting higher antigenic advance) will be less restricted to children’.  Just to close the loop for people. </w:t>
      </w:r>
    </w:p>
  </w:comment>
  <w:comment w:id="258" w:author="James Lloyd-Smith" w:date="2019-05-03T17:28:00Z" w:initials="JL">
    <w:p w14:paraId="2F337BE5" w14:textId="4273B683" w:rsidR="003E5005" w:rsidRDefault="003E5005">
      <w:pPr>
        <w:pStyle w:val="CommentText"/>
      </w:pPr>
      <w:r>
        <w:rPr>
          <w:rStyle w:val="CommentReference"/>
        </w:rPr>
        <w:annotationRef/>
      </w:r>
      <w:r>
        <w:t xml:space="preserve">Maybe say ‘is the dominant driver of’ since otherwise you’d expect differences due to imprinting.  </w:t>
      </w:r>
    </w:p>
  </w:comment>
  <w:comment w:id="261" w:author="James Lloyd-Smith" w:date="2019-05-03T17:30:00Z" w:initials="JL">
    <w:p w14:paraId="7D6EC650" w14:textId="12FA9E1A" w:rsidR="003E5005" w:rsidRDefault="003E5005">
      <w:pPr>
        <w:pStyle w:val="CommentText"/>
      </w:pPr>
      <w:r>
        <w:t>Would ‘s</w:t>
      </w:r>
      <w:r>
        <w:rPr>
          <w:rStyle w:val="CommentReference"/>
        </w:rPr>
        <w:annotationRef/>
      </w:r>
      <w:r>
        <w:t>peed’ be better?</w:t>
      </w:r>
    </w:p>
  </w:comment>
  <w:comment w:id="262" w:author="Katelyn Gostic" w:date="2019-05-06T13:11:00Z" w:initials="KG">
    <w:p w14:paraId="0C003E1D" w14:textId="77777777" w:rsidR="003E5005" w:rsidRDefault="003E5005">
      <w:pPr>
        <w:pStyle w:val="CommentText"/>
      </w:pPr>
      <w:r>
        <w:rPr>
          <w:rStyle w:val="CommentReference"/>
        </w:rPr>
        <w:annotationRef/>
      </w:r>
      <w:r>
        <w:t xml:space="preserve">I struggled with this word choice, actually. I think that “speed” or “rate” implies the average speed over time, but really what I looked at was magnitude from year to year. </w:t>
      </w:r>
    </w:p>
    <w:p w14:paraId="5322D897" w14:textId="77777777" w:rsidR="003E5005" w:rsidRDefault="003E5005">
      <w:pPr>
        <w:pStyle w:val="CommentText"/>
      </w:pPr>
    </w:p>
    <w:p w14:paraId="4CC1D4E2" w14:textId="270DA0A4" w:rsidR="003E5005" w:rsidRDefault="003E5005">
      <w:pPr>
        <w:pStyle w:val="CommentText"/>
      </w:pPr>
      <w:r>
        <w:t>Do others want to weigh in? I could be convinced to change this.</w:t>
      </w:r>
    </w:p>
  </w:comment>
  <w:comment w:id="342" w:author="James Lloyd-Smith" w:date="2019-05-03T21:43:00Z" w:initials="JL">
    <w:p w14:paraId="3F6B8F66" w14:textId="1131B708" w:rsidR="003E5005" w:rsidRDefault="003E5005">
      <w:pPr>
        <w:pStyle w:val="CommentText"/>
      </w:pPr>
      <w:r>
        <w:rPr>
          <w:rStyle w:val="CommentReference"/>
        </w:rPr>
        <w:annotationRef/>
      </w:r>
      <w:r>
        <w:t>I like the overall point you’re making here, but this phrase is a bit weak.  How about ‘it is striking’?</w:t>
      </w:r>
    </w:p>
  </w:comment>
  <w:comment w:id="349" w:author="James Lloyd-Smith" w:date="2019-05-03T21:43:00Z" w:initials="JL">
    <w:p w14:paraId="0822FF3E" w14:textId="70373920" w:rsidR="003E5005" w:rsidRDefault="003E5005">
      <w:pPr>
        <w:pStyle w:val="CommentText"/>
      </w:pPr>
      <w:r>
        <w:rPr>
          <w:rStyle w:val="CommentReference"/>
        </w:rPr>
        <w:annotationRef/>
      </w:r>
      <w:r>
        <w:t>State what kind of titer.  Are these all for HI titers? Or is antigenic space ever constructed with neutralization titers?</w:t>
      </w:r>
    </w:p>
  </w:comment>
  <w:comment w:id="366" w:author="Katelyn Gostic" w:date="2019-04-12T11:45:00Z" w:initials="KG">
    <w:p w14:paraId="292693FC" w14:textId="7BED2CE4" w:rsidR="003E5005" w:rsidRDefault="003E5005" w:rsidP="008F1F78">
      <w:r>
        <w:rPr>
          <w:rStyle w:val="CommentReference"/>
        </w:rPr>
        <w:annotationRef/>
      </w:r>
      <w:r>
        <w:t>I cut this paragraph, because it seemed too in the weeds, but could add some or all of it back in if you all think these ideas are important.</w:t>
      </w:r>
    </w:p>
    <w:p w14:paraId="7187A514" w14:textId="77777777" w:rsidR="003E5005" w:rsidRDefault="003E5005" w:rsidP="008F1F78"/>
    <w:p w14:paraId="510323B2" w14:textId="4DA9434C" w:rsidR="003E5005" w:rsidRPr="008F1F78" w:rsidRDefault="003E5005" w:rsidP="008F1F78">
      <w:r>
        <w:t xml:space="preserve">On the one hand, the serological assays used to inform antigenic drift estimates may systematically underestimate the breadth of cross-protection between strains. The hemagglutination inhibition (HI) assay specifically measures antibody responses against variable epitopes near the receptor binding </w:t>
      </w:r>
      <w:proofErr w:type="gramStart"/>
      <w:r>
        <w:t>site, but</w:t>
      </w:r>
      <w:proofErr w:type="gramEnd"/>
      <w:r>
        <w:t xml:space="preserve"> does not measure broadly protective antibodies specific to more conserved epitopes [CITE]. The neutralization assay is somewhat more comprehensive, but still fails to capture in-vivo effects of T cell help and cellular </w:t>
      </w:r>
      <w:proofErr w:type="gramStart"/>
      <w:r>
        <w:t>immunity, and</w:t>
      </w:r>
      <w:proofErr w:type="gramEnd"/>
      <w:r>
        <w:t xml:space="preserve"> is known to underestimate </w:t>
      </w:r>
      <w:r>
        <w:rPr>
          <w:i/>
        </w:rPr>
        <w:t xml:space="preserve">in-vivo </w:t>
      </w:r>
      <w:r>
        <w:t>protection in some cases.</w:t>
      </w:r>
    </w:p>
    <w:p w14:paraId="019B2D8F" w14:textId="392F66B8" w:rsidR="003E5005" w:rsidRDefault="003E5005">
      <w:pPr>
        <w:pStyle w:val="CommentText"/>
      </w:pPr>
    </w:p>
  </w:comment>
  <w:comment w:id="367" w:author="James Lloyd-Smith" w:date="2019-05-03T21:46:00Z" w:initials="JL">
    <w:p w14:paraId="21ACD16E" w14:textId="6A6AA7F2" w:rsidR="003E5005" w:rsidRDefault="003E5005">
      <w:pPr>
        <w:pStyle w:val="CommentText"/>
      </w:pPr>
      <w:r>
        <w:rPr>
          <w:rStyle w:val="CommentReference"/>
        </w:rPr>
        <w:annotationRef/>
      </w:r>
      <w:r>
        <w:t>As I read, I was already thinking about some of this.  I think one sentence of it, at least, would be good.   I took a stab at it.</w:t>
      </w:r>
    </w:p>
  </w:comment>
  <w:comment w:id="368" w:author="James Lloyd-Smith" w:date="2019-05-03T21:51:00Z" w:initials="JL">
    <w:p w14:paraId="1CE76855" w14:textId="5993D454" w:rsidR="003E5005" w:rsidRDefault="003E5005">
      <w:pPr>
        <w:pStyle w:val="CommentText"/>
      </w:pPr>
      <w:r>
        <w:rPr>
          <w:rStyle w:val="CommentReference"/>
        </w:rPr>
        <w:annotationRef/>
      </w:r>
      <w:r>
        <w:t xml:space="preserve">If you keep the above text about the assays, maybe set this paragraph up with a sentence about how there are possible biological explanations as well. </w:t>
      </w:r>
    </w:p>
  </w:comment>
  <w:comment w:id="397" w:author="Katelyn Gostic" w:date="2019-04-16T15:26:00Z" w:initials="KG">
    <w:p w14:paraId="0941B910" w14:textId="08D983A3" w:rsidR="003E5005" w:rsidRDefault="003E5005">
      <w:pPr>
        <w:pStyle w:val="CommentText"/>
      </w:pPr>
      <w:r>
        <w:rPr>
          <w:rStyle w:val="CommentReference"/>
        </w:rPr>
        <w:annotationRef/>
      </w:r>
      <w:r>
        <w:t>Is this clear?</w:t>
      </w:r>
    </w:p>
  </w:comment>
  <w:comment w:id="398" w:author="James Lloyd-Smith" w:date="2019-05-03T21:53:00Z" w:initials="JL">
    <w:p w14:paraId="4E44111F" w14:textId="6E070150" w:rsidR="003E5005" w:rsidRDefault="003E5005">
      <w:pPr>
        <w:pStyle w:val="CommentText"/>
      </w:pPr>
      <w:r>
        <w:rPr>
          <w:rStyle w:val="CommentReference"/>
        </w:rPr>
        <w:annotationRef/>
      </w:r>
      <w:r>
        <w:t>I think I got it.  Cool idea.</w:t>
      </w:r>
    </w:p>
  </w:comment>
  <w:comment w:id="440" w:author="James Lloyd-Smith" w:date="2019-05-03T21:58:00Z" w:initials="JL">
    <w:p w14:paraId="3BD79DF2" w14:textId="464F5B8C" w:rsidR="003E5005" w:rsidRDefault="003E5005">
      <w:pPr>
        <w:pStyle w:val="CommentText"/>
      </w:pPr>
      <w:r>
        <w:rPr>
          <w:rStyle w:val="CommentReference"/>
        </w:rPr>
        <w:annotationRef/>
      </w:r>
      <w:r>
        <w:t xml:space="preserve">These commas aren’t </w:t>
      </w:r>
      <w:proofErr w:type="gramStart"/>
      <w:r>
        <w:t>needed</w:t>
      </w:r>
      <w:proofErr w:type="gramEnd"/>
      <w:r>
        <w:t xml:space="preserve"> and they mix up the sentence structure. Save your commas to demarcate phrases. </w:t>
      </w:r>
    </w:p>
  </w:comment>
  <w:comment w:id="458" w:author="James Lloyd-Smith" w:date="2019-05-03T22:03:00Z" w:initials="JL">
    <w:p w14:paraId="56DBDA56" w14:textId="6ED28512" w:rsidR="003E5005" w:rsidRDefault="003E5005">
      <w:pPr>
        <w:pStyle w:val="CommentText"/>
      </w:pPr>
      <w:r>
        <w:rPr>
          <w:rStyle w:val="CommentReference"/>
        </w:rPr>
        <w:annotationRef/>
      </w:r>
      <w:r>
        <w:t>This feels a bit repetitive after just reading a whole paragraph on these ideas.  Maybe condense and merge with the next sentence.</w:t>
      </w:r>
    </w:p>
  </w:comment>
  <w:comment w:id="479" w:author="Katelyn Gostic" w:date="2019-04-16T15:36:00Z" w:initials="KG">
    <w:p w14:paraId="3EE3EC95" w14:textId="612F84C7" w:rsidR="003E5005" w:rsidRDefault="003E5005">
      <w:pPr>
        <w:pStyle w:val="CommentText"/>
      </w:pPr>
      <w:r>
        <w:rPr>
          <w:rStyle w:val="CommentReference"/>
        </w:rPr>
        <w:annotationRef/>
      </w:r>
      <w:r>
        <w:t>As I’m doing a final read…was the 1976 swine flu vaccine a big deal outside the US? If so, we’d expect the see different pandemic age distributions in Europe if the 1976 vaccine had a big impact, which I don’t think is supported by the data.</w:t>
      </w:r>
    </w:p>
  </w:comment>
  <w:comment w:id="480" w:author="James Lloyd-Smith" w:date="2019-05-03T22:04:00Z" w:initials="JL">
    <w:p w14:paraId="080D08ED" w14:textId="5D3CCBA3" w:rsidR="003E5005" w:rsidRDefault="003E5005">
      <w:pPr>
        <w:pStyle w:val="CommentText"/>
      </w:pPr>
      <w:r>
        <w:rPr>
          <w:rStyle w:val="CommentReference"/>
        </w:rPr>
        <w:annotationRef/>
      </w:r>
      <w:proofErr w:type="gramStart"/>
      <w:r>
        <w:t>Yeah</w:t>
      </w:r>
      <w:proofErr w:type="gramEnd"/>
      <w:r>
        <w:t xml:space="preserve"> I asked you about this in some recent conversation.  Are the INSIGHT data usable or do they start too late? To my understanding, the 1976 vaccination was a US decision since the swine flu cases were at a US base (and Carter got hammered for it, due to adverse events and the fact that no pandemic arose).  </w:t>
      </w:r>
      <w:proofErr w:type="gramStart"/>
      <w:r>
        <w:t>So</w:t>
      </w:r>
      <w:proofErr w:type="gramEnd"/>
      <w:r>
        <w:t xml:space="preserve"> there’s a clear prediction to make here… not sure if anyone has looked at the age distributions in sufficient detail, but at minimum you could frame the question.  This would help anyway because this idea seems a bit fleeting as is.</w:t>
      </w:r>
    </w:p>
  </w:comment>
  <w:comment w:id="481" w:author="Katelyn Gostic" w:date="2019-05-06T14:24:00Z" w:initials="KG">
    <w:p w14:paraId="17F1513C" w14:textId="77777777" w:rsidR="003E5005" w:rsidRDefault="003E5005">
      <w:pPr>
        <w:pStyle w:val="CommentText"/>
      </w:pPr>
      <w:r>
        <w:rPr>
          <w:rStyle w:val="CommentReference"/>
        </w:rPr>
        <w:annotationRef/>
      </w:r>
      <w:r>
        <w:t>I need to do a bit more reading on this. I think the 1976 vaccine hypothesis is probably out due to global consistency in age distributions. The INSIGHT data don’t capture the first pandemic wave, but I’ll look elsewhere to verify.</w:t>
      </w:r>
    </w:p>
    <w:p w14:paraId="1307C11E" w14:textId="77777777" w:rsidR="003E5005" w:rsidRDefault="003E5005">
      <w:pPr>
        <w:pStyle w:val="CommentText"/>
      </w:pPr>
    </w:p>
    <w:p w14:paraId="21545F22" w14:textId="569DE312" w:rsidR="003E5005" w:rsidRDefault="003E5005">
      <w:pPr>
        <w:pStyle w:val="CommentText"/>
      </w:pPr>
      <w:r>
        <w:t>Another possible explanation is a glycosylation story, where the immuodominant SA antigenic site became blocked by a glycan around 1980, and then anybody born after 1980 wouldn’t have been able to target that immunodominant site (not glycosylated) on the 2009 HA head. But I need to review the literature to see if that makes sense. Need another day or two.</w:t>
      </w:r>
    </w:p>
  </w:comment>
  <w:comment w:id="492" w:author="James Lloyd-Smith" w:date="2019-05-03T22:19:00Z" w:initials="JL">
    <w:p w14:paraId="74CD0D79" w14:textId="37BB0F92" w:rsidR="003E5005" w:rsidRDefault="003E5005">
      <w:pPr>
        <w:pStyle w:val="CommentText"/>
      </w:pPr>
      <w:r>
        <w:rPr>
          <w:rStyle w:val="CommentReference"/>
        </w:rPr>
        <w:annotationRef/>
      </w:r>
      <w:r>
        <w:t>I like this result.</w:t>
      </w:r>
    </w:p>
  </w:comment>
  <w:comment w:id="502" w:author="James Lloyd-Smith" w:date="2019-05-03T22:19:00Z" w:initials="JL">
    <w:p w14:paraId="71C49C6C" w14:textId="579165D7" w:rsidR="003E5005" w:rsidRDefault="003E5005">
      <w:pPr>
        <w:pStyle w:val="CommentText"/>
      </w:pPr>
      <w:r>
        <w:rPr>
          <w:rStyle w:val="CommentReference"/>
        </w:rPr>
        <w:annotationRef/>
      </w:r>
      <w:r>
        <w:t>I think somewhere around here would be a better place to put the paragraph from above about the need for biomarkers, and limitations of doing this inference from cross-sectional data.</w:t>
      </w:r>
    </w:p>
  </w:comment>
  <w:comment w:id="507" w:author="James Lloyd-Smith" w:date="2019-05-03T22:21:00Z" w:initials="JL">
    <w:p w14:paraId="23FFB6CF" w14:textId="6AB7AF54" w:rsidR="003E5005" w:rsidRDefault="003E5005">
      <w:pPr>
        <w:pStyle w:val="CommentText"/>
      </w:pPr>
      <w:r>
        <w:rPr>
          <w:rStyle w:val="CommentReference"/>
        </w:rPr>
        <w:annotationRef/>
      </w:r>
      <w:r>
        <w:t>Could add the Influenza Research Database</w:t>
      </w:r>
    </w:p>
    <w:p w14:paraId="3F098171" w14:textId="37124D70" w:rsidR="003E5005" w:rsidRDefault="003E5005">
      <w:pPr>
        <w:pStyle w:val="CommentText"/>
      </w:pPr>
      <w:hyperlink r:id="rId1" w:history="1">
        <w:r>
          <w:rPr>
            <w:rStyle w:val="Hyperlink"/>
          </w:rPr>
          <w:t>https://www.fludb.org/</w:t>
        </w:r>
      </w:hyperlink>
    </w:p>
    <w:p w14:paraId="03E8F0AD" w14:textId="41F7BCE1" w:rsidR="003E5005" w:rsidRDefault="003E5005">
      <w:pPr>
        <w:pStyle w:val="CommentText"/>
      </w:pPr>
      <w:r>
        <w:t>The JCVI guys were plugging it to me.</w:t>
      </w:r>
    </w:p>
  </w:comment>
  <w:comment w:id="508" w:author="Katelyn Gostic" w:date="2019-05-06T14:28:00Z" w:initials="KG">
    <w:p w14:paraId="5AFA6801" w14:textId="2C0005A5" w:rsidR="003E5005" w:rsidRDefault="003E5005">
      <w:pPr>
        <w:pStyle w:val="CommentText"/>
      </w:pPr>
      <w:r>
        <w:rPr>
          <w:rStyle w:val="CommentReference"/>
        </w:rPr>
        <w:annotationRef/>
      </w:r>
      <w:r>
        <w:t>I think the IRD data all gets reported up to WHO and then ultimately deposited in GISAID though. Cecile, do you know if that’s true?</w:t>
      </w:r>
    </w:p>
    <w:p w14:paraId="4187AC31" w14:textId="77777777" w:rsidR="003E5005" w:rsidRDefault="003E5005">
      <w:pPr>
        <w:pStyle w:val="CommentText"/>
      </w:pPr>
    </w:p>
    <w:p w14:paraId="563BACB9" w14:textId="5A33A4BC" w:rsidR="003E5005" w:rsidRDefault="003E5005">
      <w:pPr>
        <w:pStyle w:val="CommentText"/>
      </w:pPr>
      <w:r>
        <w:t>I guess it wouldn’t hurt to cite anyway. Gold stars all around for data sharing!</w:t>
      </w:r>
    </w:p>
  </w:comment>
  <w:comment w:id="513" w:author="James Lloyd-Smith" w:date="2019-05-03T22:23:00Z" w:initials="JL">
    <w:p w14:paraId="51131667" w14:textId="63E1CBD7" w:rsidR="003E5005" w:rsidRDefault="003E5005">
      <w:pPr>
        <w:pStyle w:val="CommentText"/>
      </w:pPr>
      <w:r>
        <w:rPr>
          <w:rStyle w:val="CommentReference"/>
        </w:rPr>
        <w:annotationRef/>
      </w:r>
      <w:r>
        <w:t xml:space="preserve">This is a fair </w:t>
      </w:r>
      <w:proofErr w:type="gramStart"/>
      <w:r>
        <w:t>point, but</w:t>
      </w:r>
      <w:proofErr w:type="gramEnd"/>
      <w:r>
        <w:t xml:space="preserve"> feels a bit weird in the discussion of a research paper.</w:t>
      </w:r>
    </w:p>
  </w:comment>
  <w:comment w:id="514" w:author="Katelyn Gostic" w:date="2019-05-06T14:31:00Z" w:initials="KG">
    <w:p w14:paraId="2EEC868C" w14:textId="7D7F77B9" w:rsidR="003E5005" w:rsidRDefault="003E5005">
      <w:pPr>
        <w:pStyle w:val="CommentText"/>
      </w:pPr>
      <w:r>
        <w:rPr>
          <w:rStyle w:val="CommentReference"/>
        </w:rPr>
        <w:annotationRef/>
      </w:r>
      <w:r>
        <w:t>I agree, but I’d advocate to keep it in. I think a big political issue in the broader discussion about data sharing is that data collectors don’t feel like data users appreciate the difficulty of their work.</w:t>
      </w:r>
    </w:p>
  </w:comment>
  <w:comment w:id="566" w:author="James Lloyd-Smith" w:date="2019-05-03T23:36:00Z" w:initials="JL">
    <w:p w14:paraId="15B08B96" w14:textId="5972135B" w:rsidR="003E5005" w:rsidRDefault="003E5005">
      <w:pPr>
        <w:pStyle w:val="CommentText"/>
      </w:pPr>
      <w:r>
        <w:rPr>
          <w:rStyle w:val="CommentReference"/>
        </w:rPr>
        <w:annotationRef/>
      </w:r>
      <w:r>
        <w:t>As phrased, it sounds like we’re questioning the longevity (i.e. as though we think it’s actually not as long-lived).  Rephrase to ‘revealing the surprising longevity’ or similar?</w:t>
      </w:r>
    </w:p>
  </w:comment>
  <w:comment w:id="570" w:author="James Lloyd-Smith" w:date="2019-05-03T23:35:00Z" w:initials="JL">
    <w:p w14:paraId="05DC1E13" w14:textId="5888CF77" w:rsidR="003E5005" w:rsidRDefault="003E5005">
      <w:pPr>
        <w:pStyle w:val="CommentText"/>
      </w:pPr>
      <w:r>
        <w:rPr>
          <w:rStyle w:val="CommentReference"/>
        </w:rPr>
        <w:annotationRef/>
      </w:r>
      <w:r>
        <w:t>I would move this to the end of the sentence, and maybe add ‘potential implications’</w:t>
      </w:r>
    </w:p>
  </w:comment>
  <w:comment w:id="581" w:author="Katelyn Gostic" w:date="2019-04-12T12:16:00Z" w:initials="KG">
    <w:p w14:paraId="429A905C" w14:textId="77777777" w:rsidR="003E5005" w:rsidRDefault="003E5005" w:rsidP="003E5005">
      <w:pPr>
        <w:pStyle w:val="CommentText"/>
        <w:ind w:firstLine="0"/>
      </w:pPr>
      <w:r>
        <w:rPr>
          <w:rStyle w:val="CommentReference"/>
        </w:rPr>
        <w:annotationRef/>
      </w:r>
      <w:r>
        <w:t>Does this paragraph seem out of place?</w:t>
      </w:r>
    </w:p>
    <w:p w14:paraId="3EA0F702" w14:textId="77777777" w:rsidR="003E5005" w:rsidRDefault="003E5005" w:rsidP="003E5005">
      <w:pPr>
        <w:pStyle w:val="CommentText"/>
        <w:ind w:firstLine="0"/>
      </w:pPr>
    </w:p>
    <w:p w14:paraId="4030DC8C" w14:textId="77777777" w:rsidR="003E5005" w:rsidRDefault="003E5005" w:rsidP="003E5005">
      <w:pPr>
        <w:pStyle w:val="CommentText"/>
        <w:ind w:firstLine="0"/>
      </w:pPr>
      <w:r>
        <w:t>Not sure if these statements are essential.</w:t>
      </w:r>
    </w:p>
  </w:comment>
  <w:comment w:id="582" w:author="James Lloyd-Smith" w:date="2019-05-03T21:38:00Z" w:initials="JL">
    <w:p w14:paraId="2D89B204" w14:textId="77777777" w:rsidR="003E5005" w:rsidRDefault="003E5005" w:rsidP="003E5005">
      <w:pPr>
        <w:pStyle w:val="CommentText"/>
      </w:pPr>
      <w:r>
        <w:rPr>
          <w:rStyle w:val="CommentReference"/>
        </w:rPr>
        <w:annotationRef/>
      </w:r>
      <w:r>
        <w:t xml:space="preserve">It feels a bit early in the discussion.  Usually you spend the first half talking up your results and their implications, before getting into limitations and suggestions for future work. </w:t>
      </w:r>
    </w:p>
  </w:comment>
  <w:comment w:id="588" w:author="James Lloyd-Smith" w:date="2019-05-03T23:38:00Z" w:initials="JL">
    <w:p w14:paraId="28D7E705" w14:textId="32EABA2E" w:rsidR="003E5005" w:rsidRDefault="003E5005">
      <w:pPr>
        <w:pStyle w:val="CommentText"/>
      </w:pPr>
      <w:r>
        <w:rPr>
          <w:rStyle w:val="CommentReference"/>
        </w:rPr>
        <w:annotationRef/>
      </w:r>
      <w:r>
        <w:t>This Discussion is long, and a tiny bit repetitive ord wordy at times.  I think it’s close to submittable, but any snips and trims you can make in final read-through would be good.  But the key thing is to make sure your ideas come through, and are highlighted appropriately, so the editors and reviewers can appreciate them.  Then they may ask for the length to be trimmed, but that’s do-able if necessary.</w:t>
      </w:r>
    </w:p>
  </w:comment>
  <w:comment w:id="600" w:author="James Lloyd-Smith" w:date="2019-05-03T23:44:00Z" w:initials="JL">
    <w:p w14:paraId="4C51F78D" w14:textId="589B2E94" w:rsidR="003E5005" w:rsidRDefault="003E5005">
      <w:pPr>
        <w:pStyle w:val="CommentText"/>
      </w:pPr>
      <w:r>
        <w:rPr>
          <w:rStyle w:val="CommentReference"/>
        </w:rPr>
        <w:annotationRef/>
      </w:r>
      <w:r>
        <w:t>Delete?</w:t>
      </w:r>
    </w:p>
  </w:comment>
  <w:comment w:id="623" w:author="James Lloyd-Smith" w:date="2019-05-03T23:51:00Z" w:initials="JL">
    <w:p w14:paraId="3EFB8849" w14:textId="4B0C8826" w:rsidR="003E5005" w:rsidRDefault="003E5005">
      <w:pPr>
        <w:pStyle w:val="CommentText"/>
      </w:pPr>
      <w:r>
        <w:rPr>
          <w:rStyle w:val="CommentReference"/>
        </w:rPr>
        <w:annotationRef/>
      </w:r>
      <w:r>
        <w:t>Need to define r_V, r_I</w:t>
      </w:r>
    </w:p>
  </w:comment>
  <w:comment w:id="684" w:author="James Lloyd-Smith" w:date="2019-05-03T23:53:00Z" w:initials="JL">
    <w:p w14:paraId="31143EAC" w14:textId="160C3ABD" w:rsidR="003E5005" w:rsidRDefault="003E5005">
      <w:pPr>
        <w:pStyle w:val="CommentText"/>
      </w:pPr>
      <w:r>
        <w:rPr>
          <w:rStyle w:val="CommentReference"/>
        </w:rPr>
        <w:annotationRef/>
      </w:r>
      <w:r>
        <w:t xml:space="preserve">Maybe make the point that the H1 data were analyzed separately anyway, so this doesn’t have a quantitative impact on any results. </w:t>
      </w:r>
    </w:p>
  </w:comment>
  <w:comment w:id="685" w:author="Katelyn Gostic" w:date="2019-04-10T16:41:00Z" w:initials="KG">
    <w:p w14:paraId="7D622A0E" w14:textId="7AD8C5A0" w:rsidR="003E5005" w:rsidRDefault="003E5005" w:rsidP="00C012F4">
      <w:pPr>
        <w:pStyle w:val="CommentText"/>
      </w:pPr>
      <w:r>
        <w:rPr>
          <w:rStyle w:val="CommentReference"/>
        </w:rPr>
        <w:annotationRef/>
      </w:r>
      <w:r>
        <w:t>Need to check with Shane and Rebecca that this is ok</w:t>
      </w:r>
    </w:p>
  </w:comment>
  <w:comment w:id="686" w:author="Katelyn Gostic" w:date="2019-04-16T16:07:00Z" w:initials="KG">
    <w:p w14:paraId="3718DE7A" w14:textId="1763C1A4" w:rsidR="003E5005" w:rsidRDefault="003E5005">
      <w:pPr>
        <w:pStyle w:val="CommentText"/>
      </w:pPr>
      <w:r>
        <w:rPr>
          <w:rStyle w:val="CommentReference"/>
        </w:rPr>
        <w:annotationRef/>
      </w:r>
      <w:r>
        <w:t>PLoS requires deposition of all datasets, so this might be a problem… Let’s check in with the INSIGHT authors on policy and then see what happens in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C836B7" w15:done="0"/>
  <w15:commentEx w15:paraId="27D01E2B" w15:done="0"/>
  <w15:commentEx w15:paraId="7EB9A555" w15:paraIdParent="27D01E2B" w15:done="0"/>
  <w15:commentEx w15:paraId="13BD10BB" w15:done="0"/>
  <w15:commentEx w15:paraId="6FA1AC3D" w15:done="0"/>
  <w15:commentEx w15:paraId="1E8AA34C" w15:done="0"/>
  <w15:commentEx w15:paraId="54F82CC2" w15:done="0"/>
  <w15:commentEx w15:paraId="664495AA" w15:done="0"/>
  <w15:commentEx w15:paraId="47DBE9CB" w15:paraIdParent="664495AA" w15:done="0"/>
  <w15:commentEx w15:paraId="271CE349" w15:done="0"/>
  <w15:commentEx w15:paraId="3050C04E" w15:done="0"/>
  <w15:commentEx w15:paraId="55BB04F6" w15:done="0"/>
  <w15:commentEx w15:paraId="6C1D64E7" w15:paraIdParent="55BB04F6" w15:done="0"/>
  <w15:commentEx w15:paraId="2E4F84F2" w15:done="1"/>
  <w15:commentEx w15:paraId="4238D6DD" w15:done="0"/>
  <w15:commentEx w15:paraId="7B245550" w15:done="1"/>
  <w15:commentEx w15:paraId="15AE6F96" w15:done="0"/>
  <w15:commentEx w15:paraId="1F2B4AF2" w15:done="0"/>
  <w15:commentEx w15:paraId="484A41BA" w15:done="0"/>
  <w15:commentEx w15:paraId="26C95EBA" w15:paraIdParent="484A41BA" w15:done="0"/>
  <w15:commentEx w15:paraId="1C660ABB" w15:done="1"/>
  <w15:commentEx w15:paraId="49B30E9D" w15:done="1"/>
  <w15:commentEx w15:paraId="34BCDEF9" w15:done="1"/>
  <w15:commentEx w15:paraId="78F32AF1" w15:done="0"/>
  <w15:commentEx w15:paraId="2F5E6228" w15:paraIdParent="78F32AF1" w15:done="0"/>
  <w15:commentEx w15:paraId="44705C0C" w15:done="0"/>
  <w15:commentEx w15:paraId="6B1B89E1" w15:done="0"/>
  <w15:commentEx w15:paraId="75FC10CD" w15:done="1"/>
  <w15:commentEx w15:paraId="562C8080" w15:done="0"/>
  <w15:commentEx w15:paraId="5DFD785A" w15:paraIdParent="562C8080" w15:done="0"/>
  <w15:commentEx w15:paraId="730DD570" w15:done="0"/>
  <w15:commentEx w15:paraId="3338761B" w15:paraIdParent="730DD570" w15:done="0"/>
  <w15:commentEx w15:paraId="34D60690" w15:done="0"/>
  <w15:commentEx w15:paraId="124D4F1B" w15:paraIdParent="34D60690" w15:done="0"/>
  <w15:commentEx w15:paraId="4FD80541" w15:done="0"/>
  <w15:commentEx w15:paraId="1C18F122" w15:paraIdParent="4FD80541" w15:done="0"/>
  <w15:commentEx w15:paraId="69A822F0" w15:done="1"/>
  <w15:commentEx w15:paraId="2F337BE5" w15:done="0"/>
  <w15:commentEx w15:paraId="7D6EC650" w15:done="0"/>
  <w15:commentEx w15:paraId="4CC1D4E2" w15:paraIdParent="7D6EC650" w15:done="0"/>
  <w15:commentEx w15:paraId="3F6B8F66" w15:done="0"/>
  <w15:commentEx w15:paraId="0822FF3E" w15:done="0"/>
  <w15:commentEx w15:paraId="019B2D8F" w15:done="0"/>
  <w15:commentEx w15:paraId="21ACD16E" w15:paraIdParent="019B2D8F" w15:done="0"/>
  <w15:commentEx w15:paraId="1CE76855" w15:done="0"/>
  <w15:commentEx w15:paraId="0941B910" w15:done="0"/>
  <w15:commentEx w15:paraId="4E44111F" w15:paraIdParent="0941B910" w15:done="0"/>
  <w15:commentEx w15:paraId="3BD79DF2" w15:done="0"/>
  <w15:commentEx w15:paraId="56DBDA56" w15:done="0"/>
  <w15:commentEx w15:paraId="3EE3EC95" w15:done="0"/>
  <w15:commentEx w15:paraId="080D08ED" w15:paraIdParent="3EE3EC95" w15:done="0"/>
  <w15:commentEx w15:paraId="21545F22" w15:paraIdParent="3EE3EC95" w15:done="0"/>
  <w15:commentEx w15:paraId="74CD0D79" w15:done="0"/>
  <w15:commentEx w15:paraId="71C49C6C" w15:done="0"/>
  <w15:commentEx w15:paraId="03E8F0AD" w15:done="0"/>
  <w15:commentEx w15:paraId="563BACB9" w15:paraIdParent="03E8F0AD" w15:done="0"/>
  <w15:commentEx w15:paraId="51131667" w15:done="0"/>
  <w15:commentEx w15:paraId="2EEC868C" w15:paraIdParent="51131667" w15:done="0"/>
  <w15:commentEx w15:paraId="15B08B96" w15:done="0"/>
  <w15:commentEx w15:paraId="05DC1E13" w15:done="0"/>
  <w15:commentEx w15:paraId="4030DC8C" w15:done="0"/>
  <w15:commentEx w15:paraId="2D89B204" w15:paraIdParent="4030DC8C" w15:done="0"/>
  <w15:commentEx w15:paraId="28D7E705" w15:done="0"/>
  <w15:commentEx w15:paraId="4C51F78D" w15:done="0"/>
  <w15:commentEx w15:paraId="3EFB8849" w15:done="0"/>
  <w15:commentEx w15:paraId="31143EAC" w15:done="0"/>
  <w15:commentEx w15:paraId="7D622A0E" w15:done="0"/>
  <w15:commentEx w15:paraId="3718DE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C836B7" w16cid:durableId="2077BEA0"/>
  <w16cid:commentId w16cid:paraId="27D01E2B" w16cid:durableId="205AE899"/>
  <w16cid:commentId w16cid:paraId="7EB9A555" w16cid:durableId="2077BEA3"/>
  <w16cid:commentId w16cid:paraId="13BD10BB" w16cid:durableId="2077BEA5"/>
  <w16cid:commentId w16cid:paraId="6FA1AC3D" w16cid:durableId="2077BEA7"/>
  <w16cid:commentId w16cid:paraId="1E8AA34C" w16cid:durableId="2077BEA9"/>
  <w16cid:commentId w16cid:paraId="54F82CC2" w16cid:durableId="2077BEAA"/>
  <w16cid:commentId w16cid:paraId="664495AA" w16cid:durableId="2077BEAB"/>
  <w16cid:commentId w16cid:paraId="47DBE9CB" w16cid:durableId="207AA157"/>
  <w16cid:commentId w16cid:paraId="271CE349" w16cid:durableId="2077BEAC"/>
  <w16cid:commentId w16cid:paraId="3050C04E" w16cid:durableId="2077BEAD"/>
  <w16cid:commentId w16cid:paraId="55BB04F6" w16cid:durableId="2077BEAE"/>
  <w16cid:commentId w16cid:paraId="6C1D64E7" w16cid:durableId="207AA34B"/>
  <w16cid:commentId w16cid:paraId="2E4F84F2" w16cid:durableId="2077BEAF"/>
  <w16cid:commentId w16cid:paraId="4238D6DD" w16cid:durableId="2077BEB0"/>
  <w16cid:commentId w16cid:paraId="7B245550" w16cid:durableId="2077BEB2"/>
  <w16cid:commentId w16cid:paraId="15AE6F96" w16cid:durableId="206064F6"/>
  <w16cid:commentId w16cid:paraId="1F2B4AF2" w16cid:durableId="205AEB62"/>
  <w16cid:commentId w16cid:paraId="484A41BA" w16cid:durableId="206064DC"/>
  <w16cid:commentId w16cid:paraId="26C95EBA" w16cid:durableId="2077BEB7"/>
  <w16cid:commentId w16cid:paraId="1C660ABB" w16cid:durableId="2077BEB8"/>
  <w16cid:commentId w16cid:paraId="49B30E9D" w16cid:durableId="2077BEB9"/>
  <w16cid:commentId w16cid:paraId="34BCDEF9" w16cid:durableId="2077BEBA"/>
  <w16cid:commentId w16cid:paraId="78F32AF1" w16cid:durableId="205ED5C6"/>
  <w16cid:commentId w16cid:paraId="2F5E6228" w16cid:durableId="2077BEBC"/>
  <w16cid:commentId w16cid:paraId="44705C0C" w16cid:durableId="2077BEBD"/>
  <w16cid:commentId w16cid:paraId="6B1B89E1" w16cid:durableId="2077BEBE"/>
  <w16cid:commentId w16cid:paraId="75FC10CD" w16cid:durableId="2077BEBF"/>
  <w16cid:commentId w16cid:paraId="562C8080" w16cid:durableId="20597717"/>
  <w16cid:commentId w16cid:paraId="5DFD785A" w16cid:durableId="2077BEC1"/>
  <w16cid:commentId w16cid:paraId="730DD570" w16cid:durableId="20597B5F"/>
  <w16cid:commentId w16cid:paraId="3338761B" w16cid:durableId="2077BEC3"/>
  <w16cid:commentId w16cid:paraId="34D60690" w16cid:durableId="2077BEC4"/>
  <w16cid:commentId w16cid:paraId="124D4F1B" w16cid:durableId="207AAD4A"/>
  <w16cid:commentId w16cid:paraId="4FD80541" w16cid:durableId="205EDCAD"/>
  <w16cid:commentId w16cid:paraId="1C18F122" w16cid:durableId="2077BEC6"/>
  <w16cid:commentId w16cid:paraId="69A822F0" w16cid:durableId="2077BEC7"/>
  <w16cid:commentId w16cid:paraId="2F337BE5" w16cid:durableId="2077BEC8"/>
  <w16cid:commentId w16cid:paraId="7D6EC650" w16cid:durableId="2077BEC9"/>
  <w16cid:commentId w16cid:paraId="4CC1D4E2" w16cid:durableId="207AB10B"/>
  <w16cid:commentId w16cid:paraId="3F6B8F66" w16cid:durableId="2077BECF"/>
  <w16cid:commentId w16cid:paraId="0822FF3E" w16cid:durableId="2077BED0"/>
  <w16cid:commentId w16cid:paraId="019B2D8F" w16cid:durableId="205AF8E1"/>
  <w16cid:commentId w16cid:paraId="21ACD16E" w16cid:durableId="2077BED2"/>
  <w16cid:commentId w16cid:paraId="1CE76855" w16cid:durableId="2077BED3"/>
  <w16cid:commentId w16cid:paraId="0941B910" w16cid:durableId="20607288"/>
  <w16cid:commentId w16cid:paraId="4E44111F" w16cid:durableId="2077BED5"/>
  <w16cid:commentId w16cid:paraId="3BD79DF2" w16cid:durableId="2077BED7"/>
  <w16cid:commentId w16cid:paraId="56DBDA56" w16cid:durableId="2077BED8"/>
  <w16cid:commentId w16cid:paraId="3EE3EC95" w16cid:durableId="2060750E"/>
  <w16cid:commentId w16cid:paraId="080D08ED" w16cid:durableId="2077BEDA"/>
  <w16cid:commentId w16cid:paraId="21545F22" w16cid:durableId="207AC218"/>
  <w16cid:commentId w16cid:paraId="74CD0D79" w16cid:durableId="2077BEDB"/>
  <w16cid:commentId w16cid:paraId="71C49C6C" w16cid:durableId="2077BEDC"/>
  <w16cid:commentId w16cid:paraId="03E8F0AD" w16cid:durableId="2077BEDD"/>
  <w16cid:commentId w16cid:paraId="563BACB9" w16cid:durableId="207AC316"/>
  <w16cid:commentId w16cid:paraId="51131667" w16cid:durableId="2077BEDE"/>
  <w16cid:commentId w16cid:paraId="2EEC868C" w16cid:durableId="207AC3A7"/>
  <w16cid:commentId w16cid:paraId="15B08B96" w16cid:durableId="2077BEE0"/>
  <w16cid:commentId w16cid:paraId="05DC1E13" w16cid:durableId="2077BEE1"/>
  <w16cid:commentId w16cid:paraId="4030DC8C" w16cid:durableId="205B0032"/>
  <w16cid:commentId w16cid:paraId="2D89B204" w16cid:durableId="2077BECE"/>
  <w16cid:commentId w16cid:paraId="28D7E705" w16cid:durableId="2077BEE2"/>
  <w16cid:commentId w16cid:paraId="4C51F78D" w16cid:durableId="2077BEE3"/>
  <w16cid:commentId w16cid:paraId="3EFB8849" w16cid:durableId="2077BEE6"/>
  <w16cid:commentId w16cid:paraId="31143EAC" w16cid:durableId="2077BEE7"/>
  <w16cid:commentId w16cid:paraId="7D622A0E" w16cid:durableId="20589B33"/>
  <w16cid:commentId w16cid:paraId="3718DE7A" w16cid:durableId="20607C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A345C8" w14:textId="77777777" w:rsidR="00171293" w:rsidRDefault="00171293" w:rsidP="00657DC4">
      <w:pPr>
        <w:spacing w:line="240" w:lineRule="auto"/>
      </w:pPr>
      <w:r>
        <w:separator/>
      </w:r>
    </w:p>
  </w:endnote>
  <w:endnote w:type="continuationSeparator" w:id="0">
    <w:p w14:paraId="418F15B9" w14:textId="77777777" w:rsidR="00171293" w:rsidRDefault="00171293"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9E5E68" w14:textId="77777777" w:rsidR="00171293" w:rsidRDefault="00171293" w:rsidP="00657DC4">
      <w:pPr>
        <w:spacing w:line="240" w:lineRule="auto"/>
      </w:pPr>
      <w:r>
        <w:separator/>
      </w:r>
    </w:p>
  </w:footnote>
  <w:footnote w:type="continuationSeparator" w:id="0">
    <w:p w14:paraId="62D75F3B" w14:textId="77777777" w:rsidR="00171293" w:rsidRDefault="00171293"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2CD6BD3"/>
    <w:multiLevelType w:val="hybridMultilevel"/>
    <w:tmpl w:val="C30C357A"/>
    <w:lvl w:ilvl="0" w:tplc="CB0401A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73055475"/>
    <w:multiLevelType w:val="hybridMultilevel"/>
    <w:tmpl w:val="B0BA79DE"/>
    <w:lvl w:ilvl="0" w:tplc="A184C2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rson w15:author="James Lloyd-Smith">
    <w15:presenceInfo w15:providerId="Windows Live" w15:userId="c26db69c5d3a89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81E"/>
    <w:rsid w:val="00000BCC"/>
    <w:rsid w:val="00004079"/>
    <w:rsid w:val="00004800"/>
    <w:rsid w:val="00010DB3"/>
    <w:rsid w:val="000134F2"/>
    <w:rsid w:val="00020923"/>
    <w:rsid w:val="0002311C"/>
    <w:rsid w:val="000249D2"/>
    <w:rsid w:val="00025920"/>
    <w:rsid w:val="000279CC"/>
    <w:rsid w:val="00027C8C"/>
    <w:rsid w:val="0004108C"/>
    <w:rsid w:val="00043B30"/>
    <w:rsid w:val="00044271"/>
    <w:rsid w:val="00052985"/>
    <w:rsid w:val="00053092"/>
    <w:rsid w:val="00057D81"/>
    <w:rsid w:val="0006047B"/>
    <w:rsid w:val="00080DF5"/>
    <w:rsid w:val="00090E68"/>
    <w:rsid w:val="0009422F"/>
    <w:rsid w:val="000A1CBD"/>
    <w:rsid w:val="000A58C5"/>
    <w:rsid w:val="000A60EF"/>
    <w:rsid w:val="000A7C38"/>
    <w:rsid w:val="000B1313"/>
    <w:rsid w:val="000B6E54"/>
    <w:rsid w:val="000B7405"/>
    <w:rsid w:val="000C5BA0"/>
    <w:rsid w:val="000F6F65"/>
    <w:rsid w:val="001006F3"/>
    <w:rsid w:val="00101D12"/>
    <w:rsid w:val="0010345F"/>
    <w:rsid w:val="00105E12"/>
    <w:rsid w:val="00115228"/>
    <w:rsid w:val="001156DE"/>
    <w:rsid w:val="00116A67"/>
    <w:rsid w:val="001243A4"/>
    <w:rsid w:val="00130F28"/>
    <w:rsid w:val="00132A72"/>
    <w:rsid w:val="00134CED"/>
    <w:rsid w:val="00135F7B"/>
    <w:rsid w:val="00141A74"/>
    <w:rsid w:val="00141DDB"/>
    <w:rsid w:val="001446BC"/>
    <w:rsid w:val="00145904"/>
    <w:rsid w:val="001533AF"/>
    <w:rsid w:val="0016048C"/>
    <w:rsid w:val="00165DB6"/>
    <w:rsid w:val="00171293"/>
    <w:rsid w:val="001717DC"/>
    <w:rsid w:val="001857FE"/>
    <w:rsid w:val="00191293"/>
    <w:rsid w:val="0019181F"/>
    <w:rsid w:val="001929DE"/>
    <w:rsid w:val="001953D9"/>
    <w:rsid w:val="00197158"/>
    <w:rsid w:val="001A1404"/>
    <w:rsid w:val="001A202D"/>
    <w:rsid w:val="001A7DA9"/>
    <w:rsid w:val="001B0E3E"/>
    <w:rsid w:val="001B5155"/>
    <w:rsid w:val="001B612B"/>
    <w:rsid w:val="001C10EE"/>
    <w:rsid w:val="001C744D"/>
    <w:rsid w:val="001D4FC6"/>
    <w:rsid w:val="001E2BD5"/>
    <w:rsid w:val="001E5BD8"/>
    <w:rsid w:val="001F6718"/>
    <w:rsid w:val="00201103"/>
    <w:rsid w:val="00204C88"/>
    <w:rsid w:val="0021176C"/>
    <w:rsid w:val="0022392F"/>
    <w:rsid w:val="00230C94"/>
    <w:rsid w:val="002511E6"/>
    <w:rsid w:val="0025230C"/>
    <w:rsid w:val="00254C2E"/>
    <w:rsid w:val="002604A9"/>
    <w:rsid w:val="0026097F"/>
    <w:rsid w:val="00263E35"/>
    <w:rsid w:val="0026439E"/>
    <w:rsid w:val="00264636"/>
    <w:rsid w:val="00267632"/>
    <w:rsid w:val="00271B5A"/>
    <w:rsid w:val="00273D9F"/>
    <w:rsid w:val="00274F1C"/>
    <w:rsid w:val="00276EA6"/>
    <w:rsid w:val="002971D6"/>
    <w:rsid w:val="002A02BA"/>
    <w:rsid w:val="002A0830"/>
    <w:rsid w:val="002A0B88"/>
    <w:rsid w:val="002A0C29"/>
    <w:rsid w:val="002B6E69"/>
    <w:rsid w:val="002B7093"/>
    <w:rsid w:val="002C0019"/>
    <w:rsid w:val="002C7B9D"/>
    <w:rsid w:val="002D0DE7"/>
    <w:rsid w:val="002D6568"/>
    <w:rsid w:val="002D7D40"/>
    <w:rsid w:val="002E2793"/>
    <w:rsid w:val="002F0983"/>
    <w:rsid w:val="0030589E"/>
    <w:rsid w:val="00311582"/>
    <w:rsid w:val="0031494E"/>
    <w:rsid w:val="003175A4"/>
    <w:rsid w:val="00317856"/>
    <w:rsid w:val="00333BD4"/>
    <w:rsid w:val="0033762F"/>
    <w:rsid w:val="0034104C"/>
    <w:rsid w:val="00341827"/>
    <w:rsid w:val="00342C51"/>
    <w:rsid w:val="00354678"/>
    <w:rsid w:val="00354A5C"/>
    <w:rsid w:val="00356284"/>
    <w:rsid w:val="00370270"/>
    <w:rsid w:val="00370439"/>
    <w:rsid w:val="0037226F"/>
    <w:rsid w:val="00374483"/>
    <w:rsid w:val="00375762"/>
    <w:rsid w:val="00375FB7"/>
    <w:rsid w:val="003861AD"/>
    <w:rsid w:val="003A0592"/>
    <w:rsid w:val="003A18BB"/>
    <w:rsid w:val="003B1129"/>
    <w:rsid w:val="003B229C"/>
    <w:rsid w:val="003B4553"/>
    <w:rsid w:val="003B63E9"/>
    <w:rsid w:val="003E5005"/>
    <w:rsid w:val="003E7319"/>
    <w:rsid w:val="003F19DC"/>
    <w:rsid w:val="003F3450"/>
    <w:rsid w:val="00403A1F"/>
    <w:rsid w:val="00404084"/>
    <w:rsid w:val="00415A75"/>
    <w:rsid w:val="00424A99"/>
    <w:rsid w:val="00434B26"/>
    <w:rsid w:val="00436E33"/>
    <w:rsid w:val="00447193"/>
    <w:rsid w:val="004568B5"/>
    <w:rsid w:val="00460482"/>
    <w:rsid w:val="00463D56"/>
    <w:rsid w:val="00467547"/>
    <w:rsid w:val="00470AC4"/>
    <w:rsid w:val="00472895"/>
    <w:rsid w:val="004840A3"/>
    <w:rsid w:val="004918B3"/>
    <w:rsid w:val="004938D7"/>
    <w:rsid w:val="004A488E"/>
    <w:rsid w:val="004B4050"/>
    <w:rsid w:val="004B4E62"/>
    <w:rsid w:val="004B7167"/>
    <w:rsid w:val="004B727D"/>
    <w:rsid w:val="004C2AB7"/>
    <w:rsid w:val="004C6DE0"/>
    <w:rsid w:val="004C7478"/>
    <w:rsid w:val="004E52C4"/>
    <w:rsid w:val="004E6708"/>
    <w:rsid w:val="004F5A58"/>
    <w:rsid w:val="004F644E"/>
    <w:rsid w:val="005008B8"/>
    <w:rsid w:val="0050423B"/>
    <w:rsid w:val="005376A4"/>
    <w:rsid w:val="00540462"/>
    <w:rsid w:val="0054138E"/>
    <w:rsid w:val="00542B73"/>
    <w:rsid w:val="0054347A"/>
    <w:rsid w:val="00551516"/>
    <w:rsid w:val="0055245D"/>
    <w:rsid w:val="00552A46"/>
    <w:rsid w:val="00563A7C"/>
    <w:rsid w:val="00572094"/>
    <w:rsid w:val="005738F7"/>
    <w:rsid w:val="005869F2"/>
    <w:rsid w:val="00587E40"/>
    <w:rsid w:val="00597E18"/>
    <w:rsid w:val="005A436E"/>
    <w:rsid w:val="005B01EB"/>
    <w:rsid w:val="005C2BF3"/>
    <w:rsid w:val="005C5CDD"/>
    <w:rsid w:val="005C6797"/>
    <w:rsid w:val="005D38D0"/>
    <w:rsid w:val="005E69EB"/>
    <w:rsid w:val="005E7CCE"/>
    <w:rsid w:val="005F29DF"/>
    <w:rsid w:val="005F3FC5"/>
    <w:rsid w:val="005F4A47"/>
    <w:rsid w:val="005F5F36"/>
    <w:rsid w:val="00600C36"/>
    <w:rsid w:val="006078C7"/>
    <w:rsid w:val="006158C9"/>
    <w:rsid w:val="00620CF7"/>
    <w:rsid w:val="00622512"/>
    <w:rsid w:val="006248A3"/>
    <w:rsid w:val="00631C1E"/>
    <w:rsid w:val="00635F86"/>
    <w:rsid w:val="00643BE7"/>
    <w:rsid w:val="006546BE"/>
    <w:rsid w:val="006573A8"/>
    <w:rsid w:val="00657DC4"/>
    <w:rsid w:val="00664F70"/>
    <w:rsid w:val="00671B6D"/>
    <w:rsid w:val="00680139"/>
    <w:rsid w:val="00692FF3"/>
    <w:rsid w:val="006932DF"/>
    <w:rsid w:val="00697A38"/>
    <w:rsid w:val="006A52F7"/>
    <w:rsid w:val="006A6DA3"/>
    <w:rsid w:val="006B1D0B"/>
    <w:rsid w:val="006C54C9"/>
    <w:rsid w:val="006C5593"/>
    <w:rsid w:val="006D69D8"/>
    <w:rsid w:val="006E0BF9"/>
    <w:rsid w:val="006E4B7E"/>
    <w:rsid w:val="006F10B0"/>
    <w:rsid w:val="007026BE"/>
    <w:rsid w:val="007061B4"/>
    <w:rsid w:val="00707DCA"/>
    <w:rsid w:val="00720C60"/>
    <w:rsid w:val="007304EA"/>
    <w:rsid w:val="00734EAB"/>
    <w:rsid w:val="00750183"/>
    <w:rsid w:val="00750A62"/>
    <w:rsid w:val="00770F6B"/>
    <w:rsid w:val="0078216C"/>
    <w:rsid w:val="007841D5"/>
    <w:rsid w:val="00787FCB"/>
    <w:rsid w:val="00794B7F"/>
    <w:rsid w:val="007A08D5"/>
    <w:rsid w:val="007B0B68"/>
    <w:rsid w:val="007C1F6F"/>
    <w:rsid w:val="007D0420"/>
    <w:rsid w:val="007D2374"/>
    <w:rsid w:val="007D766D"/>
    <w:rsid w:val="007F4DFF"/>
    <w:rsid w:val="007F6295"/>
    <w:rsid w:val="00802B48"/>
    <w:rsid w:val="00804002"/>
    <w:rsid w:val="00812530"/>
    <w:rsid w:val="00812FA4"/>
    <w:rsid w:val="008170EE"/>
    <w:rsid w:val="008260A7"/>
    <w:rsid w:val="008346CD"/>
    <w:rsid w:val="00834A71"/>
    <w:rsid w:val="008365EC"/>
    <w:rsid w:val="00847094"/>
    <w:rsid w:val="00847C4E"/>
    <w:rsid w:val="008518D2"/>
    <w:rsid w:val="008524BA"/>
    <w:rsid w:val="00857387"/>
    <w:rsid w:val="00857DEF"/>
    <w:rsid w:val="00871899"/>
    <w:rsid w:val="00871931"/>
    <w:rsid w:val="00872C2F"/>
    <w:rsid w:val="0087491A"/>
    <w:rsid w:val="008826B3"/>
    <w:rsid w:val="00886856"/>
    <w:rsid w:val="00890F08"/>
    <w:rsid w:val="008A2B54"/>
    <w:rsid w:val="008A5EA6"/>
    <w:rsid w:val="008B7DF2"/>
    <w:rsid w:val="008C04AA"/>
    <w:rsid w:val="008E271A"/>
    <w:rsid w:val="008E498A"/>
    <w:rsid w:val="008E7BD1"/>
    <w:rsid w:val="008F1F78"/>
    <w:rsid w:val="008F224C"/>
    <w:rsid w:val="008F4B08"/>
    <w:rsid w:val="008F6480"/>
    <w:rsid w:val="009037CC"/>
    <w:rsid w:val="0091293E"/>
    <w:rsid w:val="009154A6"/>
    <w:rsid w:val="00921028"/>
    <w:rsid w:val="009217E5"/>
    <w:rsid w:val="00923C67"/>
    <w:rsid w:val="00926A9C"/>
    <w:rsid w:val="00927D2E"/>
    <w:rsid w:val="00930D53"/>
    <w:rsid w:val="00931ADB"/>
    <w:rsid w:val="0093627B"/>
    <w:rsid w:val="009410F9"/>
    <w:rsid w:val="009555CB"/>
    <w:rsid w:val="00955C83"/>
    <w:rsid w:val="00966788"/>
    <w:rsid w:val="009724A4"/>
    <w:rsid w:val="00982FC6"/>
    <w:rsid w:val="00984A6F"/>
    <w:rsid w:val="00985FB5"/>
    <w:rsid w:val="00986CDC"/>
    <w:rsid w:val="00995CFD"/>
    <w:rsid w:val="009A0B87"/>
    <w:rsid w:val="009A0E3E"/>
    <w:rsid w:val="009A3824"/>
    <w:rsid w:val="009B4937"/>
    <w:rsid w:val="009B5ACC"/>
    <w:rsid w:val="009D0923"/>
    <w:rsid w:val="009D19F9"/>
    <w:rsid w:val="009E4150"/>
    <w:rsid w:val="009E4ACD"/>
    <w:rsid w:val="009E7961"/>
    <w:rsid w:val="009E7B69"/>
    <w:rsid w:val="009F0AD0"/>
    <w:rsid w:val="009F0C16"/>
    <w:rsid w:val="00A00944"/>
    <w:rsid w:val="00A05ACC"/>
    <w:rsid w:val="00A070B6"/>
    <w:rsid w:val="00A12E9F"/>
    <w:rsid w:val="00A15A6A"/>
    <w:rsid w:val="00A225FF"/>
    <w:rsid w:val="00A22713"/>
    <w:rsid w:val="00A40146"/>
    <w:rsid w:val="00A4473E"/>
    <w:rsid w:val="00A44D3D"/>
    <w:rsid w:val="00A55AAF"/>
    <w:rsid w:val="00A6279B"/>
    <w:rsid w:val="00A66228"/>
    <w:rsid w:val="00A70842"/>
    <w:rsid w:val="00A74679"/>
    <w:rsid w:val="00A806B4"/>
    <w:rsid w:val="00A82F33"/>
    <w:rsid w:val="00A91633"/>
    <w:rsid w:val="00A93740"/>
    <w:rsid w:val="00A93E8E"/>
    <w:rsid w:val="00A94BB8"/>
    <w:rsid w:val="00A96AB5"/>
    <w:rsid w:val="00AA1584"/>
    <w:rsid w:val="00AA1F16"/>
    <w:rsid w:val="00AA276D"/>
    <w:rsid w:val="00AA5A95"/>
    <w:rsid w:val="00AB4854"/>
    <w:rsid w:val="00AB71DA"/>
    <w:rsid w:val="00AC40CF"/>
    <w:rsid w:val="00AC7D23"/>
    <w:rsid w:val="00AC7F4B"/>
    <w:rsid w:val="00AD1DAF"/>
    <w:rsid w:val="00AF06AA"/>
    <w:rsid w:val="00AF6BE1"/>
    <w:rsid w:val="00AF71F6"/>
    <w:rsid w:val="00AF7F25"/>
    <w:rsid w:val="00B05A46"/>
    <w:rsid w:val="00B05FF2"/>
    <w:rsid w:val="00B11042"/>
    <w:rsid w:val="00B15E4C"/>
    <w:rsid w:val="00B20431"/>
    <w:rsid w:val="00B26135"/>
    <w:rsid w:val="00B268BB"/>
    <w:rsid w:val="00B26E78"/>
    <w:rsid w:val="00B32311"/>
    <w:rsid w:val="00B42541"/>
    <w:rsid w:val="00B47D8A"/>
    <w:rsid w:val="00B52FEA"/>
    <w:rsid w:val="00B7003C"/>
    <w:rsid w:val="00B80B72"/>
    <w:rsid w:val="00B80F80"/>
    <w:rsid w:val="00B81D4B"/>
    <w:rsid w:val="00B82166"/>
    <w:rsid w:val="00B93295"/>
    <w:rsid w:val="00B93BD9"/>
    <w:rsid w:val="00B94AB5"/>
    <w:rsid w:val="00B972D9"/>
    <w:rsid w:val="00B978E7"/>
    <w:rsid w:val="00BA4AC4"/>
    <w:rsid w:val="00BB3160"/>
    <w:rsid w:val="00BB3F5B"/>
    <w:rsid w:val="00BB5BA8"/>
    <w:rsid w:val="00BB6F82"/>
    <w:rsid w:val="00BC3936"/>
    <w:rsid w:val="00BC46A0"/>
    <w:rsid w:val="00BD546B"/>
    <w:rsid w:val="00BE634D"/>
    <w:rsid w:val="00BF2E00"/>
    <w:rsid w:val="00C012F4"/>
    <w:rsid w:val="00C02DB8"/>
    <w:rsid w:val="00C02E9F"/>
    <w:rsid w:val="00C04A4E"/>
    <w:rsid w:val="00C141BD"/>
    <w:rsid w:val="00C32268"/>
    <w:rsid w:val="00C34550"/>
    <w:rsid w:val="00C36A19"/>
    <w:rsid w:val="00C4098A"/>
    <w:rsid w:val="00C436B3"/>
    <w:rsid w:val="00C52709"/>
    <w:rsid w:val="00C559A8"/>
    <w:rsid w:val="00C57590"/>
    <w:rsid w:val="00C63E96"/>
    <w:rsid w:val="00C66B46"/>
    <w:rsid w:val="00C678EA"/>
    <w:rsid w:val="00C7659A"/>
    <w:rsid w:val="00C779D5"/>
    <w:rsid w:val="00C853A5"/>
    <w:rsid w:val="00C9194E"/>
    <w:rsid w:val="00C94DC4"/>
    <w:rsid w:val="00C96919"/>
    <w:rsid w:val="00C972AF"/>
    <w:rsid w:val="00CB0303"/>
    <w:rsid w:val="00CC4B5E"/>
    <w:rsid w:val="00CC4C59"/>
    <w:rsid w:val="00CD0116"/>
    <w:rsid w:val="00CD076F"/>
    <w:rsid w:val="00CD07ED"/>
    <w:rsid w:val="00CD3039"/>
    <w:rsid w:val="00CD3D54"/>
    <w:rsid w:val="00CE3037"/>
    <w:rsid w:val="00CE5C17"/>
    <w:rsid w:val="00CF035D"/>
    <w:rsid w:val="00CF1678"/>
    <w:rsid w:val="00CF3874"/>
    <w:rsid w:val="00CF38C7"/>
    <w:rsid w:val="00CF38D4"/>
    <w:rsid w:val="00CF59BD"/>
    <w:rsid w:val="00D00DD4"/>
    <w:rsid w:val="00D03D67"/>
    <w:rsid w:val="00D040F5"/>
    <w:rsid w:val="00D06CC9"/>
    <w:rsid w:val="00D11C38"/>
    <w:rsid w:val="00D11EF1"/>
    <w:rsid w:val="00D129C8"/>
    <w:rsid w:val="00D1530D"/>
    <w:rsid w:val="00D157B3"/>
    <w:rsid w:val="00D21298"/>
    <w:rsid w:val="00D271E1"/>
    <w:rsid w:val="00D304F6"/>
    <w:rsid w:val="00D3077B"/>
    <w:rsid w:val="00D456A4"/>
    <w:rsid w:val="00D50243"/>
    <w:rsid w:val="00D547EF"/>
    <w:rsid w:val="00D6036B"/>
    <w:rsid w:val="00D753F9"/>
    <w:rsid w:val="00D83A50"/>
    <w:rsid w:val="00D90ADD"/>
    <w:rsid w:val="00D94A3E"/>
    <w:rsid w:val="00D96178"/>
    <w:rsid w:val="00DA78F3"/>
    <w:rsid w:val="00DB642D"/>
    <w:rsid w:val="00DB69DF"/>
    <w:rsid w:val="00DC0C78"/>
    <w:rsid w:val="00DC1B53"/>
    <w:rsid w:val="00DC356B"/>
    <w:rsid w:val="00DC593C"/>
    <w:rsid w:val="00DC6E9D"/>
    <w:rsid w:val="00DD464D"/>
    <w:rsid w:val="00DF448B"/>
    <w:rsid w:val="00DF544D"/>
    <w:rsid w:val="00DF55B3"/>
    <w:rsid w:val="00DF5F35"/>
    <w:rsid w:val="00E04A79"/>
    <w:rsid w:val="00E125A6"/>
    <w:rsid w:val="00E1338D"/>
    <w:rsid w:val="00E41BD2"/>
    <w:rsid w:val="00E4315B"/>
    <w:rsid w:val="00E46C15"/>
    <w:rsid w:val="00E47429"/>
    <w:rsid w:val="00E50262"/>
    <w:rsid w:val="00E508B7"/>
    <w:rsid w:val="00E51433"/>
    <w:rsid w:val="00E678E2"/>
    <w:rsid w:val="00E74BFD"/>
    <w:rsid w:val="00E7753C"/>
    <w:rsid w:val="00E77AEE"/>
    <w:rsid w:val="00E81B5D"/>
    <w:rsid w:val="00E83171"/>
    <w:rsid w:val="00E87F7D"/>
    <w:rsid w:val="00E927DF"/>
    <w:rsid w:val="00E97AB8"/>
    <w:rsid w:val="00EA660B"/>
    <w:rsid w:val="00EB0A82"/>
    <w:rsid w:val="00EB51E4"/>
    <w:rsid w:val="00EC13ED"/>
    <w:rsid w:val="00EC2156"/>
    <w:rsid w:val="00EC67F1"/>
    <w:rsid w:val="00EE35FB"/>
    <w:rsid w:val="00EE4535"/>
    <w:rsid w:val="00EF4342"/>
    <w:rsid w:val="00F00013"/>
    <w:rsid w:val="00F02268"/>
    <w:rsid w:val="00F02B0F"/>
    <w:rsid w:val="00F0421E"/>
    <w:rsid w:val="00F075FF"/>
    <w:rsid w:val="00F11B85"/>
    <w:rsid w:val="00F23E77"/>
    <w:rsid w:val="00F33BE9"/>
    <w:rsid w:val="00F50FDC"/>
    <w:rsid w:val="00F51E45"/>
    <w:rsid w:val="00F57CDD"/>
    <w:rsid w:val="00F634D8"/>
    <w:rsid w:val="00F76193"/>
    <w:rsid w:val="00F80CC0"/>
    <w:rsid w:val="00F8249F"/>
    <w:rsid w:val="00F91774"/>
    <w:rsid w:val="00FA24F3"/>
    <w:rsid w:val="00FA3F08"/>
    <w:rsid w:val="00FA4853"/>
    <w:rsid w:val="00FA6504"/>
    <w:rsid w:val="00FC0982"/>
    <w:rsid w:val="00FC0E5A"/>
    <w:rsid w:val="00FD3DBB"/>
    <w:rsid w:val="00FD43FB"/>
    <w:rsid w:val="00FD481E"/>
    <w:rsid w:val="00FD62D5"/>
    <w:rsid w:val="00FF2B9E"/>
    <w:rsid w:val="00FF5A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937"/>
    <w:pPr>
      <w:shd w:val="clear" w:color="auto" w:fill="FFFFFF"/>
      <w:spacing w:line="480" w:lineRule="auto"/>
      <w:ind w:firstLine="720"/>
    </w:pPr>
    <w:rPr>
      <w:rFonts w:ascii="Times New Roman" w:eastAsia="Times New Roman" w:hAnsi="Times New Roman" w:cs="Times New Roman"/>
      <w:color w:val="222222"/>
      <w:sz w:val="22"/>
      <w:szCs w:val="22"/>
    </w:rPr>
  </w:style>
  <w:style w:type="paragraph" w:styleId="Heading1">
    <w:name w:val="heading 1"/>
    <w:basedOn w:val="Normal"/>
    <w:next w:val="Normal"/>
    <w:link w:val="Heading1Char"/>
    <w:uiPriority w:val="9"/>
    <w:qFormat/>
    <w:rsid w:val="00FD481E"/>
    <w:pPr>
      <w:jc w:val="center"/>
      <w:outlineLvl w:val="0"/>
    </w:pPr>
    <w:rPr>
      <w:b/>
      <w:sz w:val="28"/>
      <w:szCs w:val="28"/>
    </w:rPr>
  </w:style>
  <w:style w:type="paragraph" w:styleId="Heading2">
    <w:name w:val="heading 2"/>
    <w:basedOn w:val="Normal"/>
    <w:next w:val="Normal"/>
    <w:link w:val="Heading2Char"/>
    <w:uiPriority w:val="9"/>
    <w:unhideWhenUsed/>
    <w:qFormat/>
    <w:rsid w:val="009B4937"/>
    <w:pPr>
      <w:ind w:firstLine="0"/>
      <w:outlineLvl w:val="1"/>
    </w:pPr>
    <w:rPr>
      <w:b/>
      <w:sz w:val="24"/>
      <w:szCs w:val="24"/>
    </w:rPr>
  </w:style>
  <w:style w:type="paragraph" w:styleId="Heading3">
    <w:name w:val="heading 3"/>
    <w:basedOn w:val="Normal"/>
    <w:next w:val="Normal"/>
    <w:link w:val="Heading3Char"/>
    <w:uiPriority w:val="9"/>
    <w:unhideWhenUsed/>
    <w:qFormat/>
    <w:rsid w:val="009B4937"/>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FD481E"/>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customStyle="1" w:styleId="UnresolvedMention1">
    <w:name w:val="Unresolved Mention1"/>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9B4937"/>
    <w:rPr>
      <w:rFonts w:ascii="Times New Roman" w:eastAsia="Times New Roman" w:hAnsi="Times New Roman" w:cs="Times New Roman"/>
      <w:b/>
      <w:color w:val="222222"/>
      <w:shd w:val="clear" w:color="auto" w:fill="FFFFFF"/>
    </w:rPr>
  </w:style>
  <w:style w:type="character" w:customStyle="1" w:styleId="Heading3Char">
    <w:name w:val="Heading 3 Char"/>
    <w:basedOn w:val="DefaultParagraphFont"/>
    <w:link w:val="Heading3"/>
    <w:uiPriority w:val="9"/>
    <w:rsid w:val="009B4937"/>
    <w:rPr>
      <w:rFonts w:ascii="Times New Roman" w:eastAsia="Times New Roman" w:hAnsi="Times New Roman" w:cs="Times New Roman"/>
      <w:b/>
      <w:i/>
      <w:color w:val="222222"/>
      <w:sz w:val="22"/>
      <w:szCs w:val="22"/>
      <w:shd w:val="clear" w:color="auto" w:fill="FFFFFF"/>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 w:type="character" w:styleId="PlaceholderText">
    <w:name w:val="Placeholder Text"/>
    <w:basedOn w:val="DefaultParagraphFont"/>
    <w:uiPriority w:val="99"/>
    <w:semiHidden/>
    <w:rsid w:val="00EC67F1"/>
    <w:rPr>
      <w:color w:val="808080"/>
    </w:rPr>
  </w:style>
  <w:style w:type="paragraph" w:styleId="Bibliography">
    <w:name w:val="Bibliography"/>
    <w:basedOn w:val="Normal"/>
    <w:next w:val="Normal"/>
    <w:uiPriority w:val="37"/>
    <w:unhideWhenUsed/>
    <w:rsid w:val="00276EA6"/>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551355995">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684139312">
      <w:bodyDiv w:val="1"/>
      <w:marLeft w:val="0"/>
      <w:marRight w:val="0"/>
      <w:marTop w:val="0"/>
      <w:marBottom w:val="0"/>
      <w:divBdr>
        <w:top w:val="none" w:sz="0" w:space="0" w:color="auto"/>
        <w:left w:val="none" w:sz="0" w:space="0" w:color="auto"/>
        <w:bottom w:val="none" w:sz="0" w:space="0" w:color="auto"/>
        <w:right w:val="none" w:sz="0" w:space="0" w:color="auto"/>
      </w:divBdr>
      <w:divsChild>
        <w:div w:id="1555462650">
          <w:marLeft w:val="0"/>
          <w:marRight w:val="0"/>
          <w:marTop w:val="0"/>
          <w:marBottom w:val="0"/>
          <w:divBdr>
            <w:top w:val="none" w:sz="0" w:space="0" w:color="auto"/>
            <w:left w:val="none" w:sz="0" w:space="0" w:color="auto"/>
            <w:bottom w:val="none" w:sz="0" w:space="0" w:color="auto"/>
            <w:right w:val="none" w:sz="0" w:space="0" w:color="auto"/>
          </w:divBdr>
          <w:divsChild>
            <w:div w:id="1942686087">
              <w:marLeft w:val="0"/>
              <w:marRight w:val="0"/>
              <w:marTop w:val="0"/>
              <w:marBottom w:val="0"/>
              <w:divBdr>
                <w:top w:val="none" w:sz="0" w:space="0" w:color="auto"/>
                <w:left w:val="none" w:sz="0" w:space="0" w:color="auto"/>
                <w:bottom w:val="none" w:sz="0" w:space="0" w:color="auto"/>
                <w:right w:val="none" w:sz="0" w:space="0" w:color="auto"/>
              </w:divBdr>
              <w:divsChild>
                <w:div w:id="828785812">
                  <w:marLeft w:val="0"/>
                  <w:marRight w:val="0"/>
                  <w:marTop w:val="0"/>
                  <w:marBottom w:val="0"/>
                  <w:divBdr>
                    <w:top w:val="none" w:sz="0" w:space="0" w:color="auto"/>
                    <w:left w:val="none" w:sz="0" w:space="0" w:color="auto"/>
                    <w:bottom w:val="none" w:sz="0" w:space="0" w:color="auto"/>
                    <w:right w:val="none" w:sz="0" w:space="0" w:color="auto"/>
                  </w:divBdr>
                </w:div>
              </w:divsChild>
            </w:div>
            <w:div w:id="702562782">
              <w:marLeft w:val="0"/>
              <w:marRight w:val="0"/>
              <w:marTop w:val="0"/>
              <w:marBottom w:val="0"/>
              <w:divBdr>
                <w:top w:val="none" w:sz="0" w:space="0" w:color="auto"/>
                <w:left w:val="none" w:sz="0" w:space="0" w:color="auto"/>
                <w:bottom w:val="none" w:sz="0" w:space="0" w:color="auto"/>
                <w:right w:val="none" w:sz="0" w:space="0" w:color="auto"/>
              </w:divBdr>
              <w:divsChild>
                <w:div w:id="277445919">
                  <w:marLeft w:val="0"/>
                  <w:marRight w:val="0"/>
                  <w:marTop w:val="0"/>
                  <w:marBottom w:val="0"/>
                  <w:divBdr>
                    <w:top w:val="none" w:sz="0" w:space="0" w:color="auto"/>
                    <w:left w:val="none" w:sz="0" w:space="0" w:color="auto"/>
                    <w:bottom w:val="none" w:sz="0" w:space="0" w:color="auto"/>
                    <w:right w:val="none" w:sz="0" w:space="0" w:color="auto"/>
                  </w:divBdr>
                </w:div>
              </w:divsChild>
            </w:div>
            <w:div w:id="775952014">
              <w:marLeft w:val="0"/>
              <w:marRight w:val="0"/>
              <w:marTop w:val="0"/>
              <w:marBottom w:val="0"/>
              <w:divBdr>
                <w:top w:val="none" w:sz="0" w:space="0" w:color="auto"/>
                <w:left w:val="none" w:sz="0" w:space="0" w:color="auto"/>
                <w:bottom w:val="none" w:sz="0" w:space="0" w:color="auto"/>
                <w:right w:val="none" w:sz="0" w:space="0" w:color="auto"/>
              </w:divBdr>
              <w:divsChild>
                <w:div w:id="35005200">
                  <w:marLeft w:val="0"/>
                  <w:marRight w:val="0"/>
                  <w:marTop w:val="0"/>
                  <w:marBottom w:val="0"/>
                  <w:divBdr>
                    <w:top w:val="none" w:sz="0" w:space="0" w:color="auto"/>
                    <w:left w:val="none" w:sz="0" w:space="0" w:color="auto"/>
                    <w:bottom w:val="none" w:sz="0" w:space="0" w:color="auto"/>
                    <w:right w:val="none" w:sz="0" w:space="0" w:color="auto"/>
                  </w:divBdr>
                </w:div>
              </w:divsChild>
            </w:div>
            <w:div w:id="1509323806">
              <w:marLeft w:val="0"/>
              <w:marRight w:val="0"/>
              <w:marTop w:val="0"/>
              <w:marBottom w:val="0"/>
              <w:divBdr>
                <w:top w:val="none" w:sz="0" w:space="0" w:color="auto"/>
                <w:left w:val="none" w:sz="0" w:space="0" w:color="auto"/>
                <w:bottom w:val="none" w:sz="0" w:space="0" w:color="auto"/>
                <w:right w:val="none" w:sz="0" w:space="0" w:color="auto"/>
              </w:divBdr>
              <w:divsChild>
                <w:div w:id="124880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135874068">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 w:id="1628052249">
      <w:bodyDiv w:val="1"/>
      <w:marLeft w:val="0"/>
      <w:marRight w:val="0"/>
      <w:marTop w:val="0"/>
      <w:marBottom w:val="0"/>
      <w:divBdr>
        <w:top w:val="none" w:sz="0" w:space="0" w:color="auto"/>
        <w:left w:val="none" w:sz="0" w:space="0" w:color="auto"/>
        <w:bottom w:val="none" w:sz="0" w:space="0" w:color="auto"/>
        <w:right w:val="none" w:sz="0" w:space="0" w:color="auto"/>
      </w:divBdr>
    </w:div>
    <w:div w:id="179871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fludb.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jlloydsmith@ucla.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nsight.ccbr.umn.edu/index.php" TargetMode="Externa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1</TotalTime>
  <Pages>29</Pages>
  <Words>43017</Words>
  <Characters>245203</Characters>
  <Application>Microsoft Office Word</Application>
  <DocSecurity>0</DocSecurity>
  <Lines>2043</Lines>
  <Paragraphs>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4</cp:revision>
  <dcterms:created xsi:type="dcterms:W3CDTF">2019-05-06T19:00:00Z</dcterms:created>
  <dcterms:modified xsi:type="dcterms:W3CDTF">2019-05-06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fkXQF2q"/&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